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D0F0C" w:rsidRPr="00D45D81" w:rsidRDefault="00F17B38" w:rsidP="00D45D81">
      <w:pPr>
        <w:pStyle w:val="Titre"/>
      </w:pPr>
      <w:r w:rsidRPr="00D45D81">
        <w:t>Technical Appendix</w:t>
      </w:r>
    </w:p>
    <w:p w:rsidR="00BC4499" w:rsidRDefault="00BC4499" w:rsidP="00D45D81">
      <w:r w:rsidRPr="00BC4499">
        <w:t xml:space="preserve">for  </w:t>
      </w:r>
      <w:bookmarkStart w:id="0" w:name="OLE_LINK6"/>
    </w:p>
    <w:p w:rsidR="00BC4499" w:rsidRPr="00BC4499" w:rsidRDefault="00BC4499" w:rsidP="00D45D81">
      <w:pPr>
        <w:rPr>
          <w:rStyle w:val="hps"/>
        </w:rPr>
      </w:pPr>
      <w:r w:rsidRPr="00BC4499">
        <w:rPr>
          <w:rStyle w:val="hps"/>
          <w:b/>
        </w:rPr>
        <w:t>Travel</w:t>
      </w:r>
      <w:r w:rsidRPr="00BC4499">
        <w:rPr>
          <w:rStyle w:val="Marquedecommentaire"/>
          <w:b/>
          <w:sz w:val="20"/>
        </w:rPr>
        <w:t>-Associated Rabies in Pets</w:t>
      </w:r>
      <w:r w:rsidRPr="00BC4499">
        <w:rPr>
          <w:rStyle w:val="Marquedecommentaire"/>
          <w:sz w:val="20"/>
        </w:rPr>
        <w:t xml:space="preserve"> </w:t>
      </w:r>
      <w:r w:rsidRPr="00BC4499">
        <w:rPr>
          <w:rStyle w:val="hps"/>
          <w:b/>
        </w:rPr>
        <w:t xml:space="preserve">and Residual Rabies Risk, Western Europe </w:t>
      </w:r>
      <w:bookmarkEnd w:id="0"/>
    </w:p>
    <w:p w:rsidR="00BC4499" w:rsidRPr="00BC4499" w:rsidRDefault="00BC4499" w:rsidP="00D45D81">
      <w:pPr>
        <w:rPr>
          <w:rStyle w:val="hps"/>
        </w:rPr>
      </w:pPr>
      <w:r w:rsidRPr="00BC4499">
        <w:rPr>
          <w:rStyle w:val="hps"/>
        </w:rPr>
        <w:t>Florence Ribadeau-Dumas, Florence Cliquet, Philippe Gautret, Emmanuelle Robardet, Claude Le Pen, Hervé Bourhy</w:t>
      </w:r>
    </w:p>
    <w:p w:rsidR="00BC4499" w:rsidRDefault="00BC4499" w:rsidP="00D45D81">
      <w:r w:rsidRPr="00BC4499">
        <w:t>EID, Volume 22, Number 7—July 2016</w:t>
      </w:r>
    </w:p>
    <w:p w:rsidR="00BC4499" w:rsidRPr="00BC4499" w:rsidRDefault="00BC4499" w:rsidP="00D45D81">
      <w:pPr>
        <w:rPr>
          <w:rStyle w:val="hps"/>
        </w:rPr>
      </w:pPr>
    </w:p>
    <w:p w:rsidR="00BC4499" w:rsidRPr="00BC4499" w:rsidRDefault="00BC4499" w:rsidP="00D45D81">
      <w:pPr>
        <w:rPr>
          <w:rStyle w:val="hps"/>
        </w:rPr>
      </w:pPr>
      <w:r w:rsidRPr="00BC4499">
        <w:rPr>
          <w:rStyle w:val="hps"/>
        </w:rPr>
        <w:t xml:space="preserve">Author affiliations: </w:t>
      </w:r>
    </w:p>
    <w:p w:rsidR="00BC4499" w:rsidRPr="00BC4499" w:rsidRDefault="00BC4499" w:rsidP="00D45D81">
      <w:r w:rsidRPr="00BC4499">
        <w:rPr>
          <w:rStyle w:val="hps"/>
        </w:rPr>
        <w:t>Université Paris Dauphine,</w:t>
      </w:r>
      <w:r w:rsidR="00A765BC">
        <w:rPr>
          <w:rStyle w:val="hps"/>
        </w:rPr>
        <w:t xml:space="preserve"> PSL Research University</w:t>
      </w:r>
      <w:r w:rsidRPr="00BC4499">
        <w:rPr>
          <w:rStyle w:val="hps"/>
        </w:rPr>
        <w:t xml:space="preserve"> Paris, France (F. Ribadeau Dumas, C. Le Pen), Institut Pasteur, Paris, France (F. Ribadeau Dumas, H. Bourhy)</w:t>
      </w:r>
      <w:r w:rsidRPr="00BC4499">
        <w:rPr>
          <w:rStyle w:val="hps"/>
          <w:b/>
          <w:vertAlign w:val="superscript"/>
        </w:rPr>
        <w:t xml:space="preserve">, </w:t>
      </w:r>
      <w:r w:rsidRPr="00BC4499">
        <w:t>French Agency for Food, Environmental and Occupational Health &amp; Safety, Malzéville, France (F.Cliquet, E. Robardet), Assistance Publique Hôpitaux de Marseille, Marseille, France (P.Gautret), Aix Marseille University, Marseille, France (P. Gautret)</w:t>
      </w:r>
    </w:p>
    <w:p w:rsidR="00125835" w:rsidRPr="00BC4499" w:rsidRDefault="00125835" w:rsidP="00D45D81"/>
    <w:p w:rsidR="00F17B38" w:rsidRPr="00BC4499" w:rsidRDefault="00F17B38" w:rsidP="00D45D81"/>
    <w:sdt>
      <w:sdtPr>
        <w:rPr>
          <w:rFonts w:asciiTheme="minorHAnsi" w:eastAsiaTheme="minorHAnsi" w:hAnsiTheme="minorHAnsi" w:cstheme="minorBidi"/>
          <w:color w:val="auto"/>
          <w:sz w:val="22"/>
          <w:szCs w:val="22"/>
          <w:lang w:val="fr-FR"/>
        </w:rPr>
        <w:id w:val="-1815093833"/>
        <w:docPartObj>
          <w:docPartGallery w:val="Table of Contents"/>
          <w:docPartUnique/>
        </w:docPartObj>
      </w:sdtPr>
      <w:sdtEndPr>
        <w:rPr>
          <w:rFonts w:ascii="Times New Roman" w:eastAsiaTheme="minorEastAsia" w:hAnsi="Times New Roman" w:cs="Times New Roman"/>
          <w:sz w:val="24"/>
          <w:szCs w:val="24"/>
          <w:lang w:val="en-US"/>
        </w:rPr>
      </w:sdtEndPr>
      <w:sdtContent>
        <w:p w:rsidR="00C31194" w:rsidRPr="00AF35F7" w:rsidRDefault="00C31194" w:rsidP="00D45D81">
          <w:pPr>
            <w:pStyle w:val="En-ttedetabledesmatires"/>
          </w:pPr>
          <w:r w:rsidRPr="00AF35F7">
            <w:t xml:space="preserve">Table </w:t>
          </w:r>
          <w:r w:rsidR="00BC4499">
            <w:t>of contents</w:t>
          </w:r>
        </w:p>
        <w:p w:rsidR="00480589" w:rsidRDefault="00C31194" w:rsidP="00D45D81">
          <w:pPr>
            <w:pStyle w:val="TM1"/>
            <w:rPr>
              <w:rFonts w:cstheme="minorBidi"/>
              <w:noProof/>
              <w:sz w:val="22"/>
              <w:szCs w:val="22"/>
            </w:rPr>
          </w:pPr>
          <w:r w:rsidRPr="00AF35F7">
            <w:fldChar w:fldCharType="begin"/>
          </w:r>
          <w:r w:rsidRPr="00AF35F7">
            <w:instrText xml:space="preserve"> TOC \o "1-3" \h \z \u </w:instrText>
          </w:r>
          <w:r w:rsidRPr="00AF35F7">
            <w:fldChar w:fldCharType="separate"/>
          </w:r>
          <w:hyperlink w:anchor="_Toc448316431" w:history="1">
            <w:r w:rsidR="00480589" w:rsidRPr="00B37B5E">
              <w:rPr>
                <w:rStyle w:val="Lienhypertexte"/>
                <w:noProof/>
              </w:rPr>
              <w:t>1a: Rabies risk and its determinants in recent WE history</w:t>
            </w:r>
            <w:r w:rsidR="00480589">
              <w:rPr>
                <w:noProof/>
                <w:webHidden/>
              </w:rPr>
              <w:tab/>
            </w:r>
            <w:r w:rsidR="00480589">
              <w:rPr>
                <w:noProof/>
                <w:webHidden/>
              </w:rPr>
              <w:fldChar w:fldCharType="begin"/>
            </w:r>
            <w:r w:rsidR="00480589">
              <w:rPr>
                <w:noProof/>
                <w:webHidden/>
              </w:rPr>
              <w:instrText xml:space="preserve"> PAGEREF _Toc448316431 \h </w:instrText>
            </w:r>
            <w:r w:rsidR="00480589">
              <w:rPr>
                <w:noProof/>
                <w:webHidden/>
              </w:rPr>
            </w:r>
            <w:r w:rsidR="00480589">
              <w:rPr>
                <w:noProof/>
                <w:webHidden/>
              </w:rPr>
              <w:fldChar w:fldCharType="separate"/>
            </w:r>
            <w:r w:rsidR="00480589">
              <w:rPr>
                <w:noProof/>
                <w:webHidden/>
              </w:rPr>
              <w:t>2</w:t>
            </w:r>
            <w:r w:rsidR="00480589">
              <w:rPr>
                <w:noProof/>
                <w:webHidden/>
              </w:rPr>
              <w:fldChar w:fldCharType="end"/>
            </w:r>
          </w:hyperlink>
        </w:p>
        <w:p w:rsidR="00480589" w:rsidRDefault="00D56680" w:rsidP="00D45D81">
          <w:pPr>
            <w:pStyle w:val="TM1"/>
            <w:rPr>
              <w:rFonts w:cstheme="minorBidi"/>
              <w:noProof/>
              <w:sz w:val="22"/>
              <w:szCs w:val="22"/>
            </w:rPr>
          </w:pPr>
          <w:hyperlink w:anchor="_Toc448316432" w:history="1">
            <w:r w:rsidR="00480589" w:rsidRPr="00B37B5E">
              <w:rPr>
                <w:rStyle w:val="Lienhypertexte"/>
                <w:noProof/>
              </w:rPr>
              <w:t>1b. Rabies situation in Western European countries until December 2013</w:t>
            </w:r>
            <w:r w:rsidR="00480589">
              <w:rPr>
                <w:noProof/>
                <w:webHidden/>
              </w:rPr>
              <w:tab/>
            </w:r>
            <w:r w:rsidR="00480589">
              <w:rPr>
                <w:noProof/>
                <w:webHidden/>
              </w:rPr>
              <w:fldChar w:fldCharType="begin"/>
            </w:r>
            <w:r w:rsidR="00480589">
              <w:rPr>
                <w:noProof/>
                <w:webHidden/>
              </w:rPr>
              <w:instrText xml:space="preserve"> PAGEREF _Toc448316432 \h </w:instrText>
            </w:r>
            <w:r w:rsidR="00480589">
              <w:rPr>
                <w:noProof/>
                <w:webHidden/>
              </w:rPr>
            </w:r>
            <w:r w:rsidR="00480589">
              <w:rPr>
                <w:noProof/>
                <w:webHidden/>
              </w:rPr>
              <w:fldChar w:fldCharType="separate"/>
            </w:r>
            <w:r w:rsidR="00480589">
              <w:rPr>
                <w:noProof/>
                <w:webHidden/>
              </w:rPr>
              <w:t>4</w:t>
            </w:r>
            <w:r w:rsidR="00480589">
              <w:rPr>
                <w:noProof/>
                <w:webHidden/>
              </w:rPr>
              <w:fldChar w:fldCharType="end"/>
            </w:r>
          </w:hyperlink>
        </w:p>
        <w:p w:rsidR="00480589" w:rsidRDefault="00D56680" w:rsidP="00D45D81">
          <w:pPr>
            <w:pStyle w:val="TM1"/>
            <w:rPr>
              <w:rFonts w:cstheme="minorBidi"/>
              <w:noProof/>
              <w:sz w:val="22"/>
              <w:szCs w:val="22"/>
            </w:rPr>
          </w:pPr>
          <w:hyperlink w:anchor="_Toc448316433" w:history="1">
            <w:r w:rsidR="00480589" w:rsidRPr="00B37B5E">
              <w:rPr>
                <w:rStyle w:val="Lienhypertexte"/>
                <w:noProof/>
              </w:rPr>
              <w:t>1c: Relevance of human post-exposure prophylaxis (PEP) to reduce WE rabies risk</w:t>
            </w:r>
            <w:r w:rsidR="00480589">
              <w:rPr>
                <w:noProof/>
                <w:webHidden/>
              </w:rPr>
              <w:tab/>
            </w:r>
            <w:r w:rsidR="00480589">
              <w:rPr>
                <w:noProof/>
                <w:webHidden/>
              </w:rPr>
              <w:fldChar w:fldCharType="begin"/>
            </w:r>
            <w:r w:rsidR="00480589">
              <w:rPr>
                <w:noProof/>
                <w:webHidden/>
              </w:rPr>
              <w:instrText xml:space="preserve"> PAGEREF _Toc448316433 \h </w:instrText>
            </w:r>
            <w:r w:rsidR="00480589">
              <w:rPr>
                <w:noProof/>
                <w:webHidden/>
              </w:rPr>
            </w:r>
            <w:r w:rsidR="00480589">
              <w:rPr>
                <w:noProof/>
                <w:webHidden/>
              </w:rPr>
              <w:fldChar w:fldCharType="separate"/>
            </w:r>
            <w:r w:rsidR="00480589">
              <w:rPr>
                <w:noProof/>
                <w:webHidden/>
              </w:rPr>
              <w:t>6</w:t>
            </w:r>
            <w:r w:rsidR="00480589">
              <w:rPr>
                <w:noProof/>
                <w:webHidden/>
              </w:rPr>
              <w:fldChar w:fldCharType="end"/>
            </w:r>
          </w:hyperlink>
        </w:p>
        <w:p w:rsidR="00480589" w:rsidRDefault="00D56680" w:rsidP="00D45D81">
          <w:pPr>
            <w:pStyle w:val="TM1"/>
            <w:rPr>
              <w:rFonts w:cstheme="minorBidi"/>
              <w:noProof/>
              <w:sz w:val="22"/>
              <w:szCs w:val="22"/>
            </w:rPr>
          </w:pPr>
          <w:hyperlink w:anchor="_Toc448316434" w:history="1">
            <w:r w:rsidR="00480589" w:rsidRPr="00B37B5E">
              <w:rPr>
                <w:rStyle w:val="Lienhypertexte"/>
                <w:noProof/>
              </w:rPr>
              <w:t>2: Methods</w:t>
            </w:r>
            <w:r w:rsidR="00480589">
              <w:rPr>
                <w:noProof/>
                <w:webHidden/>
              </w:rPr>
              <w:tab/>
            </w:r>
            <w:r w:rsidR="00480589">
              <w:rPr>
                <w:noProof/>
                <w:webHidden/>
              </w:rPr>
              <w:fldChar w:fldCharType="begin"/>
            </w:r>
            <w:r w:rsidR="00480589">
              <w:rPr>
                <w:noProof/>
                <w:webHidden/>
              </w:rPr>
              <w:instrText xml:space="preserve"> PAGEREF _Toc448316434 \h </w:instrText>
            </w:r>
            <w:r w:rsidR="00480589">
              <w:rPr>
                <w:noProof/>
                <w:webHidden/>
              </w:rPr>
            </w:r>
            <w:r w:rsidR="00480589">
              <w:rPr>
                <w:noProof/>
                <w:webHidden/>
              </w:rPr>
              <w:fldChar w:fldCharType="separate"/>
            </w:r>
            <w:r w:rsidR="00480589">
              <w:rPr>
                <w:noProof/>
                <w:webHidden/>
              </w:rPr>
              <w:t>8</w:t>
            </w:r>
            <w:r w:rsidR="00480589">
              <w:rPr>
                <w:noProof/>
                <w:webHidden/>
              </w:rPr>
              <w:fldChar w:fldCharType="end"/>
            </w:r>
          </w:hyperlink>
        </w:p>
        <w:p w:rsidR="00480589" w:rsidRDefault="00D56680" w:rsidP="00D45D81">
          <w:pPr>
            <w:pStyle w:val="TM2"/>
            <w:rPr>
              <w:rFonts w:cstheme="minorBidi"/>
              <w:noProof/>
              <w:sz w:val="22"/>
              <w:szCs w:val="22"/>
            </w:rPr>
          </w:pPr>
          <w:hyperlink w:anchor="_Toc448316435" w:history="1">
            <w:r w:rsidR="00480589" w:rsidRPr="00B37B5E">
              <w:rPr>
                <w:rStyle w:val="Lienhypertexte"/>
                <w:noProof/>
              </w:rPr>
              <w:t>Data and sources</w:t>
            </w:r>
            <w:r w:rsidR="00480589">
              <w:rPr>
                <w:noProof/>
                <w:webHidden/>
              </w:rPr>
              <w:tab/>
            </w:r>
            <w:r w:rsidR="00480589">
              <w:rPr>
                <w:noProof/>
                <w:webHidden/>
              </w:rPr>
              <w:fldChar w:fldCharType="begin"/>
            </w:r>
            <w:r w:rsidR="00480589">
              <w:rPr>
                <w:noProof/>
                <w:webHidden/>
              </w:rPr>
              <w:instrText xml:space="preserve"> PAGEREF _Toc448316435 \h </w:instrText>
            </w:r>
            <w:r w:rsidR="00480589">
              <w:rPr>
                <w:noProof/>
                <w:webHidden/>
              </w:rPr>
            </w:r>
            <w:r w:rsidR="00480589">
              <w:rPr>
                <w:noProof/>
                <w:webHidden/>
              </w:rPr>
              <w:fldChar w:fldCharType="separate"/>
            </w:r>
            <w:r w:rsidR="00480589">
              <w:rPr>
                <w:noProof/>
                <w:webHidden/>
              </w:rPr>
              <w:t>8</w:t>
            </w:r>
            <w:r w:rsidR="00480589">
              <w:rPr>
                <w:noProof/>
                <w:webHidden/>
              </w:rPr>
              <w:fldChar w:fldCharType="end"/>
            </w:r>
          </w:hyperlink>
        </w:p>
        <w:p w:rsidR="00480589" w:rsidRDefault="00D56680" w:rsidP="00D45D81">
          <w:pPr>
            <w:pStyle w:val="TM2"/>
            <w:rPr>
              <w:rFonts w:cstheme="minorBidi"/>
              <w:noProof/>
              <w:sz w:val="22"/>
              <w:szCs w:val="22"/>
            </w:rPr>
          </w:pPr>
          <w:hyperlink w:anchor="_Toc448316436" w:history="1">
            <w:r w:rsidR="00480589" w:rsidRPr="00B37B5E">
              <w:rPr>
                <w:rStyle w:val="Lienhypertexte"/>
                <w:noProof/>
              </w:rPr>
              <w:t>Inclusion and exclusion criteria</w:t>
            </w:r>
            <w:r w:rsidR="00480589">
              <w:rPr>
                <w:noProof/>
                <w:webHidden/>
              </w:rPr>
              <w:tab/>
            </w:r>
            <w:r w:rsidR="00480589">
              <w:rPr>
                <w:noProof/>
                <w:webHidden/>
              </w:rPr>
              <w:fldChar w:fldCharType="begin"/>
            </w:r>
            <w:r w:rsidR="00480589">
              <w:rPr>
                <w:noProof/>
                <w:webHidden/>
              </w:rPr>
              <w:instrText xml:space="preserve"> PAGEREF _Toc448316436 \h </w:instrText>
            </w:r>
            <w:r w:rsidR="00480589">
              <w:rPr>
                <w:noProof/>
                <w:webHidden/>
              </w:rPr>
            </w:r>
            <w:r w:rsidR="00480589">
              <w:rPr>
                <w:noProof/>
                <w:webHidden/>
              </w:rPr>
              <w:fldChar w:fldCharType="separate"/>
            </w:r>
            <w:r w:rsidR="00480589">
              <w:rPr>
                <w:noProof/>
                <w:webHidden/>
              </w:rPr>
              <w:t>8</w:t>
            </w:r>
            <w:r w:rsidR="00480589">
              <w:rPr>
                <w:noProof/>
                <w:webHidden/>
              </w:rPr>
              <w:fldChar w:fldCharType="end"/>
            </w:r>
          </w:hyperlink>
        </w:p>
        <w:p w:rsidR="00480589" w:rsidRDefault="00D56680" w:rsidP="00D45D81">
          <w:pPr>
            <w:pStyle w:val="TM2"/>
            <w:rPr>
              <w:rFonts w:cstheme="minorBidi"/>
              <w:noProof/>
              <w:sz w:val="22"/>
              <w:szCs w:val="22"/>
            </w:rPr>
          </w:pPr>
          <w:hyperlink w:anchor="_Toc448316437" w:history="1">
            <w:r w:rsidR="00480589" w:rsidRPr="00B37B5E">
              <w:rPr>
                <w:rStyle w:val="Lienhypertexte"/>
                <w:noProof/>
              </w:rPr>
              <w:t>Rabies risk calculation</w:t>
            </w:r>
            <w:r w:rsidR="00480589">
              <w:rPr>
                <w:noProof/>
                <w:webHidden/>
              </w:rPr>
              <w:tab/>
            </w:r>
            <w:r w:rsidR="00480589">
              <w:rPr>
                <w:noProof/>
                <w:webHidden/>
              </w:rPr>
              <w:fldChar w:fldCharType="begin"/>
            </w:r>
            <w:r w:rsidR="00480589">
              <w:rPr>
                <w:noProof/>
                <w:webHidden/>
              </w:rPr>
              <w:instrText xml:space="preserve"> PAGEREF _Toc448316437 \h </w:instrText>
            </w:r>
            <w:r w:rsidR="00480589">
              <w:rPr>
                <w:noProof/>
                <w:webHidden/>
              </w:rPr>
            </w:r>
            <w:r w:rsidR="00480589">
              <w:rPr>
                <w:noProof/>
                <w:webHidden/>
              </w:rPr>
              <w:fldChar w:fldCharType="separate"/>
            </w:r>
            <w:r w:rsidR="00480589">
              <w:rPr>
                <w:noProof/>
                <w:webHidden/>
              </w:rPr>
              <w:t>8</w:t>
            </w:r>
            <w:r w:rsidR="00480589">
              <w:rPr>
                <w:noProof/>
                <w:webHidden/>
              </w:rPr>
              <w:fldChar w:fldCharType="end"/>
            </w:r>
          </w:hyperlink>
        </w:p>
        <w:p w:rsidR="00480589" w:rsidRDefault="00D56680" w:rsidP="00D45D81">
          <w:pPr>
            <w:pStyle w:val="TM2"/>
            <w:rPr>
              <w:rFonts w:cstheme="minorBidi"/>
              <w:noProof/>
              <w:sz w:val="22"/>
              <w:szCs w:val="22"/>
            </w:rPr>
          </w:pPr>
          <w:hyperlink w:anchor="_Toc448316438" w:history="1">
            <w:r w:rsidR="00480589" w:rsidRPr="00B37B5E">
              <w:rPr>
                <w:rStyle w:val="Lienhypertexte"/>
                <w:noProof/>
              </w:rPr>
              <w:t>Key assumptions</w:t>
            </w:r>
            <w:r w:rsidR="00480589">
              <w:rPr>
                <w:noProof/>
                <w:webHidden/>
              </w:rPr>
              <w:tab/>
            </w:r>
            <w:r w:rsidR="00480589">
              <w:rPr>
                <w:noProof/>
                <w:webHidden/>
              </w:rPr>
              <w:fldChar w:fldCharType="begin"/>
            </w:r>
            <w:r w:rsidR="00480589">
              <w:rPr>
                <w:noProof/>
                <w:webHidden/>
              </w:rPr>
              <w:instrText xml:space="preserve"> PAGEREF _Toc448316438 \h </w:instrText>
            </w:r>
            <w:r w:rsidR="00480589">
              <w:rPr>
                <w:noProof/>
                <w:webHidden/>
              </w:rPr>
            </w:r>
            <w:r w:rsidR="00480589">
              <w:rPr>
                <w:noProof/>
                <w:webHidden/>
              </w:rPr>
              <w:fldChar w:fldCharType="separate"/>
            </w:r>
            <w:r w:rsidR="00480589">
              <w:rPr>
                <w:noProof/>
                <w:webHidden/>
              </w:rPr>
              <w:t>9</w:t>
            </w:r>
            <w:r w:rsidR="00480589">
              <w:rPr>
                <w:noProof/>
                <w:webHidden/>
              </w:rPr>
              <w:fldChar w:fldCharType="end"/>
            </w:r>
          </w:hyperlink>
        </w:p>
        <w:p w:rsidR="00480589" w:rsidRDefault="00D56680" w:rsidP="00D45D81">
          <w:pPr>
            <w:pStyle w:val="TM2"/>
            <w:rPr>
              <w:rFonts w:cstheme="minorBidi"/>
              <w:noProof/>
              <w:sz w:val="22"/>
              <w:szCs w:val="22"/>
            </w:rPr>
          </w:pPr>
          <w:hyperlink w:anchor="_Toc448316439" w:history="1">
            <w:r w:rsidR="00480589" w:rsidRPr="00B37B5E">
              <w:rPr>
                <w:rStyle w:val="Lienhypertexte"/>
                <w:noProof/>
              </w:rPr>
              <w:t>Analyses</w:t>
            </w:r>
            <w:r w:rsidR="00480589">
              <w:rPr>
                <w:noProof/>
                <w:webHidden/>
              </w:rPr>
              <w:tab/>
            </w:r>
            <w:r w:rsidR="00480589">
              <w:rPr>
                <w:noProof/>
                <w:webHidden/>
              </w:rPr>
              <w:fldChar w:fldCharType="begin"/>
            </w:r>
            <w:r w:rsidR="00480589">
              <w:rPr>
                <w:noProof/>
                <w:webHidden/>
              </w:rPr>
              <w:instrText xml:space="preserve"> PAGEREF _Toc448316439 \h </w:instrText>
            </w:r>
            <w:r w:rsidR="00480589">
              <w:rPr>
                <w:noProof/>
                <w:webHidden/>
              </w:rPr>
            </w:r>
            <w:r w:rsidR="00480589">
              <w:rPr>
                <w:noProof/>
                <w:webHidden/>
              </w:rPr>
              <w:fldChar w:fldCharType="separate"/>
            </w:r>
            <w:r w:rsidR="00480589">
              <w:rPr>
                <w:noProof/>
                <w:webHidden/>
              </w:rPr>
              <w:t>9</w:t>
            </w:r>
            <w:r w:rsidR="00480589">
              <w:rPr>
                <w:noProof/>
                <w:webHidden/>
              </w:rPr>
              <w:fldChar w:fldCharType="end"/>
            </w:r>
          </w:hyperlink>
        </w:p>
        <w:p w:rsidR="00480589" w:rsidRDefault="00D56680" w:rsidP="00D45D81">
          <w:pPr>
            <w:pStyle w:val="TM1"/>
            <w:rPr>
              <w:rFonts w:cstheme="minorBidi"/>
              <w:noProof/>
              <w:sz w:val="22"/>
              <w:szCs w:val="22"/>
            </w:rPr>
          </w:pPr>
          <w:hyperlink w:anchor="_Toc448316440" w:history="1">
            <w:r w:rsidR="00480589" w:rsidRPr="00B37B5E">
              <w:rPr>
                <w:rStyle w:val="Lienhypertexte"/>
                <w:b/>
                <w:noProof/>
              </w:rPr>
              <w:t>3:</w:t>
            </w:r>
            <w:r w:rsidR="00480589" w:rsidRPr="00B37B5E">
              <w:rPr>
                <w:rStyle w:val="Lienhypertexte"/>
                <w:noProof/>
              </w:rPr>
              <w:t xml:space="preserve"> Factors for which correlation with P</w:t>
            </w:r>
            <w:r w:rsidR="00480589" w:rsidRPr="00B37B5E">
              <w:rPr>
                <w:rStyle w:val="Lienhypertexte"/>
                <w:noProof/>
                <w:vertAlign w:val="subscript"/>
              </w:rPr>
              <w:t xml:space="preserve">A </w:t>
            </w:r>
            <w:r w:rsidR="00480589" w:rsidRPr="00B37B5E">
              <w:rPr>
                <w:rStyle w:val="Lienhypertexte"/>
                <w:noProof/>
              </w:rPr>
              <w:t>has been studied</w:t>
            </w:r>
            <w:r w:rsidR="00480589">
              <w:rPr>
                <w:noProof/>
                <w:webHidden/>
              </w:rPr>
              <w:tab/>
            </w:r>
            <w:r w:rsidR="00480589">
              <w:rPr>
                <w:noProof/>
                <w:webHidden/>
              </w:rPr>
              <w:fldChar w:fldCharType="begin"/>
            </w:r>
            <w:r w:rsidR="00480589">
              <w:rPr>
                <w:noProof/>
                <w:webHidden/>
              </w:rPr>
              <w:instrText xml:space="preserve"> PAGEREF _Toc448316440 \h </w:instrText>
            </w:r>
            <w:r w:rsidR="00480589">
              <w:rPr>
                <w:noProof/>
                <w:webHidden/>
              </w:rPr>
            </w:r>
            <w:r w:rsidR="00480589">
              <w:rPr>
                <w:noProof/>
                <w:webHidden/>
              </w:rPr>
              <w:fldChar w:fldCharType="separate"/>
            </w:r>
            <w:r w:rsidR="00480589">
              <w:rPr>
                <w:noProof/>
                <w:webHidden/>
              </w:rPr>
              <w:t>9</w:t>
            </w:r>
            <w:r w:rsidR="00480589">
              <w:rPr>
                <w:noProof/>
                <w:webHidden/>
              </w:rPr>
              <w:fldChar w:fldCharType="end"/>
            </w:r>
          </w:hyperlink>
        </w:p>
        <w:p w:rsidR="00480589" w:rsidRDefault="00D56680" w:rsidP="00D45D81">
          <w:pPr>
            <w:pStyle w:val="TM1"/>
            <w:rPr>
              <w:rFonts w:cstheme="minorBidi"/>
              <w:noProof/>
              <w:sz w:val="22"/>
              <w:szCs w:val="22"/>
            </w:rPr>
          </w:pPr>
          <w:hyperlink w:anchor="_Toc448316441" w:history="1">
            <w:r w:rsidR="00480589" w:rsidRPr="00B37B5E">
              <w:rPr>
                <w:rStyle w:val="Lienhypertexte"/>
                <w:noProof/>
              </w:rPr>
              <w:t>4a: Animal rabies cases in Western European countries related to a trip to or importation from an endemic country, 2001-2013.</w:t>
            </w:r>
            <w:r w:rsidR="00480589">
              <w:rPr>
                <w:noProof/>
                <w:webHidden/>
              </w:rPr>
              <w:tab/>
            </w:r>
            <w:r w:rsidR="00480589">
              <w:rPr>
                <w:noProof/>
                <w:webHidden/>
              </w:rPr>
              <w:fldChar w:fldCharType="begin"/>
            </w:r>
            <w:r w:rsidR="00480589">
              <w:rPr>
                <w:noProof/>
                <w:webHidden/>
              </w:rPr>
              <w:instrText xml:space="preserve"> PAGEREF _Toc448316441 \h </w:instrText>
            </w:r>
            <w:r w:rsidR="00480589">
              <w:rPr>
                <w:noProof/>
                <w:webHidden/>
              </w:rPr>
            </w:r>
            <w:r w:rsidR="00480589">
              <w:rPr>
                <w:noProof/>
                <w:webHidden/>
              </w:rPr>
              <w:fldChar w:fldCharType="separate"/>
            </w:r>
            <w:r w:rsidR="00480589">
              <w:rPr>
                <w:noProof/>
                <w:webHidden/>
              </w:rPr>
              <w:t>11</w:t>
            </w:r>
            <w:r w:rsidR="00480589">
              <w:rPr>
                <w:noProof/>
                <w:webHidden/>
              </w:rPr>
              <w:fldChar w:fldCharType="end"/>
            </w:r>
          </w:hyperlink>
        </w:p>
        <w:p w:rsidR="00480589" w:rsidRDefault="00D56680" w:rsidP="00D45D81">
          <w:pPr>
            <w:pStyle w:val="TM1"/>
            <w:rPr>
              <w:rFonts w:cstheme="minorBidi"/>
              <w:noProof/>
              <w:sz w:val="22"/>
              <w:szCs w:val="22"/>
            </w:rPr>
          </w:pPr>
          <w:hyperlink w:anchor="_Toc448316442" w:history="1">
            <w:r w:rsidR="00480589" w:rsidRPr="00B37B5E">
              <w:rPr>
                <w:rStyle w:val="Lienhypertexte"/>
                <w:noProof/>
              </w:rPr>
              <w:t>4b: Country of diagnosis and transit of pets diagnosed rabid in a Western European country. 2001-2013</w:t>
            </w:r>
            <w:r w:rsidR="00480589">
              <w:rPr>
                <w:noProof/>
                <w:webHidden/>
              </w:rPr>
              <w:tab/>
            </w:r>
            <w:r w:rsidR="00480589">
              <w:rPr>
                <w:noProof/>
                <w:webHidden/>
              </w:rPr>
              <w:fldChar w:fldCharType="begin"/>
            </w:r>
            <w:r w:rsidR="00480589">
              <w:rPr>
                <w:noProof/>
                <w:webHidden/>
              </w:rPr>
              <w:instrText xml:space="preserve"> PAGEREF _Toc448316442 \h </w:instrText>
            </w:r>
            <w:r w:rsidR="00480589">
              <w:rPr>
                <w:noProof/>
                <w:webHidden/>
              </w:rPr>
            </w:r>
            <w:r w:rsidR="00480589">
              <w:rPr>
                <w:noProof/>
                <w:webHidden/>
              </w:rPr>
              <w:fldChar w:fldCharType="separate"/>
            </w:r>
            <w:r w:rsidR="00480589">
              <w:rPr>
                <w:noProof/>
                <w:webHidden/>
              </w:rPr>
              <w:t>15</w:t>
            </w:r>
            <w:r w:rsidR="00480589">
              <w:rPr>
                <w:noProof/>
                <w:webHidden/>
              </w:rPr>
              <w:fldChar w:fldCharType="end"/>
            </w:r>
          </w:hyperlink>
        </w:p>
        <w:p w:rsidR="00480589" w:rsidRDefault="00D56680" w:rsidP="00D45D81">
          <w:pPr>
            <w:pStyle w:val="TM1"/>
            <w:rPr>
              <w:rFonts w:cstheme="minorBidi"/>
              <w:noProof/>
              <w:sz w:val="22"/>
              <w:szCs w:val="22"/>
            </w:rPr>
          </w:pPr>
          <w:hyperlink w:anchor="_Toc448316443" w:history="1">
            <w:r w:rsidR="00480589" w:rsidRPr="00B37B5E">
              <w:rPr>
                <w:rStyle w:val="Lienhypertexte"/>
                <w:noProof/>
              </w:rPr>
              <w:t>4c: Complementary results</w:t>
            </w:r>
            <w:r w:rsidR="00480589">
              <w:rPr>
                <w:noProof/>
                <w:webHidden/>
              </w:rPr>
              <w:tab/>
            </w:r>
            <w:r w:rsidR="00480589">
              <w:rPr>
                <w:noProof/>
                <w:webHidden/>
              </w:rPr>
              <w:fldChar w:fldCharType="begin"/>
            </w:r>
            <w:r w:rsidR="00480589">
              <w:rPr>
                <w:noProof/>
                <w:webHidden/>
              </w:rPr>
              <w:instrText xml:space="preserve"> PAGEREF _Toc448316443 \h </w:instrText>
            </w:r>
            <w:r w:rsidR="00480589">
              <w:rPr>
                <w:noProof/>
                <w:webHidden/>
              </w:rPr>
            </w:r>
            <w:r w:rsidR="00480589">
              <w:rPr>
                <w:noProof/>
                <w:webHidden/>
              </w:rPr>
              <w:fldChar w:fldCharType="separate"/>
            </w:r>
            <w:r w:rsidR="00480589">
              <w:rPr>
                <w:noProof/>
                <w:webHidden/>
              </w:rPr>
              <w:t>16</w:t>
            </w:r>
            <w:r w:rsidR="00480589">
              <w:rPr>
                <w:noProof/>
                <w:webHidden/>
              </w:rPr>
              <w:fldChar w:fldCharType="end"/>
            </w:r>
          </w:hyperlink>
        </w:p>
        <w:p w:rsidR="00480589" w:rsidRDefault="00D56680" w:rsidP="00D45D81">
          <w:pPr>
            <w:pStyle w:val="TM1"/>
            <w:rPr>
              <w:rFonts w:cstheme="minorBidi"/>
              <w:noProof/>
              <w:sz w:val="22"/>
              <w:szCs w:val="22"/>
            </w:rPr>
          </w:pPr>
          <w:hyperlink w:anchor="_Toc448316444" w:history="1">
            <w:r w:rsidR="00480589" w:rsidRPr="00B37B5E">
              <w:rPr>
                <w:rStyle w:val="Lienhypertexte"/>
                <w:noProof/>
              </w:rPr>
              <w:t>5: Evolution of the number of imported rabid pets and their secondary cases</w:t>
            </w:r>
            <w:r w:rsidR="00480589">
              <w:rPr>
                <w:noProof/>
                <w:webHidden/>
              </w:rPr>
              <w:tab/>
            </w:r>
            <w:r w:rsidR="00480589">
              <w:rPr>
                <w:noProof/>
                <w:webHidden/>
              </w:rPr>
              <w:fldChar w:fldCharType="begin"/>
            </w:r>
            <w:r w:rsidR="00480589">
              <w:rPr>
                <w:noProof/>
                <w:webHidden/>
              </w:rPr>
              <w:instrText xml:space="preserve"> PAGEREF _Toc448316444 \h </w:instrText>
            </w:r>
            <w:r w:rsidR="00480589">
              <w:rPr>
                <w:noProof/>
                <w:webHidden/>
              </w:rPr>
            </w:r>
            <w:r w:rsidR="00480589">
              <w:rPr>
                <w:noProof/>
                <w:webHidden/>
              </w:rPr>
              <w:fldChar w:fldCharType="separate"/>
            </w:r>
            <w:r w:rsidR="00480589">
              <w:rPr>
                <w:noProof/>
                <w:webHidden/>
              </w:rPr>
              <w:t>16</w:t>
            </w:r>
            <w:r w:rsidR="00480589">
              <w:rPr>
                <w:noProof/>
                <w:webHidden/>
              </w:rPr>
              <w:fldChar w:fldCharType="end"/>
            </w:r>
          </w:hyperlink>
        </w:p>
        <w:p w:rsidR="00480589" w:rsidRDefault="00D56680" w:rsidP="00D45D81">
          <w:pPr>
            <w:pStyle w:val="TM1"/>
            <w:rPr>
              <w:rFonts w:cstheme="minorBidi"/>
              <w:noProof/>
              <w:sz w:val="22"/>
              <w:szCs w:val="22"/>
            </w:rPr>
          </w:pPr>
          <w:hyperlink w:anchor="_Toc448316445" w:history="1">
            <w:r w:rsidR="00480589" w:rsidRPr="00B37B5E">
              <w:rPr>
                <w:rStyle w:val="Lienhypertexte"/>
                <w:noProof/>
              </w:rPr>
              <w:t>6: Study limitations and robustness</w:t>
            </w:r>
            <w:r w:rsidR="00480589">
              <w:rPr>
                <w:noProof/>
                <w:webHidden/>
              </w:rPr>
              <w:tab/>
            </w:r>
            <w:r w:rsidR="00480589">
              <w:rPr>
                <w:noProof/>
                <w:webHidden/>
              </w:rPr>
              <w:fldChar w:fldCharType="begin"/>
            </w:r>
            <w:r w:rsidR="00480589">
              <w:rPr>
                <w:noProof/>
                <w:webHidden/>
              </w:rPr>
              <w:instrText xml:space="preserve"> PAGEREF _Toc448316445 \h </w:instrText>
            </w:r>
            <w:r w:rsidR="00480589">
              <w:rPr>
                <w:noProof/>
                <w:webHidden/>
              </w:rPr>
            </w:r>
            <w:r w:rsidR="00480589">
              <w:rPr>
                <w:noProof/>
                <w:webHidden/>
              </w:rPr>
              <w:fldChar w:fldCharType="separate"/>
            </w:r>
            <w:r w:rsidR="00480589">
              <w:rPr>
                <w:noProof/>
                <w:webHidden/>
              </w:rPr>
              <w:t>17</w:t>
            </w:r>
            <w:r w:rsidR="00480589">
              <w:rPr>
                <w:noProof/>
                <w:webHidden/>
              </w:rPr>
              <w:fldChar w:fldCharType="end"/>
            </w:r>
          </w:hyperlink>
        </w:p>
        <w:p w:rsidR="00480589" w:rsidRDefault="00D56680" w:rsidP="00D45D81">
          <w:pPr>
            <w:pStyle w:val="TM1"/>
            <w:rPr>
              <w:rFonts w:cstheme="minorBidi"/>
              <w:noProof/>
              <w:sz w:val="22"/>
              <w:szCs w:val="22"/>
            </w:rPr>
          </w:pPr>
          <w:hyperlink w:anchor="_Toc448316446" w:history="1">
            <w:r w:rsidR="00480589" w:rsidRPr="00B37B5E">
              <w:rPr>
                <w:rStyle w:val="Lienhypertexte"/>
                <w:noProof/>
              </w:rPr>
              <w:t>7: Political implications</w:t>
            </w:r>
            <w:r w:rsidR="00480589">
              <w:rPr>
                <w:noProof/>
                <w:webHidden/>
              </w:rPr>
              <w:tab/>
            </w:r>
            <w:r w:rsidR="00480589">
              <w:rPr>
                <w:noProof/>
                <w:webHidden/>
              </w:rPr>
              <w:fldChar w:fldCharType="begin"/>
            </w:r>
            <w:r w:rsidR="00480589">
              <w:rPr>
                <w:noProof/>
                <w:webHidden/>
              </w:rPr>
              <w:instrText xml:space="preserve"> PAGEREF _Toc448316446 \h </w:instrText>
            </w:r>
            <w:r w:rsidR="00480589">
              <w:rPr>
                <w:noProof/>
                <w:webHidden/>
              </w:rPr>
            </w:r>
            <w:r w:rsidR="00480589">
              <w:rPr>
                <w:noProof/>
                <w:webHidden/>
              </w:rPr>
              <w:fldChar w:fldCharType="separate"/>
            </w:r>
            <w:r w:rsidR="00480589">
              <w:rPr>
                <w:noProof/>
                <w:webHidden/>
              </w:rPr>
              <w:t>18</w:t>
            </w:r>
            <w:r w:rsidR="00480589">
              <w:rPr>
                <w:noProof/>
                <w:webHidden/>
              </w:rPr>
              <w:fldChar w:fldCharType="end"/>
            </w:r>
          </w:hyperlink>
        </w:p>
        <w:p w:rsidR="00C31194" w:rsidRPr="00AF35F7" w:rsidRDefault="00C31194" w:rsidP="00D45D81">
          <w:r w:rsidRPr="00AF35F7">
            <w:fldChar w:fldCharType="end"/>
          </w:r>
        </w:p>
      </w:sdtContent>
    </w:sdt>
    <w:p w:rsidR="00503859" w:rsidRPr="00AF35F7" w:rsidRDefault="00503859" w:rsidP="00D45D81"/>
    <w:p w:rsidR="0031078F" w:rsidRPr="00AF35F7" w:rsidRDefault="0031078F" w:rsidP="00D45D81">
      <w:pPr>
        <w:pStyle w:val="Titre1"/>
        <w:sectPr w:rsidR="0031078F" w:rsidRPr="00AF35F7" w:rsidSect="00C31194">
          <w:type w:val="continuous"/>
          <w:pgSz w:w="11906" w:h="16838"/>
          <w:pgMar w:top="1417" w:right="1133" w:bottom="1417" w:left="1417" w:header="708" w:footer="708" w:gutter="0"/>
          <w:cols w:space="708"/>
          <w:docGrid w:linePitch="360"/>
        </w:sectPr>
      </w:pPr>
    </w:p>
    <w:p w:rsidR="00F17B38" w:rsidRPr="00565516" w:rsidRDefault="00F17B38" w:rsidP="00D45D81">
      <w:pPr>
        <w:pStyle w:val="Titre1"/>
      </w:pPr>
      <w:bookmarkStart w:id="1" w:name="_Toc448316431"/>
      <w:r w:rsidRPr="00565516">
        <w:t>1a: Rabies risk and its determinants in recent WE history</w:t>
      </w:r>
      <w:bookmarkEnd w:id="1"/>
      <w:r w:rsidRPr="00565516">
        <w:t xml:space="preserve"> </w:t>
      </w:r>
    </w:p>
    <w:p w:rsidR="00F17B38" w:rsidRPr="00AF35F7" w:rsidRDefault="00F17B38" w:rsidP="00D45D81"/>
    <w:p w:rsidR="00F17B38" w:rsidRPr="00D45D81" w:rsidRDefault="00F17B38" w:rsidP="00D45D81">
      <w:r w:rsidRPr="00D45D81">
        <w:t xml:space="preserve">Canine rabies was eliminated from Western Europe (WE) in the early 20th century, mainly due to public health measures such as controlling stray dogs, enforcing the wearing of muzzles and slaughtering suspect animals [1]. In the 1940s, after viral adaptation from dogs to foxes in Poland, rabies spread to nearly all of Europe. After implementation of biannual aerial distribution of vaccine baits, 12 European countries eliminated terrestrial rabies </w:t>
      </w:r>
      <w:r w:rsidRPr="00D45D81">
        <w:fldChar w:fldCharType="begin"/>
      </w:r>
      <w:r w:rsidRPr="00D45D81">
        <w:instrText xml:space="preserve"> ADDIN ZOTERO_ITEM CSL_CITATION {"citationID":"PwZ3bpQk","properties":{"formattedCitation":"[1,2]","plainCitation":"[1,2]"},"citationItems":[{"id":2637,"uris":["http://zotero.org/users/1765531/items/QW63FJWG"],"uri":["http://zotero.org/users/1765531/items/QW63FJWG"],"itemData":{"id":2637,"type":"article-journal","title":"Rabies in Europe: what are the risks?","container-title":"Expert Review of Anti-Infective Therapy","page":"905-908","volume":"12","issue":"8","source":"PubMed","abstract":"Rabies remains a serious endemic disease in animal populations in many European countries. Oral vaccination by use of rabies vaccine baits has proved to be durably efficient for controlling and eliminating terrestrial rabies. However, the recurrence of rabies in some countries highlights the fragility of rabies-free country status and the need for continuous surveillance. In Eastern and Southern countries, the rabies control programmes for foxes should be accompanied by stray dog management measures in view of the high populations of strays in certain areas. Alerts of rabies in pets imported from enzootic countries are regularly reported in Europe, threatening the rabies-free status of terrestrial animals. New variants of rabies virus have been recently discovered in autochthonous bats, implying research studies to assess the efficacy of the current vaccines against those strains and the possible crossing of the species barrier in terrestrial mammals. The incidence of the disease in humans is very low, with cases contracted in Europe or in enzootic countries. Sustainable strategies of vaccination programmes in animals and improvement of public awareness, particularly for travelers, regarding rabies risks and legislation for pet movements would render accessible the elimination of rabies in Europe.","DOI":"10.1586/14787210.2014.921570","ISSN":"1744-8336","note":"PMID: 24847903","shortTitle":"Rabies in Europe","journalAbbreviation":"Expert Rev Anti Infect Ther","language":"eng","author":[{"family":"Cliquet","given":"Florence"},{"family":"Picard-Meyer","given":"Evelyne"},{"family":"Robardet","given":"Emmanuelle"}],"issued":{"date-parts":[["2014",8]]},"PMID":"24847903"}},{"id":2639,"uris":["http://zotero.org/users/1765531/items/VQZFF2V8"],"uri":["http://zotero.org/users/1765531/items/VQZFF2V8"],"itemData":{"id":2639,"type":"article-journal","title":"The elimination of fox rabies from Europe: determinants of success and lessons for the future","container-title":"Philosophical Transactions of the Royal Society of London B: Biological Sciences","page":"20120142","volume":"368","issue":"1623","source":"rstb.royalsocietypublishing.org","abstract":"Despite perceived challenges to controlling an infectious disease in wildlife, oral rabies vaccination (ORV) of foxes has proved a remarkably successful tool and a prime example of a sophisticated strategy to eliminate disease from wildlife reservoirs. During the past three decades, the implementation of ORV programmes in 24 countries has led to the elimination of fox-mediated rabies from vast areas of Western and Central Europe. In this study, we evaluated the efficiency of 22 European ORV programmes between 1978 and 2010. During this period an area of almost 1.9 million km² was targeted at least once with vaccine baits, with control taking between 5 and 26 years depending upon the country. We examined factors influencing effort required both to control and eliminate fox rabies as well as cost-related issues of these programmes. The proportion of land area ever affected by rabies and an index capturing the size and overlap of successive ORV campaigns were identified as factors having statistically significant effects on the number of campaigns required to both control and eliminate rabies. Repeat comprehensive campaigns that are wholly overlapping much more rapidly eliminate infection and are less costly in the long term. Disproportionally greater effort is required in the final phase of an ORV programme, with a median of 11 additional campaigns required to eliminate disease once incidence has been reduced by 90 per cent. If successive ORV campaigns span the entire affected area, rabies will be eliminated more rapidly than if campaigns are implemented in a less comprehensive manner, therefore reducing ORV expenditure in the longer term. These findings should help improve the planning and implementation of ORV programmes, and facilitate future decision-making by veterinary authorities and policy-makers.","DOI":"10.1098/rstb.2012.0142","ISSN":"0962-8436, 1471-2970","note":"PMID: 23798690","shortTitle":"The elimination of fox rabies from Europe","journalAbbreviation":"Phil Trans R Soc B","language":"en","author":[{"family":"Freuling","given":"Conrad M."},{"family":"Hampson","given":"Katie"},{"family":"Selhorst","given":"Thomas"},{"family":"Schröder","given":"Ronald"},{"family":"Meslin","given":"Francois X."},{"family":"Mettenleiter","given":"Thomas C."},{"family":"Müller","given":"Thomas"}],"issued":{"date-parts":[["2013",8,5]]},"PMID":"23798690"}}],"schema":"https://github.com/citation-style-language/schema/raw/master/csl-citation.json"} </w:instrText>
      </w:r>
      <w:r w:rsidRPr="00D45D81">
        <w:fldChar w:fldCharType="separate"/>
      </w:r>
      <w:r w:rsidRPr="00D45D81">
        <w:t>[1,2]</w:t>
      </w:r>
      <w:r w:rsidRPr="00D45D81">
        <w:fldChar w:fldCharType="end"/>
      </w:r>
      <w:r w:rsidRPr="00D45D81">
        <w:t xml:space="preserve">. Two years after the last case, those countries (re-)acquired from the World Health Organisation for Animal Health (OIE) a rabies-free status for non-flying mammals </w:t>
      </w:r>
      <w:r w:rsidRPr="00D45D81">
        <w:fldChar w:fldCharType="begin"/>
      </w:r>
      <w:r w:rsidRPr="00D45D81">
        <w:instrText xml:space="preserve"> ADDIN ZOTERO_ITEM CSL_CITATION {"citationID":"0gSbWPXf","properties":{"formattedCitation":"[3]","plainCitation":"[3]"},"citationItems":[{"id":2482,"uris":["http://zotero.org/users/1765531/items/QK47R897"],"uri":["http://zotero.org/users/1765531/items/QK47R897"],"itemData":{"id":2482,"type":"book","title":"Recommendations applicable to OIE Listed diseases and other diseases of importance to international trade","collection-title":"Terrestrial animal health code","collection-number":"World Organisation for Animal Health ; 2","publisher":"OIE","publisher-place":"Paris","number-of-pages":"397","edition":"23th ed","source":"Gemeinsamer Bibliotheksverbund ISBN","event-place":"Paris","ISBN":"978-92-9044-935-5","language":"eng","editor":[{"family":"OIE - World Organisation for Animal Health","given":""}],"issued":{"date-parts":[["2014"]]}}}],"schema":"https://github.com/citation-style-language/schema/raw/master/csl-citation.json"} </w:instrText>
      </w:r>
      <w:r w:rsidRPr="00D45D81">
        <w:fldChar w:fldCharType="separate"/>
      </w:r>
      <w:r w:rsidRPr="00D45D81">
        <w:t>[3]</w:t>
      </w:r>
      <w:r w:rsidRPr="00D45D81">
        <w:fldChar w:fldCharType="end"/>
      </w:r>
      <w:r w:rsidRPr="00D45D81">
        <w:t>. Nevertheless, WE still faces 3 types of rabies risk in animals.</w:t>
      </w:r>
    </w:p>
    <w:p w:rsidR="00F17B38" w:rsidRPr="00AF35F7" w:rsidRDefault="00F17B38" w:rsidP="00D45D81">
      <w:r w:rsidRPr="00D45D81">
        <w:t>The first, related to bat rabies, is not a major epidemiologic risk in Europe. Unlike in the Americas, rabies in European bats has never been linked to RABV</w:t>
      </w:r>
      <w:r w:rsidRPr="00AF35F7">
        <w:t>, the lyssavirus species responsible for canine rabies and over 99% of human cases. European Bat Lyssaviruses and the other two recently-discovered viruses—Bokeloh-Bat Lyssavirus and Lleida virus—are ill-</w:t>
      </w:r>
      <w:r w:rsidRPr="00AF35F7">
        <w:rPr>
          <w:lang w:val="en-GB"/>
        </w:rPr>
        <w:t xml:space="preserve">adapted </w:t>
      </w:r>
      <w:r w:rsidRPr="00AF35F7">
        <w:t xml:space="preserve">to spill over to </w:t>
      </w:r>
      <w:r w:rsidRPr="00AF35F7">
        <w:rPr>
          <w:lang w:val="en-GB"/>
        </w:rPr>
        <w:t>non-flying species</w:t>
      </w:r>
      <w:r w:rsidRPr="00AF35F7">
        <w:t xml:space="preserve">. No transmission between </w:t>
      </w:r>
      <w:r w:rsidRPr="00AF35F7">
        <w:rPr>
          <w:lang w:val="en-GB"/>
        </w:rPr>
        <w:t xml:space="preserve">non-flying mammals </w:t>
      </w:r>
      <w:r w:rsidRPr="00AF35F7">
        <w:t xml:space="preserve">and only </w:t>
      </w:r>
      <w:r w:rsidRPr="00AF35F7">
        <w:rPr>
          <w:lang w:val="en-GB"/>
        </w:rPr>
        <w:t xml:space="preserve">3 </w:t>
      </w:r>
      <w:r w:rsidRPr="00AF35F7">
        <w:t xml:space="preserve">confirmed human fatalities linked with these viruses have been reported since 1954 in Europe (only </w:t>
      </w:r>
      <w:r w:rsidRPr="00AF35F7">
        <w:rPr>
          <w:lang w:val="en-GB"/>
        </w:rPr>
        <w:t xml:space="preserve">1 </w:t>
      </w:r>
      <w:r w:rsidRPr="00AF35F7">
        <w:t xml:space="preserve">in WE (UK)) </w:t>
      </w:r>
      <w:r w:rsidRPr="00AF35F7">
        <w:fldChar w:fldCharType="begin"/>
      </w:r>
      <w:r w:rsidRPr="00AF35F7">
        <w:rPr>
          <w:lang w:val="en-GB"/>
        </w:rPr>
        <w:instrText xml:space="preserve"> ADDIN ZOTERO_ITEM CSL_CITATION {"citationID":"NZVBakZh","properties":{"formattedCitation":"[4]","plainCitation":"[4]"},"citationItems":[{"id":345,"uris":["http://zotero.org/users/1765531/items/NENEN2RI"],"uri":["http://zotero.org/users/1765531/items/NENEN2RI"],"itemData":{"id":345,"type":"article-journal","title":"European Bat Lyssavirus Transmission among Cats, Europe","container-title":"Emerging Infectious Diseases","page":"280-284","volume":"15","issue":"2","source":"CrossRef","DOI":"10.3201/eid1502.080637","ISSN":"1080-6040, 1080-6059","author":[{"family":"Dacheux","given":"Laurent"},{"family":"Larrous","given":"Florence"},{"family":"Mailles","given":"Alexandra"},{"family":"Boisseleau","given":"Didier"},{"family":"Delmas","given":"Olivier"},{"family":"Biron","given":"Charlotte"},{"family":"Bouchier","given":"Christiane"},{"family":"Capek","given":"Isabelle"},{"family":"Muller","given":"Michel"},{"family":"Ilari","given":"Frédéric"},{"family":"Lefranc","given":"Tanguy"},{"family":"Raffi","given":"François"},{"family":"Goudal","given":"Maryvonne"},{"family":"Bourhy","given":"Hervé"}],"issued":{"date-parts":[["2009",2]]}}}],"schema":"https://github.com/citation-style-language/schema/raw/master/csl-citation.json"} </w:instrText>
      </w:r>
      <w:r w:rsidRPr="00AF35F7">
        <w:fldChar w:fldCharType="separate"/>
      </w:r>
      <w:r w:rsidRPr="00AF35F7">
        <w:t>[4]</w:t>
      </w:r>
      <w:r w:rsidRPr="00AF35F7">
        <w:fldChar w:fldCharType="end"/>
      </w:r>
      <w:r w:rsidRPr="00AF35F7">
        <w:t xml:space="preserve">. The second risk corresponds to cross-border reinfections of vulpine rabies from rabies-enzootic European countries and has been observed in Italy in 2008 </w:t>
      </w:r>
      <w:r w:rsidRPr="00AF35F7">
        <w:fldChar w:fldCharType="begin"/>
      </w:r>
      <w:r w:rsidRPr="00AF35F7">
        <w:instrText xml:space="preserve"> ADDIN ZOTERO_ITEM CSL_CITATION {"citationID":"CdQKptsh","properties":{"formattedCitation":"[5]","plainCitation":"[5]"},"citationItems":[{"id":347,"uris":["http://zotero.org/users/1765531/items/WU9GCZ4P"],"uri":["http://zotero.org/users/1765531/items/WU9GCZ4P"],"itemData":{"id":347,"type":"article-journal","title":"Rabies and Canine Distemper Virus Epidemics in the Red Fox Population of Northern Italy (2006–2010)","container-title":"PLoS ONE","page":"e61588","volume":"8","issue":"4","source":"PLoS Journals","abstract":"Since 2006 the red fox (Vulpes vulpes) population in north-eastern Italy has experienced an epidemic of canine distemper virus (CDV). Additionally, in 2008, after a thirteen-year absence from Italy, fox rabies was re-introduced in the Udine province at the national border with Slovenia. Disease intervention strategies are being developed and implemented to control rabies in this area and minimise risk to human health. Here we present empirical data and the epidemiological picture relating to these epidemics in the period 2006–2010. Of important significance for epidemiological studies of wild animals, basic mathematical models are developed to exploit information collected from the surveillance program on dead and/or living animals in order to assess the incidence of infection. These models are also used to estimate the rate of transmission of both diseases and the rate of vaccination, while correcting for a bias in early collection of CDV samples. We found that the rate of rabies transmission was roughly twice that of CDV, with an estimated effective contact between infected and susceptible fox leading to a new infection occurring once every 3 days for rabies, and once a week for CDV. We also inferred that during the early stage of the CDV epidemic, a bias in the monitoring protocol resulted in a positive sample being almost 10 times more likely to be collected than a negative sample. We estimated the rate of intake of oral vaccine at 0.006 per day, allowing us to estimate that roughly 68% of the foxes would be immunised. This was confirmed by field observations. Finally we discuss the implications for the eco-epidemiological dynamics of both epidemics in relation to control measures.","DOI":"10.1371/journal.pone.0061588","journalAbbreviation":"PLoS ONE","author":[{"family":"Nouvellet","given":"Pierre"},{"family":"Donnelly","given":"Christl A."},{"family":"De Nardi","given":"Marco"},{"family":"Rhodes","given":"Chris J."},{"family":"De Benedictis","given":"Paola"},{"family":"Citterio","given":"Carlo"},{"family":"Obber","given":"Federica"},{"family":"Lorenzetto","given":"Monica"},{"family":"Pozza","given":"Manuela Dalla"},{"family":"Cauchemez","given":"Simon"},{"family":"Cattoli","given":"Giovanni"}],"issued":{"date-parts":[["2013",4,22]]}}}],"schema":"https://github.com/citation-style-language/schema/raw/master/csl-citation.json"} </w:instrText>
      </w:r>
      <w:r w:rsidRPr="00AF35F7">
        <w:fldChar w:fldCharType="separate"/>
      </w:r>
      <w:r w:rsidRPr="00AF35F7">
        <w:t>[5]</w:t>
      </w:r>
      <w:r w:rsidRPr="00AF35F7">
        <w:fldChar w:fldCharType="end"/>
      </w:r>
      <w:r w:rsidRPr="00AF35F7">
        <w:rPr>
          <w:rStyle w:val="Marquedecommentaire"/>
          <w:sz w:val="24"/>
          <w:lang w:val="en-GB"/>
        </w:rPr>
        <w:t xml:space="preserve"> </w:t>
      </w:r>
      <w:r w:rsidRPr="00AF35F7">
        <w:t>, in the Republic of Macedonia in 2010</w:t>
      </w:r>
      <w:r w:rsidRPr="00AF35F7">
        <w:fldChar w:fldCharType="begin"/>
      </w:r>
      <w:r w:rsidRPr="00AF35F7">
        <w:rPr>
          <w:lang w:val="en-GB"/>
        </w:rPr>
        <w:instrText xml:space="preserve"> ADDIN ZOTERO_ITEM CSL_CITATION {"citationID":"9gvdVBpo","properties":{"formattedCitation":"[6]","plainCitation":"[6]"},"citationItems":[{"id":548,"uris":["http://zotero.org/users/1765531/items/SFIA9E6Z"],"uri":["http://zotero.org/users/1765531/items/SFIA9E6Z"],"itemData":{"id":548,"type":"article-journal","title":"First reported cases of rabies in the Republic of Macedonia","container-title":"Veterinary Record","page":"312","volume":"170","issue":"12","source":"CrossRef","DOI":"10.1136/vr.100580","ISSN":"0042-4900, 2042-7670","language":"en","author":[{"family":"Kirandjiski","given":"T."},{"family":"Mrenoski","given":"S."},{"family":"Celms","given":"I."},{"family":"Mitrov","given":"D."},{"family":"Dzadzovski","given":"I."},{"family":"Cvetkovikj","given":"I."},{"family":"Krstevski","given":"K."},{"family":"Picard-Meyer","given":"E."},{"family":"Viviani","given":"P."},{"family":"Malinovski","given":"D."},{"family":"Demerson","given":"J. M."},{"family":"Cvetkovikj","given":"A."},{"family":"Davcheva","given":"K."},{"family":"Nakova","given":"E."},{"family":"Tomeska Mickova","given":"S."},{"family":"Cliquet","given":"F."}],"issued":{"date-parts":[["2012",3,24]]}}}],"schema":"https://github.com/citation-style-language/schema/raw/master/csl-citation.json"} </w:instrText>
      </w:r>
      <w:r w:rsidRPr="00AF35F7">
        <w:fldChar w:fldCharType="separate"/>
      </w:r>
      <w:r w:rsidRPr="00AF35F7">
        <w:t>[6]</w:t>
      </w:r>
      <w:r w:rsidRPr="00AF35F7">
        <w:fldChar w:fldCharType="end"/>
      </w:r>
      <w:r w:rsidRPr="00AF35F7">
        <w:t>, in Greece in 2012</w:t>
      </w:r>
      <w:r w:rsidRPr="00AF35F7">
        <w:fldChar w:fldCharType="begin"/>
      </w:r>
      <w:r w:rsidRPr="00AF35F7">
        <w:instrText xml:space="preserve"> ADDIN ZOTERO_ITEM CSL_CITATION {"citationID":"gQl7yAX8","properties":{"formattedCitation":"[7]","plainCitation":"[7]"},"citationItems":[{"id":549,"uris":["http://zotero.org/users/1765531/items/SDCI2BZZ"],"uri":["http://zotero.org/users/1765531/items/SDCI2BZZ"],"itemData":{"id":549,"type":"article-journal","title":"Re-emergence of animal rabies in northern Greece and subsequent human exposure, October 2012–March 2013","container-title":"Euro surveillance","volume":"18","issue":"18","source":"Google Scholar","URL":"http://www.eurosurveillance.org/images/dynamic/ee/v18n18/v18n18.pdf","journalAbbreviation":"Euro Surveill","author":[{"family":"Tsiodras","given":"S."},{"family":"Dougas","given":"G."},{"family":"Baka","given":"A."},{"family":"Billinis","given":"C."},{"family":"Doudounakis","given":"S."},{"family":"Balaska","given":"A."},{"family":"Georgakopoulou","given":"T."},{"family":"Rigakos","given":"G."},{"family":"Kontos","given":"V."},{"family":"Tasioudi","given":"K. E."}],"issued":{"date-parts":[["2013"]]},"accessed":{"date-parts":[["2014",4,2]]}}}],"schema":"https://github.com/citation-style-language/schema/raw/master/csl-citation.json"} </w:instrText>
      </w:r>
      <w:r w:rsidRPr="00AF35F7">
        <w:fldChar w:fldCharType="separate"/>
      </w:r>
      <w:r w:rsidRPr="00AF35F7">
        <w:t>[7]</w:t>
      </w:r>
      <w:r w:rsidRPr="00AF35F7">
        <w:fldChar w:fldCharType="end"/>
      </w:r>
      <w:r w:rsidRPr="00AF35F7">
        <w:t xml:space="preserve"> and in Slovakia </w:t>
      </w:r>
      <w:r w:rsidRPr="00AF35F7">
        <w:rPr>
          <w:lang w:val="en-GB"/>
        </w:rPr>
        <w:t>in 2013</w:t>
      </w:r>
      <w:r w:rsidRPr="00AF35F7">
        <w:fldChar w:fldCharType="begin"/>
      </w:r>
      <w:r w:rsidRPr="00AF35F7">
        <w:rPr>
          <w:lang w:val="en-GB"/>
        </w:rPr>
        <w:instrText xml:space="preserve"> ADDIN ZOTERO_ITEM CSL_CITATION {"citationID":"bxUOdcWX","properties":{"formattedCitation":"[8]","plainCitation":"[8]"},"citationItems":[{"id":2484,"uris":["http://zotero.org/users/1765531/items/TFWTKCAR"],"uri":["http://zotero.org/users/1765531/items/TFWTKCAR"],"itemData":{"id":2484,"type":"webpage","title":"Rabies cases detected in Slovak Republic","container-title":"Rabies - Bulletin - Europe","URL":"http://www.who-rabies-bulletin.org/journal/Miscellaneous_Articles_4.aspx","author":[{"family":"Bires","given":"Jozef"}],"accessed":{"date-parts":[["2015",5,29]]}}}],"schema":"https://github.com/citation-style-language/schema/raw/master/csl-citation.json"} </w:instrText>
      </w:r>
      <w:r w:rsidRPr="00AF35F7">
        <w:fldChar w:fldCharType="separate"/>
      </w:r>
      <w:r w:rsidRPr="00AF35F7">
        <w:t>[8]</w:t>
      </w:r>
      <w:r w:rsidRPr="00AF35F7">
        <w:fldChar w:fldCharType="end"/>
      </w:r>
      <w:r w:rsidRPr="00AF35F7">
        <w:rPr>
          <w:lang w:val="en-GB"/>
        </w:rPr>
        <w:t xml:space="preserve">, </w:t>
      </w:r>
      <w:r w:rsidRPr="00AF35F7">
        <w:t xml:space="preserve">highlighting the need for constant rabies surveillance. The third risk, illegal importations or movements of infected animals </w:t>
      </w:r>
      <w:r w:rsidRPr="00AF35F7">
        <w:rPr>
          <w:lang w:val="en-GB"/>
        </w:rPr>
        <w:t xml:space="preserve">from </w:t>
      </w:r>
      <w:r w:rsidRPr="00AF35F7">
        <w:t>rabies-enzootic</w:t>
      </w:r>
      <w:r w:rsidRPr="00AF35F7">
        <w:rPr>
          <w:lang w:val="en-GB"/>
        </w:rPr>
        <w:t xml:space="preserve"> countries, </w:t>
      </w:r>
      <w:r w:rsidRPr="00AF35F7">
        <w:t xml:space="preserve">may cause indigenous rabies cases or, more seriously, a rabies resurgence. Thus, Spain in 1975 lost its rabies-free status when illegal importation of a rabid dog from Morocco led to rabies in 81 pets and 1 human in a single year </w:t>
      </w:r>
      <w:r w:rsidRPr="00AF35F7">
        <w:fldChar w:fldCharType="begin"/>
      </w:r>
      <w:r w:rsidRPr="00AF35F7">
        <w:instrText xml:space="preserve"> ADDIN ZOTERO_ITEM CSL_CITATION {"citationID":"r08RDdNd","properties":{"formattedCitation":"[9,10]","plainCitation":"[9,10]"},"citationItems":[{"id":2366,"uris":["http://zotero.org/users/1765531/items/VKM55UMJ"],"uri":["http://zotero.org/users/1765531/items/VKM55UMJ"],"itemData":{"id":2366,"type":"article-journal","title":"The One Health approach for the management of an imported case of rabies in mainland Spain in 2013","container-title":"Euro Surveillance","page":"pii=21033","volume":"20","issue":"6","journalAbbreviation":"Euro Surveill","author":[{"family":"Pérez de Diego","given":"AC"},{"family":"Vigo","given":"M."},{"family":"Monsalve","given":"J."},{"family":"Escudero","given":"A."}],"issued":{"date-parts":[["2015"]]}}},{"id":2468,"uris":["http://zotero.org/users/1765531/items/9TQ8CFBI"],"uri":["http://zotero.org/users/1765531/items/9TQ8CFBI"],"itemData":{"id":2468,"type":"book","title":"Historical perspective of rabies in Europe and the mediterranean basin: a testament to rabies by Dr. Arthur A. King","publisher":"OIE","publisher-place":"Paris","number-of-pages":"361","source":"Gemeinsamer Bibliotheksverbund ISBN","event-place":"Paris","ISBN":"92-9044-639-0","shortTitle":"Historical perspective of rabies in Europe and the mediterranean basin","language":"eng","author":[{"family":"King","given":"Arthur Alfred"}],"editor":[{"literal":"OIE - World Organisation for Animal Health"}],"issued":{"date-parts":[["2004"]]}}}],"schema":"https://github.com/citation-style-language/schema/raw/master/csl-citation.json"} </w:instrText>
      </w:r>
      <w:r w:rsidRPr="00AF35F7">
        <w:fldChar w:fldCharType="separate"/>
      </w:r>
      <w:r w:rsidRPr="00AF35F7">
        <w:t>[9,10]</w:t>
      </w:r>
      <w:r w:rsidRPr="00AF35F7">
        <w:fldChar w:fldCharType="end"/>
      </w:r>
      <w:r w:rsidRPr="00AF35F7">
        <w:t xml:space="preserve">. To avoid rabies introduction from infected areas, a European Pet Movement Policy (EUPMP) has been implemented through successive EU regulations </w:t>
      </w:r>
      <w:r w:rsidRPr="00AF35F7">
        <w:rPr>
          <w:color w:val="000000"/>
        </w:rPr>
        <w:t>laying down, in particular since 2003, the conditions for non-commercial movements of</w:t>
      </w:r>
      <w:r w:rsidR="00BC4499">
        <w:rPr>
          <w:color w:val="000000"/>
        </w:rPr>
        <w:t xml:space="preserve"> pet animals prior to EU entry</w:t>
      </w:r>
      <w:r w:rsidRPr="00AF35F7">
        <w:rPr>
          <w:color w:val="000000"/>
        </w:rPr>
        <w:t>.</w:t>
      </w:r>
      <w:r w:rsidRPr="00AF35F7">
        <w:t xml:space="preserve"> Almost every year, rabid pets are reported </w:t>
      </w:r>
      <w:r w:rsidRPr="00AF35F7">
        <w:fldChar w:fldCharType="begin"/>
      </w:r>
      <w:r w:rsidRPr="00AF35F7">
        <w:instrText xml:space="preserve"> ADDIN ZOTERO_ITEM CSL_CITATION {"citationID":"yVMfCRcc","properties":{"formattedCitation":"[11]","plainCitation":"[11]"},"citationItems":[{"id":542,"uris":["http://zotero.org/users/1765531/items/IF54ZR83"],"uri":["http://zotero.org/users/1765531/items/IF54ZR83"],"itemData":{"id":542,"type":"article-journal","title":"Imported rabies, European Union and Switzerland, 2001–2010","container-title":"Emerging infectious diseases","page":"751","volume":"17","issue":"4","source":"Google Scholar","author":[{"family":"Johnson","given":"Nicholas"},{"family":"Freuling","given":"Conrad"},{"family":"Horton","given":"Daniel"},{"family":"Müller","given":"Thomas"},{"family":"Fooks","given":"Anthony R."}],"issued":{"date-parts":[["2011"]]}}}],"schema":"https://github.com/citation-style-language/schema/raw/master/csl-citation.json"} </w:instrText>
      </w:r>
      <w:r w:rsidRPr="00AF35F7">
        <w:fldChar w:fldCharType="separate"/>
      </w:r>
      <w:r w:rsidRPr="00AF35F7">
        <w:t>[11]</w:t>
      </w:r>
      <w:r w:rsidRPr="00AF35F7">
        <w:fldChar w:fldCharType="end"/>
      </w:r>
      <w:r w:rsidRPr="00AF35F7">
        <w:t xml:space="preserve"> in Europe due to border control failures, ignorance or active subversion of </w:t>
      </w:r>
      <w:r w:rsidRPr="00AF35F7">
        <w:rPr>
          <w:lang w:val="en-GB"/>
        </w:rPr>
        <w:t>these</w:t>
      </w:r>
      <w:r w:rsidRPr="00AF35F7">
        <w:t xml:space="preserve"> rules. </w:t>
      </w:r>
    </w:p>
    <w:p w:rsidR="00F17B38" w:rsidRPr="00AF35F7" w:rsidRDefault="00F17B38" w:rsidP="00D45D81"/>
    <w:p w:rsidR="00F17B38" w:rsidRPr="00AF35F7" w:rsidRDefault="00F17B38" w:rsidP="00D45D81">
      <w:pPr>
        <w:pStyle w:val="Bibliographie"/>
      </w:pPr>
      <w:r w:rsidRPr="00AF35F7">
        <w:rPr>
          <w:sz w:val="22"/>
          <w:szCs w:val="22"/>
        </w:rPr>
        <w:fldChar w:fldCharType="begin"/>
      </w:r>
      <w:r w:rsidRPr="00AF35F7">
        <w:instrText xml:space="preserve"> ADDIN ZOTERO_BIBL {"custom":[]} CSL_BIBLIOGRAPHY </w:instrText>
      </w:r>
      <w:r w:rsidRPr="00AF35F7">
        <w:rPr>
          <w:sz w:val="22"/>
          <w:szCs w:val="22"/>
        </w:rPr>
        <w:fldChar w:fldCharType="separate"/>
      </w:r>
      <w:r w:rsidRPr="00AF35F7">
        <w:t>[1]</w:t>
      </w:r>
      <w:r w:rsidRPr="00AF35F7">
        <w:tab/>
        <w:t>Cliquet F, Picard-Meyer E, Robardet E. Rabies in Europe: what are the risks? Expert Rev Anti Infect Ther 2014;12:905–8. doi:10.1586/14787210.2014.921570.</w:t>
      </w:r>
    </w:p>
    <w:p w:rsidR="00F17B38" w:rsidRPr="00AF35F7" w:rsidRDefault="00F17B38" w:rsidP="00D45D81">
      <w:pPr>
        <w:pStyle w:val="Bibliographie"/>
      </w:pPr>
      <w:r w:rsidRPr="00AF35F7">
        <w:t>[2]</w:t>
      </w:r>
      <w:r w:rsidRPr="00AF35F7">
        <w:tab/>
        <w:t>Freuling CM, Hampson K, Selhorst T, Schröder R, Meslin FX, Mettenleiter TC, et al. The elimination of fox rabies from Europe: determinants of success and lessons for the future. Philos Trans R Soc Lond B Biol Sci 2013;368:20120142. doi:10.1098/rstb.2012.0142.</w:t>
      </w:r>
    </w:p>
    <w:p w:rsidR="00F17B38" w:rsidRPr="00AF35F7" w:rsidRDefault="00F17B38" w:rsidP="00D45D81">
      <w:pPr>
        <w:pStyle w:val="Bibliographie"/>
      </w:pPr>
      <w:r w:rsidRPr="00AF35F7">
        <w:t>[3]</w:t>
      </w:r>
      <w:r w:rsidRPr="00AF35F7">
        <w:tab/>
        <w:t>OIE - World Organisation for Animal Health, editor. Recommendations applicable to OIE Listed diseases and other diseases of importance to international trade. 23th ed. Paris: OIE; 2014.</w:t>
      </w:r>
    </w:p>
    <w:p w:rsidR="00F17B38" w:rsidRPr="00AF35F7" w:rsidRDefault="00F17B38" w:rsidP="00D45D81">
      <w:pPr>
        <w:pStyle w:val="Bibliographie"/>
      </w:pPr>
      <w:r w:rsidRPr="00AF35F7">
        <w:t>[4]</w:t>
      </w:r>
      <w:r w:rsidRPr="00AF35F7">
        <w:tab/>
        <w:t>Dacheux L, Larrous F, Mailles A, Boisseleau D, Delmas O, Biron C, et al. European Bat Lyssavirus Transmission among Cats, Europe. Emerg Infect Dis 2009;15:280–4. doi:10.3201/eid1502.080637.</w:t>
      </w:r>
    </w:p>
    <w:p w:rsidR="00F17B38" w:rsidRPr="00AF35F7" w:rsidRDefault="00F17B38" w:rsidP="00D45D81">
      <w:pPr>
        <w:pStyle w:val="Bibliographie"/>
      </w:pPr>
      <w:r w:rsidRPr="00AF35F7">
        <w:t>[5]</w:t>
      </w:r>
      <w:r w:rsidRPr="00AF35F7">
        <w:tab/>
        <w:t>Nouvellet P, Donnelly CA, De Nardi M, Rhodes CJ, De Benedictis P, Citterio C, et al. Rabies and Canine Distemper Virus Epidemics in the Red Fox Population of Northern Italy (2006–2010). PLoS ONE 2013;8:e61588. doi:10.1371/journal.pone.0061588.</w:t>
      </w:r>
    </w:p>
    <w:p w:rsidR="00F17B38" w:rsidRPr="00AF35F7" w:rsidRDefault="00F17B38" w:rsidP="00D45D81">
      <w:pPr>
        <w:pStyle w:val="Bibliographie"/>
      </w:pPr>
      <w:r w:rsidRPr="00AF35F7">
        <w:t>[6]</w:t>
      </w:r>
      <w:r w:rsidRPr="00AF35F7">
        <w:tab/>
        <w:t>Kirandjiski T, Mrenoski S, Celms I, Mitrov D, Dzadzovski I, Cvetkovikj I, et al. First reported cases of rabies in the Republic of Macedonia. Vet Rec 2012;170:312. doi:10.1136/vr.100580.</w:t>
      </w:r>
    </w:p>
    <w:p w:rsidR="00F17B38" w:rsidRPr="00AF35F7" w:rsidRDefault="00F17B38" w:rsidP="00D45D81">
      <w:pPr>
        <w:pStyle w:val="Bibliographie"/>
      </w:pPr>
      <w:r w:rsidRPr="00AF35F7">
        <w:t>[7]</w:t>
      </w:r>
      <w:r w:rsidRPr="00AF35F7">
        <w:tab/>
        <w:t>Tsiodras S, Dougas G, Baka A, Billinis C, Doudounakis S, Balaska A, et al. Re-emergence of animal rabies in northern Greece and subsequent human exposure, October 2012–March 2013. Euro Surveill 2013;18.</w:t>
      </w:r>
    </w:p>
    <w:p w:rsidR="00F17B38" w:rsidRPr="00AF35F7" w:rsidRDefault="00F17B38" w:rsidP="00D45D81">
      <w:pPr>
        <w:pStyle w:val="Bibliographie"/>
      </w:pPr>
      <w:r w:rsidRPr="00AF35F7">
        <w:t>[8]</w:t>
      </w:r>
      <w:r w:rsidRPr="00AF35F7">
        <w:tab/>
        <w:t>Bires J. Rabies cases detected in Slovak Republic. Rabies - Bull - Eur n.d. http://www.who-rabies-bulletin.org/journal/Miscellaneous_Articles_4.aspx (accessed May 29, 2015).</w:t>
      </w:r>
    </w:p>
    <w:p w:rsidR="00F17B38" w:rsidRPr="00AF35F7" w:rsidRDefault="00F17B38" w:rsidP="00D45D81">
      <w:pPr>
        <w:pStyle w:val="Bibliographie"/>
      </w:pPr>
      <w:r w:rsidRPr="00AF35F7">
        <w:t>[9]</w:t>
      </w:r>
      <w:r w:rsidRPr="00AF35F7">
        <w:tab/>
        <w:t>Pérez de Diego A, Vigo M, Monsalve J, Escudero A. The One Health approach for the management of an imported case of rabies in mainland Spain in 2013. Euro Surveill 2015;20:pii=21033.</w:t>
      </w:r>
    </w:p>
    <w:p w:rsidR="00F17B38" w:rsidRPr="00AF35F7" w:rsidRDefault="00F17B38" w:rsidP="00D45D81">
      <w:pPr>
        <w:pStyle w:val="Bibliographie"/>
      </w:pPr>
      <w:r w:rsidRPr="00AF35F7">
        <w:t>[10]</w:t>
      </w:r>
      <w:r w:rsidRPr="00AF35F7">
        <w:tab/>
        <w:t>King AA. Historical perspective of rabies in Europe and the mediterranean basin: a testament to rabies by Dr. Arthur A. King. Paris: OIE; 2004.</w:t>
      </w:r>
    </w:p>
    <w:p w:rsidR="00F17B38" w:rsidRPr="00AF35F7" w:rsidRDefault="00F17B38" w:rsidP="00D45D81">
      <w:pPr>
        <w:pStyle w:val="Bibliographie"/>
      </w:pPr>
      <w:r w:rsidRPr="00AF35F7">
        <w:t>[11]</w:t>
      </w:r>
      <w:r w:rsidRPr="00AF35F7">
        <w:tab/>
        <w:t>Johnson N, Freuling C, Horton D, Müller T, Fooks AR. Imported rabies, European Union and Switzerland, 2001–2010. Emerg Infect Dis 2011;17:751.</w:t>
      </w:r>
    </w:p>
    <w:p w:rsidR="00F17B38" w:rsidRPr="00AF35F7" w:rsidRDefault="00F17B38" w:rsidP="00D45D81">
      <w:r w:rsidRPr="00AF35F7">
        <w:fldChar w:fldCharType="end"/>
      </w:r>
    </w:p>
    <w:p w:rsidR="0031078F" w:rsidRPr="00AF35F7" w:rsidRDefault="0031078F" w:rsidP="00D45D81">
      <w:pPr>
        <w:rPr>
          <w:rStyle w:val="hps"/>
        </w:rPr>
        <w:sectPr w:rsidR="0031078F" w:rsidRPr="00AF35F7" w:rsidSect="0031078F">
          <w:pgSz w:w="11906" w:h="16838"/>
          <w:pgMar w:top="1417" w:right="1133" w:bottom="1417" w:left="1417" w:header="708" w:footer="708" w:gutter="0"/>
          <w:cols w:space="708"/>
          <w:docGrid w:linePitch="360"/>
        </w:sectPr>
      </w:pPr>
    </w:p>
    <w:p w:rsidR="00774B79" w:rsidRPr="00AF35F7" w:rsidRDefault="0036339E" w:rsidP="00D45D81">
      <w:pPr>
        <w:pStyle w:val="Titre1"/>
        <w:sectPr w:rsidR="00774B79" w:rsidRPr="00AF35F7" w:rsidSect="00480589">
          <w:pgSz w:w="16838" w:h="11906" w:orient="landscape"/>
          <w:pgMar w:top="0" w:right="1417" w:bottom="284" w:left="1417" w:header="708" w:footer="708" w:gutter="0"/>
          <w:cols w:space="708"/>
          <w:docGrid w:linePitch="360"/>
        </w:sectPr>
      </w:pPr>
      <w:bookmarkStart w:id="2" w:name="_Toc448316432"/>
      <w:r w:rsidRPr="00AF35F7">
        <w:rPr>
          <w:rStyle w:val="hps"/>
        </w:rPr>
        <w:t>1b. Rabies situation in Western European countries until December 201</w:t>
      </w:r>
      <w:r w:rsidR="0031078F" w:rsidRPr="00AF35F7">
        <w:rPr>
          <w:rStyle w:val="hps"/>
        </w:rPr>
        <w:t>3</w:t>
      </w:r>
      <w:bookmarkEnd w:id="2"/>
    </w:p>
    <w:tbl>
      <w:tblPr>
        <w:tblpPr w:leftFromText="141" w:rightFromText="141" w:bottomFromText="200" w:vertAnchor="text" w:horzAnchor="margin" w:tblpY="330"/>
        <w:tblW w:w="12330" w:type="dxa"/>
        <w:tblBorders>
          <w:top w:val="single" w:sz="12" w:space="0" w:color="auto"/>
          <w:bottom w:val="single" w:sz="12" w:space="0" w:color="auto"/>
          <w:insideH w:val="single" w:sz="4" w:space="0" w:color="auto"/>
        </w:tblBorders>
        <w:tblLayout w:type="fixed"/>
        <w:tblCellMar>
          <w:left w:w="70" w:type="dxa"/>
          <w:right w:w="70" w:type="dxa"/>
        </w:tblCellMar>
        <w:tblLook w:val="04A0" w:firstRow="1" w:lastRow="0" w:firstColumn="1" w:lastColumn="0" w:noHBand="0" w:noVBand="1"/>
      </w:tblPr>
      <w:tblGrid>
        <w:gridCol w:w="1276"/>
        <w:gridCol w:w="2409"/>
        <w:gridCol w:w="3968"/>
        <w:gridCol w:w="4677"/>
      </w:tblGrid>
      <w:tr w:rsidR="00774B79" w:rsidRPr="00D45D81" w:rsidTr="00480589">
        <w:trPr>
          <w:trHeight w:val="414"/>
        </w:trPr>
        <w:tc>
          <w:tcPr>
            <w:tcW w:w="12330" w:type="dxa"/>
            <w:gridSpan w:val="4"/>
            <w:vAlign w:val="center"/>
          </w:tcPr>
          <w:p w:rsidR="00774B79" w:rsidRPr="00AF35F7" w:rsidRDefault="00774B79" w:rsidP="00D45D81">
            <w:pPr>
              <w:pStyle w:val="Tableau"/>
              <w:framePr w:hSpace="0" w:wrap="auto" w:vAnchor="margin" w:hAnchor="text" w:xAlign="left" w:yAlign="inline"/>
              <w:rPr>
                <w:bCs/>
                <w:color w:val="000000"/>
                <w:sz w:val="16"/>
              </w:rPr>
            </w:pPr>
            <w:r w:rsidRPr="00AF35F7">
              <w:rPr>
                <w:rStyle w:val="hps"/>
                <w:rFonts w:ascii="Times New Roman" w:hAnsi="Times New Roman"/>
                <w:b/>
                <w:szCs w:val="16"/>
              </w:rPr>
              <w:t>Technical Appendix 1</w:t>
            </w:r>
            <w:r w:rsidRPr="00AF35F7">
              <w:rPr>
                <w:rStyle w:val="hps"/>
                <w:rFonts w:ascii="Times New Roman" w:hAnsi="Times New Roman"/>
                <w:b/>
              </w:rPr>
              <w:t>b</w:t>
            </w:r>
            <w:r w:rsidRPr="00AF35F7">
              <w:rPr>
                <w:rStyle w:val="hps"/>
                <w:rFonts w:ascii="Times New Roman" w:hAnsi="Times New Roman"/>
                <w:b/>
                <w:szCs w:val="16"/>
              </w:rPr>
              <w:t>.</w:t>
            </w:r>
            <w:r w:rsidRPr="00AF35F7">
              <w:rPr>
                <w:rStyle w:val="hps"/>
                <w:rFonts w:ascii="Times New Roman" w:hAnsi="Times New Roman"/>
                <w:szCs w:val="16"/>
              </w:rPr>
              <w:t xml:space="preserve"> Rabies situation in Western European countries until December 2013</w:t>
            </w:r>
          </w:p>
        </w:tc>
      </w:tr>
      <w:tr w:rsidR="00774B79" w:rsidRPr="00D45D81" w:rsidTr="00480589">
        <w:trPr>
          <w:trHeight w:val="17"/>
        </w:trPr>
        <w:tc>
          <w:tcPr>
            <w:tcW w:w="1276" w:type="dxa"/>
            <w:tcBorders>
              <w:bottom w:val="single" w:sz="4" w:space="0" w:color="auto"/>
            </w:tcBorders>
            <w:vAlign w:val="center"/>
            <w:hideMark/>
          </w:tcPr>
          <w:p w:rsidR="00774B79" w:rsidRPr="00AF35F7" w:rsidRDefault="00774B79" w:rsidP="00D45D81">
            <w:pPr>
              <w:pStyle w:val="Tableau"/>
              <w:framePr w:hSpace="0" w:wrap="auto" w:vAnchor="margin" w:hAnchor="text" w:xAlign="left" w:yAlign="inline"/>
            </w:pPr>
            <w:r w:rsidRPr="00AF35F7">
              <w:t>Country*</w:t>
            </w:r>
          </w:p>
        </w:tc>
        <w:tc>
          <w:tcPr>
            <w:tcW w:w="2409" w:type="dxa"/>
            <w:tcBorders>
              <w:bottom w:val="single" w:sz="4" w:space="0" w:color="auto"/>
            </w:tcBorders>
            <w:vAlign w:val="center"/>
            <w:hideMark/>
          </w:tcPr>
          <w:p w:rsidR="00774B79" w:rsidRPr="00AF35F7" w:rsidRDefault="00774B79" w:rsidP="00D45D81">
            <w:pPr>
              <w:pStyle w:val="Tableau"/>
              <w:framePr w:hSpace="0" w:wrap="auto" w:vAnchor="margin" w:hAnchor="text" w:xAlign="left" w:yAlign="inline"/>
            </w:pPr>
            <w:r w:rsidRPr="00AF35F7">
              <w:t>Date of last rabies case of indigenous origin in a human</w:t>
            </w:r>
          </w:p>
        </w:tc>
        <w:tc>
          <w:tcPr>
            <w:tcW w:w="3968" w:type="dxa"/>
            <w:tcBorders>
              <w:bottom w:val="single" w:sz="4" w:space="0" w:color="auto"/>
            </w:tcBorders>
            <w:vAlign w:val="center"/>
            <w:hideMark/>
          </w:tcPr>
          <w:p w:rsidR="00774B79" w:rsidRPr="00AF35F7" w:rsidRDefault="00774B79" w:rsidP="00D45D81">
            <w:pPr>
              <w:pStyle w:val="Tableau"/>
              <w:framePr w:hSpace="0" w:wrap="auto" w:vAnchor="margin" w:hAnchor="text" w:xAlign="left" w:yAlign="inline"/>
            </w:pPr>
            <w:r w:rsidRPr="00AF35F7">
              <w:t>Number of human cases</w:t>
            </w:r>
          </w:p>
          <w:p w:rsidR="00774B79" w:rsidRPr="00AF35F7" w:rsidRDefault="00774B79" w:rsidP="00D45D81">
            <w:pPr>
              <w:pStyle w:val="Tableau"/>
              <w:framePr w:hSpace="0" w:wrap="auto" w:vAnchor="margin" w:hAnchor="text" w:xAlign="left" w:yAlign="inline"/>
            </w:pPr>
            <w:r w:rsidRPr="00AF35F7">
              <w:t>2001-2013</w:t>
            </w:r>
            <w:r w:rsidRPr="00AF35F7">
              <w:fldChar w:fldCharType="begin"/>
            </w:r>
            <w:r w:rsidRPr="00AF35F7">
              <w:instrText xml:space="preserve"> ADDIN ZOTERO_ITEM CSL_CITATION {"citationID":"130r4c4eos","properties":{"formattedCitation":"[1]","plainCitation":"[1]"},"citationItems":[{"id":1426,"uris":["http://zotero.org/users/1765531/items/7NXZZUQH"],"uri":["http://zotero.org/users/1765531/items/7NXZZUQH"],"itemData":{"id":1426,"type":"article-journal","title":"Imported human rabies cases worldwide, 1990–2012","container-title":"PLoS neglected tropical diseases","page":"e2209","volume":"7","issue":"5","source":"Google Scholar","author":[{"family":"Carrara","given":"Philippe"},{"family":"Parola","given":"Phillipe"},{"family":"Brouqui","given":"Phillipe"},{"family":"Gautret","given":"Philippe"}],"issued":{"date-parts":[["2013"]]}}}],"schema":"https://github.com/citation-style-language/schema/raw/master/csl-citation.json"} </w:instrText>
            </w:r>
            <w:r w:rsidRPr="00AF35F7">
              <w:fldChar w:fldCharType="separate"/>
            </w:r>
            <w:r w:rsidRPr="00AF35F7">
              <w:t>[1]</w:t>
            </w:r>
            <w:r w:rsidRPr="00AF35F7">
              <w:fldChar w:fldCharType="end"/>
            </w:r>
          </w:p>
        </w:tc>
        <w:tc>
          <w:tcPr>
            <w:tcW w:w="4677" w:type="dxa"/>
            <w:tcBorders>
              <w:bottom w:val="single" w:sz="4" w:space="0" w:color="auto"/>
            </w:tcBorders>
            <w:vAlign w:val="center"/>
            <w:hideMark/>
          </w:tcPr>
          <w:p w:rsidR="00774B79" w:rsidRPr="00AF35F7" w:rsidRDefault="00774B79" w:rsidP="00D45D81">
            <w:pPr>
              <w:pStyle w:val="Tableau"/>
              <w:framePr w:hSpace="0" w:wrap="auto" w:vAnchor="margin" w:hAnchor="text" w:xAlign="left" w:yAlign="inline"/>
            </w:pPr>
            <w:r w:rsidRPr="00AF35F7">
              <w:t xml:space="preserve">Date of last indigenous rabies case in a non-flying mammal </w:t>
            </w:r>
          </w:p>
        </w:tc>
      </w:tr>
      <w:tr w:rsidR="00774B79" w:rsidRPr="00AF35F7" w:rsidTr="00480589">
        <w:trPr>
          <w:trHeight w:val="454"/>
        </w:trPr>
        <w:tc>
          <w:tcPr>
            <w:tcW w:w="1276" w:type="dxa"/>
            <w:tcBorders>
              <w:top w:val="single" w:sz="4" w:space="0" w:color="auto"/>
              <w:bottom w:val="single" w:sz="2" w:space="0" w:color="auto"/>
            </w:tcBorders>
            <w:vAlign w:val="center"/>
            <w:hideMark/>
          </w:tcPr>
          <w:p w:rsidR="00774B79" w:rsidRPr="00AF35F7" w:rsidRDefault="00774B79" w:rsidP="00D45D81">
            <w:pPr>
              <w:pStyle w:val="Tableau"/>
              <w:framePr w:hSpace="0" w:wrap="auto" w:vAnchor="margin" w:hAnchor="text" w:xAlign="left" w:yAlign="inline"/>
            </w:pPr>
            <w:r w:rsidRPr="00AF35F7">
              <w:t>Belgium</w:t>
            </w:r>
          </w:p>
        </w:tc>
        <w:tc>
          <w:tcPr>
            <w:tcW w:w="2409" w:type="dxa"/>
            <w:tcBorders>
              <w:top w:val="single" w:sz="4" w:space="0" w:color="auto"/>
              <w:bottom w:val="single" w:sz="2" w:space="0" w:color="auto"/>
            </w:tcBorders>
            <w:vAlign w:val="center"/>
            <w:hideMark/>
          </w:tcPr>
          <w:p w:rsidR="00774B79" w:rsidRPr="00AF35F7" w:rsidRDefault="00774B79" w:rsidP="00D45D81">
            <w:pPr>
              <w:pStyle w:val="Tableau"/>
              <w:framePr w:hSpace="0" w:wrap="auto" w:vAnchor="margin" w:hAnchor="text" w:xAlign="left" w:yAlign="inline"/>
            </w:pPr>
            <w:r w:rsidRPr="00AF35F7">
              <w:t xml:space="preserve">1922 </w:t>
            </w:r>
            <w:r w:rsidRPr="00AF35F7">
              <w:fldChar w:fldCharType="begin"/>
            </w:r>
            <w:r w:rsidRPr="00AF35F7">
              <w:instrText xml:space="preserve"> ADDIN ZOTERO_ITEM CSL_CITATION {"citationID":"1732i2jmb4","properties":{"formattedCitation":"[2]","plainCitation":"[2]"},"citationItems":[{"id":2468,"uris":["http://zotero.org/users/1765531/items/9TQ8CFBI"],"uri":["http://zotero.org/users/1765531/items/9TQ8CFBI"],"itemData":{"id":2468,"type":"book","title":"Historical perspective of rabies in Europe and the mediterranean basin: a testament to rabies by Dr. Arthur A. King","publisher":"OIE","publisher-place":"Paris","number-of-pages":"361","source":"Gemeinsamer Bibliotheksverbund ISBN","event-place":"Paris","ISBN":"92-9044-639-0","shortTitle":"Historical perspective of rabies in Europe and the mediterranean basin","language":"eng","author":[{"family":"King","given":"Arthur Alfred"}],"editor":[{"literal":"OIE - World Organisation for Animal Health"}],"issued":{"date-parts":[["2004"]]}}}],"schema":"https://github.com/citation-style-language/schema/raw/master/csl-citation.json"} </w:instrText>
            </w:r>
            <w:r w:rsidRPr="00AF35F7">
              <w:fldChar w:fldCharType="separate"/>
            </w:r>
            <w:r w:rsidRPr="00AF35F7">
              <w:t>[2]</w:t>
            </w:r>
            <w:r w:rsidRPr="00AF35F7">
              <w:fldChar w:fldCharType="end"/>
            </w:r>
          </w:p>
        </w:tc>
        <w:tc>
          <w:tcPr>
            <w:tcW w:w="3968" w:type="dxa"/>
            <w:tcBorders>
              <w:top w:val="single" w:sz="4" w:space="0" w:color="auto"/>
              <w:bottom w:val="single" w:sz="2" w:space="0" w:color="auto"/>
            </w:tcBorders>
            <w:vAlign w:val="center"/>
            <w:hideMark/>
          </w:tcPr>
          <w:p w:rsidR="00774B79" w:rsidRPr="00AF35F7" w:rsidRDefault="00774B79" w:rsidP="00D45D81">
            <w:pPr>
              <w:pStyle w:val="Tableau"/>
              <w:framePr w:hSpace="0" w:wrap="auto" w:vAnchor="margin" w:hAnchor="text" w:xAlign="left" w:yAlign="inline"/>
            </w:pPr>
            <w:r w:rsidRPr="00AF35F7">
              <w:t>0*</w:t>
            </w:r>
          </w:p>
        </w:tc>
        <w:tc>
          <w:tcPr>
            <w:tcW w:w="4677" w:type="dxa"/>
            <w:tcBorders>
              <w:top w:val="single" w:sz="4" w:space="0" w:color="auto"/>
              <w:bottom w:val="single" w:sz="2" w:space="0" w:color="auto"/>
            </w:tcBorders>
            <w:vAlign w:val="center"/>
            <w:hideMark/>
          </w:tcPr>
          <w:p w:rsidR="00774B79" w:rsidRPr="00AF35F7" w:rsidRDefault="00774B79" w:rsidP="00D45D81">
            <w:pPr>
              <w:pStyle w:val="Tableau"/>
              <w:framePr w:hSpace="0" w:wrap="auto" w:vAnchor="margin" w:hAnchor="text" w:xAlign="left" w:yAlign="inline"/>
            </w:pPr>
            <w:r w:rsidRPr="00AF35F7">
              <w:t xml:space="preserve">1999 </w:t>
            </w:r>
            <w:r w:rsidRPr="00AF35F7">
              <w:fldChar w:fldCharType="begin"/>
            </w:r>
            <w:r w:rsidRPr="00AF35F7">
              <w:instrText xml:space="preserve"> ADDIN ZOTERO_ITEM CSL_CITATION {"citationID":"rqvp8j42v","properties":{"formattedCitation":"[2,3]","plainCitation":"[2,3]"},"citationItems":[{"id":2468,"uris":["http://zotero.org/users/1765531/items/9TQ8CFBI"],"uri":["http://zotero.org/users/1765531/items/9TQ8CFBI"],"itemData":{"id":2468,"type":"book","title":"Historical perspective of rabies in Europe and the mediterranean basin: a testament to rabies by Dr. Arthur A. King","publisher":"OIE","publisher-place":"Paris","number-of-pages":"361","source":"Gemeinsamer Bibliotheksverbund ISBN","event-place":"Paris","ISBN":"92-9044-639-0","shortTitle":"Historical perspective of rabies in Europe and the mediterranean basin","language":"eng","author":[{"family":"King","given":"Arthur Alfred"}],"editor":[{"literal":"OIE - World Organisation for Animal Health"}],"issued":{"date-parts":[["2004"]]}}},{"id":1308,"uris":["http://zotero.org/users/1765531/items/UX48FBVD"],"uri":["http://zotero.org/users/1765531/items/UX48FBVD"],"itemData":{"id":1308,"type":"article-journal","title":"Review of rabies elimination in Europe","page":"171-185","volume":"5","issue":"49","journalAbbreviation":"Vet Med-CZech","author":[{"family":"Vitasek","given":"Joseph"}],"issued":{"date-parts":[["2004"]]}}}],"schema":"https://github.com/citation-style-language/schema/raw/master/csl-citation.json"} </w:instrText>
            </w:r>
            <w:r w:rsidRPr="00AF35F7">
              <w:fldChar w:fldCharType="separate"/>
            </w:r>
            <w:r w:rsidRPr="00AF35F7">
              <w:t>[2,3]</w:t>
            </w:r>
            <w:r w:rsidRPr="00AF35F7">
              <w:fldChar w:fldCharType="end"/>
            </w:r>
          </w:p>
        </w:tc>
      </w:tr>
      <w:tr w:rsidR="00774B79" w:rsidRPr="00D45D81" w:rsidTr="00480589">
        <w:trPr>
          <w:trHeight w:val="718"/>
        </w:trPr>
        <w:tc>
          <w:tcPr>
            <w:tcW w:w="1276" w:type="dxa"/>
            <w:tcBorders>
              <w:top w:val="single" w:sz="2" w:space="0" w:color="auto"/>
              <w:bottom w:val="single" w:sz="2" w:space="0" w:color="auto"/>
            </w:tcBorders>
            <w:vAlign w:val="center"/>
            <w:hideMark/>
          </w:tcPr>
          <w:p w:rsidR="00774B79" w:rsidRPr="00AF35F7" w:rsidRDefault="00774B79" w:rsidP="00D45D81">
            <w:pPr>
              <w:pStyle w:val="Tableau"/>
              <w:framePr w:hSpace="0" w:wrap="auto" w:vAnchor="margin" w:hAnchor="text" w:xAlign="left" w:yAlign="inline"/>
            </w:pPr>
            <w:r w:rsidRPr="00AF35F7">
              <w:t>France</w:t>
            </w:r>
          </w:p>
        </w:tc>
        <w:tc>
          <w:tcPr>
            <w:tcW w:w="2409" w:type="dxa"/>
            <w:tcBorders>
              <w:top w:val="single" w:sz="2" w:space="0" w:color="auto"/>
              <w:bottom w:val="single" w:sz="2" w:space="0" w:color="auto"/>
            </w:tcBorders>
            <w:vAlign w:val="center"/>
            <w:hideMark/>
          </w:tcPr>
          <w:p w:rsidR="00774B79" w:rsidRPr="00AF35F7" w:rsidRDefault="00774B79" w:rsidP="00D45D81">
            <w:pPr>
              <w:pStyle w:val="Tableau"/>
              <w:framePr w:hSpace="0" w:wrap="auto" w:vAnchor="margin" w:hAnchor="text" w:xAlign="left" w:yAlign="inline"/>
            </w:pPr>
            <w:r w:rsidRPr="00AF35F7">
              <w:t>1924</w:t>
            </w:r>
          </w:p>
        </w:tc>
        <w:tc>
          <w:tcPr>
            <w:tcW w:w="3968" w:type="dxa"/>
            <w:tcBorders>
              <w:top w:val="single" w:sz="2" w:space="0" w:color="auto"/>
              <w:bottom w:val="single" w:sz="2" w:space="0" w:color="auto"/>
            </w:tcBorders>
            <w:vAlign w:val="center"/>
            <w:hideMark/>
          </w:tcPr>
          <w:p w:rsidR="00774B79" w:rsidRPr="00AF35F7" w:rsidRDefault="00774B79" w:rsidP="00D45D81">
            <w:pPr>
              <w:pStyle w:val="Tableau"/>
              <w:framePr w:hSpace="0" w:wrap="auto" w:vAnchor="margin" w:hAnchor="text" w:xAlign="left" w:yAlign="inline"/>
            </w:pPr>
            <w:r w:rsidRPr="00AF35F7">
              <w:t>1</w:t>
            </w:r>
          </w:p>
          <w:p w:rsidR="00774B79" w:rsidRPr="00AF35F7" w:rsidRDefault="00774B79" w:rsidP="00D45D81">
            <w:pPr>
              <w:pStyle w:val="Tableau"/>
              <w:framePr w:hSpace="0" w:wrap="auto" w:vAnchor="margin" w:hAnchor="text" w:xAlign="left" w:yAlign="inline"/>
            </w:pPr>
            <w:r w:rsidRPr="00AF35F7">
              <w:t>(2003: 1 case from a dog in Gabon)</w:t>
            </w:r>
          </w:p>
        </w:tc>
        <w:tc>
          <w:tcPr>
            <w:tcW w:w="4677" w:type="dxa"/>
            <w:tcBorders>
              <w:top w:val="single" w:sz="2" w:space="0" w:color="auto"/>
              <w:bottom w:val="single" w:sz="2" w:space="0" w:color="auto"/>
            </w:tcBorders>
            <w:vAlign w:val="center"/>
            <w:hideMark/>
          </w:tcPr>
          <w:p w:rsidR="00774B79" w:rsidRPr="00AF35F7" w:rsidRDefault="00774B79" w:rsidP="00D45D81">
            <w:pPr>
              <w:pStyle w:val="Tableau"/>
              <w:framePr w:hSpace="0" w:wrap="auto" w:vAnchor="margin" w:hAnchor="text" w:xAlign="left" w:yAlign="inline"/>
            </w:pPr>
            <w:r w:rsidRPr="00AF35F7">
              <w:t>1998</w:t>
            </w:r>
          </w:p>
          <w:p w:rsidR="00774B79" w:rsidRPr="00AF35F7" w:rsidRDefault="00774B79" w:rsidP="00D45D81">
            <w:pPr>
              <w:pStyle w:val="Tableau"/>
              <w:framePr w:hSpace="0" w:wrap="auto" w:vAnchor="margin" w:hAnchor="text" w:xAlign="left" w:yAlign="inline"/>
            </w:pPr>
            <w:r w:rsidRPr="00AF35F7">
              <w:t xml:space="preserve">(in 2008, 2 dogs acquired rabies in France </w:t>
            </w:r>
          </w:p>
          <w:p w:rsidR="00774B79" w:rsidRPr="00AF35F7" w:rsidRDefault="00774B79" w:rsidP="00D45D81">
            <w:pPr>
              <w:pStyle w:val="Tableau"/>
              <w:framePr w:hSpace="0" w:wrap="auto" w:vAnchor="margin" w:hAnchor="text" w:xAlign="left" w:yAlign="inline"/>
            </w:pPr>
            <w:r w:rsidRPr="00AF35F7">
              <w:t>but these were secondary cases from a rabid dog importation)</w:t>
            </w:r>
          </w:p>
        </w:tc>
      </w:tr>
      <w:tr w:rsidR="00774B79" w:rsidRPr="00AF35F7" w:rsidTr="00480589">
        <w:trPr>
          <w:trHeight w:val="1164"/>
        </w:trPr>
        <w:tc>
          <w:tcPr>
            <w:tcW w:w="1276" w:type="dxa"/>
            <w:tcBorders>
              <w:top w:val="single" w:sz="2" w:space="0" w:color="auto"/>
              <w:bottom w:val="single" w:sz="2" w:space="0" w:color="auto"/>
            </w:tcBorders>
            <w:vAlign w:val="center"/>
            <w:hideMark/>
          </w:tcPr>
          <w:p w:rsidR="00774B79" w:rsidRPr="00AF35F7" w:rsidRDefault="00774B79" w:rsidP="00D45D81">
            <w:pPr>
              <w:pStyle w:val="Tableau"/>
              <w:framePr w:hSpace="0" w:wrap="auto" w:vAnchor="margin" w:hAnchor="text" w:xAlign="left" w:yAlign="inline"/>
            </w:pPr>
            <w:r w:rsidRPr="00AF35F7">
              <w:t>Germany</w:t>
            </w:r>
          </w:p>
        </w:tc>
        <w:tc>
          <w:tcPr>
            <w:tcW w:w="2409" w:type="dxa"/>
            <w:tcBorders>
              <w:top w:val="single" w:sz="2" w:space="0" w:color="auto"/>
              <w:bottom w:val="single" w:sz="2" w:space="0" w:color="auto"/>
            </w:tcBorders>
            <w:vAlign w:val="center"/>
          </w:tcPr>
          <w:p w:rsidR="00774B79" w:rsidRPr="00AF35F7" w:rsidRDefault="00774B79" w:rsidP="00D45D81">
            <w:pPr>
              <w:pStyle w:val="Tableau"/>
              <w:framePr w:hSpace="0" w:wrap="auto" w:vAnchor="margin" w:hAnchor="text" w:xAlign="left" w:yAlign="inline"/>
            </w:pPr>
          </w:p>
        </w:tc>
        <w:tc>
          <w:tcPr>
            <w:tcW w:w="3968" w:type="dxa"/>
            <w:tcBorders>
              <w:top w:val="single" w:sz="2" w:space="0" w:color="auto"/>
              <w:bottom w:val="single" w:sz="2" w:space="0" w:color="auto"/>
            </w:tcBorders>
            <w:vAlign w:val="center"/>
            <w:hideMark/>
          </w:tcPr>
          <w:p w:rsidR="00774B79" w:rsidRPr="00AF35F7" w:rsidRDefault="00774B79" w:rsidP="00D45D81">
            <w:pPr>
              <w:pStyle w:val="Tableau"/>
              <w:framePr w:hSpace="0" w:wrap="auto" w:vAnchor="margin" w:hAnchor="text" w:xAlign="left" w:yAlign="inline"/>
            </w:pPr>
            <w:r w:rsidRPr="00AF35F7">
              <w:t>6</w:t>
            </w:r>
            <w:r w:rsidRPr="00AF35F7">
              <w:fldChar w:fldCharType="begin"/>
            </w:r>
            <w:r w:rsidRPr="00AF35F7">
              <w:instrText xml:space="preserve"> ADDIN ZOTERO_ITEM CSL_CITATION {"citationID":"b71e33mmn","properties":{"formattedCitation":"[4]","plainCitation":"[4]"},"citationItems":[{"id":539,"uris":["http://zotero.org/users/1765531/items/WU8BBDFK"],"uri":["http://zotero.org/users/1765531/items/WU8BBDFK"],"itemData":{"id":539,"type":"article-journal","title":"Case report on fatal human rabies infection in Hamburg, Germany, March 2007","container-title":"Euro Surveill","page":"E070531","volume":"12","issue":"5","source":"Google Scholar","author":[{"family":"Schmiedel","given":"S."},{"family":"Panning","given":"M."},{"family":"Lohse","given":"A."},{"family":"Kreymann","given":"K. G."},{"family":"Gerloff","given":"C."},{"family":"Burchard","given":"G."},{"family":"Drosten","given":"C."},{"family":"Schmiedel","given":"S."},{"family":"Panning","given":"M."},{"family":"Lohse","given":"A."}],"issued":{"date-parts":[["2007"]]}}}],"schema":"https://github.com/citation-style-language/schema/raw/master/csl-citation.json"} </w:instrText>
            </w:r>
            <w:r w:rsidRPr="00AF35F7">
              <w:fldChar w:fldCharType="separate"/>
            </w:r>
            <w:r w:rsidRPr="00AF35F7">
              <w:t>[4]</w:t>
            </w:r>
            <w:r w:rsidRPr="00AF35F7">
              <w:fldChar w:fldCharType="end"/>
            </w:r>
          </w:p>
          <w:p w:rsidR="00774B79" w:rsidRPr="00AF35F7" w:rsidRDefault="00774B79" w:rsidP="00D45D81">
            <w:pPr>
              <w:pStyle w:val="Tableau"/>
              <w:framePr w:hSpace="0" w:wrap="auto" w:vAnchor="margin" w:hAnchor="text" w:xAlign="left" w:yAlign="inline"/>
            </w:pPr>
            <w:r w:rsidRPr="00AF35F7">
              <w:t xml:space="preserve">(2004: 1 case </w:t>
            </w:r>
            <w:r w:rsidRPr="00D45D81">
              <w:t>from a dog or monkey in</w:t>
            </w:r>
            <w:r w:rsidRPr="00AF35F7">
              <w:t xml:space="preserve"> India</w:t>
            </w:r>
          </w:p>
          <w:p w:rsidR="00774B79" w:rsidRPr="00AF35F7" w:rsidRDefault="00774B79" w:rsidP="00D45D81">
            <w:pPr>
              <w:pStyle w:val="Tableau"/>
              <w:framePr w:hSpace="0" w:wrap="auto" w:vAnchor="margin" w:hAnchor="text" w:xAlign="left" w:yAlign="inline"/>
            </w:pPr>
            <w:r w:rsidRPr="00AF35F7">
              <w:t>2004: 1 case from a dog in India, source of 3 cases in 2005 in 3 transplant patients</w:t>
            </w:r>
            <w:r w:rsidRPr="00AF35F7">
              <w:fldChar w:fldCharType="begin"/>
            </w:r>
            <w:r w:rsidRPr="00AF35F7">
              <w:instrText xml:space="preserve"> ADDIN ZOTERO_ITEM CSL_CITATION {"citationID":"2gng6nvun7","properties":{"formattedCitation":"[5]","plainCitation":"[5]"},"citationItems":[{"id":2486,"uris":["http://zotero.org/users/1765531/items/MR6XRVQU"],"uri":["http://zotero.org/users/1765531/items/MR6XRVQU"],"itemData":{"id":2486,"type":"article-journal","title":"Management and Outcomes after Multiple Corneal and Solid Organ Transplantations from a Donor Infected with Rabies Virus","container-title":"Clinical Infectious Diseases","page":"1112-1119","volume":"50","issue":"8","source":"cid.oxfordjournals.org","abstract":"Background. This article describes multiple transmissions of rabies via transplanted solid organ from a single infected donor. The empirical Milwaukee treatment regimen was used in the recipients.\nMethods. Symptomatic patients were treated by deep sedation (ketamine, midazolam, and phenobarbital), ribavirin, interferon, and active and passive vaccination. Viral loads and antibodies were continuously monitored.\nResults. Recipients of both cornea and liver transplants developed no symptoms. The recipient of the liver transplant had been vaccinated </w:instrText>
            </w:r>
            <w:r w:rsidRPr="00AF35F7">
              <w:rPr>
                <w:rFonts w:ascii="Cambria Math" w:hAnsi="Cambria Math" w:cs="Cambria Math"/>
              </w:rPr>
              <w:instrText>∼</w:instrText>
            </w:r>
            <w:r w:rsidRPr="00AF35F7">
              <w:instrText xml:space="preserve">20 years before transplantation. Two recipients of kidney and lung transplants developed rabies and died within days of symptomatic disease. Another kidney recipient was treated 7 weeks before he died. The cerebrospinal fluid viral load remained at constant low levels (&lt;10,000 copies/mL) for </w:instrText>
            </w:r>
            <w:r w:rsidRPr="00AF35F7">
              <w:rPr>
                <w:rFonts w:ascii="Cambria Math" w:hAnsi="Cambria Math" w:cs="Cambria Math"/>
              </w:rPr>
              <w:instrText>∼</w:instrText>
            </w:r>
            <w:r w:rsidRPr="00AF35F7">
              <w:instrText xml:space="preserve">5 weeks; it increased suddenly by almost 5 orders of magnitude thereafter. After death, no virus was found in peripheral compartments (nerve tissue, heart, liver, or the small intestine) in this patient, in contrast to in patients in the same cohort who died early.\nConclusions. Our report includes, to our knowledge, the longest documented treatment course of symptomatic rabies and the first time that the virus concentration was measured over time and in different body compartments. The postmortem virus concentration in the periphery was low, but there was no evidence of a reduction of virus in the brain.","DOI":"10.1086/651267","ISSN":"1058-4838, 1537-6591","note":"PMID: 20205588","journalAbbreviation":"Clin Infect Dis.","language":"en","author":[{"family":"Maier","given":"T."},{"family":"Schwarting","given":"A."},{"family":"Mauer","given":"D."},{"family":"Ross","given":"R. S."},{"family":"Martens","given":"A."},{"family":"Kliem","given":"V."},{"family":"Wahl","given":"J."},{"family":"Panning","given":"M."},{"family":"Baumgarte","given":"S."},{"family":"Müller","given":"T."},{"family":"Pfefferle","given":"S."},{"family":"Ebel","given":"H."},{"family":"Schmidt","given":"J."},{"family":"Tenner-Racz","given":"K."},{"family":"Racz","given":"P."},{"family":"Schmid","given":"M."},{"family":"Strüber","given":"M."},{"family":"Wolters","given":"B."},{"family":"Gotthardt","given":"D."},{"family":"Bitz","given":"F."},{"family":"Frisch","given":"L."},{"family":"Pfeiffer","given":"N."},{"family":"Fickenscher","given":"H."},{"family":"Sauer","given":"P."},{"family":"Rupprecht","given":"C. E."},{"family":"Roggendorf","given":"M."},{"family":"Haverich","given":"A."},{"family":"Galle","given":"P."},{"family":"Hoyer","given":"J."},{"family":"Drosten","given":"C."}],"issued":{"date-parts":[["2010",4,15]]},"PMID":"20205588"}}],"schema":"https://github.com/citation-style-language/schema/raw/master/csl-citation.json"} </w:instrText>
            </w:r>
            <w:r w:rsidRPr="00AF35F7">
              <w:fldChar w:fldCharType="separate"/>
            </w:r>
            <w:r w:rsidRPr="00AF35F7">
              <w:t>[5]</w:t>
            </w:r>
            <w:r w:rsidRPr="00AF35F7">
              <w:fldChar w:fldCharType="end"/>
            </w:r>
          </w:p>
          <w:p w:rsidR="00774B79" w:rsidRPr="00AF35F7" w:rsidRDefault="00774B79" w:rsidP="00D45D81">
            <w:pPr>
              <w:pStyle w:val="Tableau"/>
              <w:framePr w:hSpace="0" w:wrap="auto" w:vAnchor="margin" w:hAnchor="text" w:xAlign="left" w:yAlign="inline"/>
            </w:pPr>
            <w:r w:rsidRPr="00AF35F7">
              <w:t>2007: 1 case from a dog bite in Morocco</w:t>
            </w:r>
            <w:r w:rsidRPr="00AF35F7">
              <w:fldChar w:fldCharType="begin"/>
            </w:r>
            <w:r w:rsidRPr="00AF35F7">
              <w:instrText xml:space="preserve"> ADDIN ZOTERO_ITEM CSL_CITATION {"citationID":"13msja8q1i","properties":{"formattedCitation":"[4]","plainCitation":"[4]"},"citationItems":[{"id":539,"uris":["http://zotero.org/users/1765531/items/WU8BBDFK"],"uri":["http://zotero.org/users/1765531/items/WU8BBDFK"],"itemData":{"id":539,"type":"article-journal","title":"Case report on fatal human rabies infection in Hamburg, Germany, March 2007","container-title":"Euro Surveill","page":"E070531","volume":"12","issue":"5","source":"Google Scholar","author":[{"family":"Schmiedel","given":"S."},{"family":"Panning","given":"M."},{"family":"Lohse","given":"A."},{"family":"Kreymann","given":"K. G."},{"family":"Gerloff","given":"C."},{"family":"Burchard","given":"G."},{"family":"Drosten","given":"C."},{"family":"Schmiedel","given":"S."},{"family":"Panning","given":"M."},{"family":"Lohse","given":"A."}],"issued":{"date-parts":[["2007"]]}}}],"schema":"https://github.com/citation-style-language/schema/raw/master/csl-citation.json"} </w:instrText>
            </w:r>
            <w:r w:rsidRPr="00AF35F7">
              <w:fldChar w:fldCharType="separate"/>
            </w:r>
            <w:r w:rsidRPr="00AF35F7">
              <w:t>[4]</w:t>
            </w:r>
            <w:r w:rsidRPr="00AF35F7">
              <w:fldChar w:fldCharType="end"/>
            </w:r>
            <w:r w:rsidRPr="00AF35F7">
              <w:t>)</w:t>
            </w:r>
          </w:p>
        </w:tc>
        <w:tc>
          <w:tcPr>
            <w:tcW w:w="4677" w:type="dxa"/>
            <w:tcBorders>
              <w:top w:val="single" w:sz="2" w:space="0" w:color="auto"/>
              <w:bottom w:val="single" w:sz="2" w:space="0" w:color="auto"/>
            </w:tcBorders>
            <w:vAlign w:val="center"/>
            <w:hideMark/>
          </w:tcPr>
          <w:p w:rsidR="00774B79" w:rsidRPr="00AF35F7" w:rsidRDefault="00774B79" w:rsidP="00D45D81">
            <w:pPr>
              <w:pStyle w:val="Tableau"/>
              <w:framePr w:hSpace="0" w:wrap="auto" w:vAnchor="margin" w:hAnchor="text" w:xAlign="left" w:yAlign="inline"/>
            </w:pPr>
            <w:r w:rsidRPr="00AF35F7">
              <w:t xml:space="preserve">2006 </w:t>
            </w:r>
            <w:r w:rsidRPr="00AF35F7">
              <w:fldChar w:fldCharType="begin"/>
            </w:r>
            <w:r w:rsidRPr="00AF35F7">
              <w:instrText xml:space="preserve"> ADDIN ZOTERO_ITEM CSL_CITATION {"citationID":"2hfjlhnh48","properties":{"formattedCitation":"[6]","plainCitation":"[6]"},"citationItems":[{"id":540,"uris":["http://zotero.org/users/1765531/items/T9QA3U7I"],"uri":["http://zotero.org/users/1765531/items/T9QA3U7I"],"itemData":{"id":540,"type":"article-journal","title":"Elimination of terrestrial rabies in Germany using oral vaccination of foxes.","container-title":"Berl. Münch. Tierärztl. Wschr.","page":"178–190","volume":"13","issue":"5-6","source":"Google Scholar","author":[{"family":"Müller","given":"Thomas"},{"family":"Bätza","given":"Hans-Joachim"},{"family":"Freuling","given":"Conrad"},{"family":"Kliemt","given":"Anke"},{"family":"Kliemt","given":"Jeannette"},{"family":"Heuser","given":"Rolf"},{"family":"Schlüter","given":"Hartmut"},{"family":"Selhorst","given":"Thomas"},{"family":"Vos","given":"Adriaan"},{"family":"Mettenleiter","given":"Thomas C."}],"issued":{"date-parts":[["2012"]]}}}],"schema":"https://github.com/citation-style-language/schema/raw/master/csl-citation.json"} </w:instrText>
            </w:r>
            <w:r w:rsidRPr="00AF35F7">
              <w:fldChar w:fldCharType="separate"/>
            </w:r>
            <w:r w:rsidRPr="00AF35F7">
              <w:t>[6]</w:t>
            </w:r>
            <w:r w:rsidRPr="00AF35F7">
              <w:fldChar w:fldCharType="end"/>
            </w:r>
          </w:p>
          <w:p w:rsidR="00774B79" w:rsidRPr="00AF35F7" w:rsidRDefault="00774B79" w:rsidP="00D45D81">
            <w:pPr>
              <w:pStyle w:val="Tableau"/>
              <w:framePr w:hSpace="0" w:wrap="auto" w:vAnchor="margin" w:hAnchor="text" w:xAlign="left" w:yAlign="inline"/>
            </w:pPr>
            <w:r w:rsidRPr="00AF35F7">
              <w:t>(361 cases from 2000 to 2006)</w:t>
            </w:r>
          </w:p>
        </w:tc>
      </w:tr>
      <w:tr w:rsidR="00774B79" w:rsidRPr="00AF35F7" w:rsidTr="00480589">
        <w:trPr>
          <w:trHeight w:val="598"/>
        </w:trPr>
        <w:tc>
          <w:tcPr>
            <w:tcW w:w="1276" w:type="dxa"/>
            <w:tcBorders>
              <w:top w:val="single" w:sz="2" w:space="0" w:color="auto"/>
              <w:bottom w:val="single" w:sz="2" w:space="0" w:color="auto"/>
            </w:tcBorders>
            <w:vAlign w:val="center"/>
            <w:hideMark/>
          </w:tcPr>
          <w:p w:rsidR="00774B79" w:rsidRPr="00AF35F7" w:rsidRDefault="00774B79" w:rsidP="00D45D81">
            <w:pPr>
              <w:pStyle w:val="Tableau"/>
              <w:framePr w:hSpace="0" w:wrap="auto" w:vAnchor="margin" w:hAnchor="text" w:xAlign="left" w:yAlign="inline"/>
            </w:pPr>
            <w:r w:rsidRPr="00AF35F7">
              <w:t>Ireland</w:t>
            </w:r>
          </w:p>
        </w:tc>
        <w:tc>
          <w:tcPr>
            <w:tcW w:w="2409" w:type="dxa"/>
            <w:tcBorders>
              <w:top w:val="single" w:sz="2" w:space="0" w:color="auto"/>
              <w:bottom w:val="single" w:sz="2" w:space="0" w:color="auto"/>
            </w:tcBorders>
            <w:vAlign w:val="center"/>
            <w:hideMark/>
          </w:tcPr>
          <w:p w:rsidR="00774B79" w:rsidRPr="00AF35F7" w:rsidRDefault="00774B79" w:rsidP="00D45D81">
            <w:pPr>
              <w:pStyle w:val="Tableau"/>
              <w:framePr w:hSpace="0" w:wrap="auto" w:vAnchor="margin" w:hAnchor="text" w:xAlign="left" w:yAlign="inline"/>
            </w:pPr>
            <w:r w:rsidRPr="00AF35F7">
              <w:t xml:space="preserve">Before 1904 </w:t>
            </w:r>
            <w:r w:rsidRPr="00AF35F7">
              <w:fldChar w:fldCharType="begin"/>
            </w:r>
            <w:r w:rsidRPr="00AF35F7">
              <w:instrText xml:space="preserve"> ADDIN ZOTERO_ITEM CSL_CITATION {"citationID":"2j6q8t2nih","properties":{"formattedCitation":"[2]","plainCitation":"[2]"},"citationItems":[{"id":2468,"uris":["http://zotero.org/users/1765531/items/9TQ8CFBI"],"uri":["http://zotero.org/users/1765531/items/9TQ8CFBI"],"itemData":{"id":2468,"type":"book","title":"Historical perspective of rabies in Europe and the mediterranean basin: a testament to rabies by Dr. Arthur A. King","publisher":"OIE","publisher-place":"Paris","number-of-pages":"361","source":"Gemeinsamer Bibliotheksverbund ISBN","event-place":"Paris","ISBN":"92-9044-639-0","shortTitle":"Historical perspective of rabies in Europe and the mediterranean basin","language":"eng","author":[{"family":"King","given":"Arthur Alfred"}],"editor":[{"literal":"OIE - World Organisation for Animal Health"}],"issued":{"date-parts":[["2004"]]}}}],"schema":"https://github.com/citation-style-language/schema/raw/master/csl-citation.json"} </w:instrText>
            </w:r>
            <w:r w:rsidRPr="00AF35F7">
              <w:fldChar w:fldCharType="separate"/>
            </w:r>
            <w:r w:rsidRPr="00AF35F7">
              <w:t>[2]</w:t>
            </w:r>
            <w:r w:rsidRPr="00AF35F7">
              <w:fldChar w:fldCharType="end"/>
            </w:r>
          </w:p>
        </w:tc>
        <w:tc>
          <w:tcPr>
            <w:tcW w:w="3968" w:type="dxa"/>
            <w:tcBorders>
              <w:top w:val="single" w:sz="2" w:space="0" w:color="auto"/>
              <w:bottom w:val="single" w:sz="2" w:space="0" w:color="auto"/>
            </w:tcBorders>
            <w:vAlign w:val="center"/>
            <w:hideMark/>
          </w:tcPr>
          <w:p w:rsidR="00774B79" w:rsidRPr="00AF35F7" w:rsidRDefault="00774B79" w:rsidP="00D45D81">
            <w:pPr>
              <w:pStyle w:val="Tableau"/>
              <w:framePr w:hSpace="0" w:wrap="auto" w:vAnchor="margin" w:hAnchor="text" w:xAlign="left" w:yAlign="inline"/>
            </w:pPr>
            <w:r w:rsidRPr="00AF35F7">
              <w:t>1</w:t>
            </w:r>
          </w:p>
          <w:p w:rsidR="00774B79" w:rsidRPr="00AF35F7" w:rsidRDefault="00774B79" w:rsidP="00D45D81">
            <w:pPr>
              <w:pStyle w:val="Tableau"/>
              <w:framePr w:hSpace="0" w:wrap="auto" w:vAnchor="margin" w:hAnchor="text" w:xAlign="left" w:yAlign="inline"/>
            </w:pPr>
            <w:r w:rsidRPr="00AF35F7">
              <w:t>(2008: 1 case from an animal in South Africa)</w:t>
            </w:r>
          </w:p>
        </w:tc>
        <w:tc>
          <w:tcPr>
            <w:tcW w:w="4677" w:type="dxa"/>
            <w:tcBorders>
              <w:top w:val="single" w:sz="2" w:space="0" w:color="auto"/>
              <w:bottom w:val="single" w:sz="2" w:space="0" w:color="auto"/>
            </w:tcBorders>
            <w:vAlign w:val="center"/>
            <w:hideMark/>
          </w:tcPr>
          <w:p w:rsidR="00774B79" w:rsidRPr="00AF35F7" w:rsidRDefault="00774B79" w:rsidP="00D45D81">
            <w:pPr>
              <w:pStyle w:val="Tableau"/>
              <w:framePr w:hSpace="0" w:wrap="auto" w:vAnchor="margin" w:hAnchor="text" w:xAlign="left" w:yAlign="inline"/>
            </w:pPr>
            <w:r w:rsidRPr="00AF35F7">
              <w:t xml:space="preserve">1903 </w:t>
            </w:r>
            <w:r w:rsidRPr="00AF35F7">
              <w:fldChar w:fldCharType="begin"/>
            </w:r>
            <w:r w:rsidRPr="00AF35F7">
              <w:instrText xml:space="preserve"> ADDIN ZOTERO_ITEM CSL_CITATION {"citationID":"TilSo21s","properties":{"formattedCitation":"[2]","plainCitation":"[2]"},"citationItems":[{"id":2468,"uris":["http://zotero.org/users/1765531/items/9TQ8CFBI"],"uri":["http://zotero.org/users/1765531/items/9TQ8CFBI"],"itemData":{"id":2468,"type":"book","title":"Historical perspective of rabies in Europe and the mediterranean basin: a testament to rabies by Dr. Arthur A. King","publisher":"OIE","publisher-place":"Paris","number-of-pages":"361","source":"Gemeinsamer Bibliotheksverbund ISBN","event-place":"Paris","ISBN":"92-9044-639-0","shortTitle":"Historical perspective of rabies in Europe and the mediterranean basin","language":"eng","author":[{"family":"King","given":"Arthur Alfred"}],"editor":[{"literal":"OIE - World Organisation for Animal Health"}],"issued":{"date-parts":[["2004"]]}}}],"schema":"https://github.com/citation-style-language/schema/raw/master/csl-citation.json"} </w:instrText>
            </w:r>
            <w:r w:rsidRPr="00AF35F7">
              <w:fldChar w:fldCharType="separate"/>
            </w:r>
            <w:r w:rsidRPr="00AF35F7">
              <w:t>[2]</w:t>
            </w:r>
            <w:r w:rsidRPr="00AF35F7">
              <w:fldChar w:fldCharType="end"/>
            </w:r>
          </w:p>
        </w:tc>
      </w:tr>
      <w:tr w:rsidR="00774B79" w:rsidRPr="00D45D81" w:rsidTr="00480589">
        <w:trPr>
          <w:trHeight w:val="901"/>
        </w:trPr>
        <w:tc>
          <w:tcPr>
            <w:tcW w:w="1276" w:type="dxa"/>
            <w:tcBorders>
              <w:top w:val="single" w:sz="2" w:space="0" w:color="auto"/>
              <w:bottom w:val="single" w:sz="2" w:space="0" w:color="auto"/>
            </w:tcBorders>
            <w:vAlign w:val="center"/>
            <w:hideMark/>
          </w:tcPr>
          <w:p w:rsidR="00774B79" w:rsidRPr="00AF35F7" w:rsidRDefault="00774B79" w:rsidP="00D45D81">
            <w:pPr>
              <w:pStyle w:val="Tableau"/>
              <w:framePr w:hSpace="0" w:wrap="auto" w:vAnchor="margin" w:hAnchor="text" w:xAlign="left" w:yAlign="inline"/>
            </w:pPr>
            <w:r w:rsidRPr="00AF35F7">
              <w:t>Italy</w:t>
            </w:r>
          </w:p>
        </w:tc>
        <w:tc>
          <w:tcPr>
            <w:tcW w:w="2409" w:type="dxa"/>
            <w:tcBorders>
              <w:top w:val="single" w:sz="2" w:space="0" w:color="auto"/>
              <w:bottom w:val="single" w:sz="2" w:space="0" w:color="auto"/>
            </w:tcBorders>
            <w:vAlign w:val="center"/>
            <w:hideMark/>
          </w:tcPr>
          <w:p w:rsidR="00774B79" w:rsidRPr="00AF35F7" w:rsidRDefault="00774B79" w:rsidP="00D45D81">
            <w:pPr>
              <w:pStyle w:val="Tableau"/>
              <w:framePr w:hSpace="0" w:wrap="auto" w:vAnchor="margin" w:hAnchor="text" w:xAlign="left" w:yAlign="inline"/>
            </w:pPr>
            <w:r w:rsidRPr="00AF35F7">
              <w:t xml:space="preserve">1968 </w:t>
            </w:r>
            <w:r w:rsidRPr="00AF35F7">
              <w:fldChar w:fldCharType="begin"/>
            </w:r>
            <w:r w:rsidRPr="00AF35F7">
              <w:instrText xml:space="preserve"> ADDIN ZOTERO_ITEM CSL_CITATION {"citationID":"ug6fvkoin","properties":{"formattedCitation":"[7]","plainCitation":"[7]"},"citationItems":[{"id":2316,"uris":["http://zotero.org/users/1765531/items/3RFGBMH3"],"uri":["http://zotero.org/users/1765531/items/3RFGBMH3"],"itemData":{"id":2316,"type":"post-weblog","title":"Rabbia |","URL":"http://www.izsvenezie.it/temi/malattie-patogeni/rabbia/","accessed":{"date-parts":[["2015",4,16]]}}}],"schema":"https://github.com/citation-style-language/schema/raw/master/csl-citation.json"} </w:instrText>
            </w:r>
            <w:r w:rsidRPr="00AF35F7">
              <w:fldChar w:fldCharType="separate"/>
            </w:r>
            <w:r w:rsidRPr="00AF35F7">
              <w:t>[7]</w:t>
            </w:r>
            <w:r w:rsidRPr="00AF35F7">
              <w:fldChar w:fldCharType="end"/>
            </w:r>
          </w:p>
        </w:tc>
        <w:tc>
          <w:tcPr>
            <w:tcW w:w="3968" w:type="dxa"/>
            <w:tcBorders>
              <w:top w:val="single" w:sz="2" w:space="0" w:color="auto"/>
              <w:bottom w:val="single" w:sz="2" w:space="0" w:color="auto"/>
            </w:tcBorders>
            <w:vAlign w:val="center"/>
            <w:hideMark/>
          </w:tcPr>
          <w:p w:rsidR="00774B79" w:rsidRPr="00AF35F7" w:rsidRDefault="00774B79" w:rsidP="00D45D81">
            <w:pPr>
              <w:pStyle w:val="Tableau"/>
              <w:framePr w:hSpace="0" w:wrap="auto" w:vAnchor="margin" w:hAnchor="text" w:xAlign="left" w:yAlign="inline"/>
            </w:pPr>
            <w:r w:rsidRPr="00AF35F7">
              <w:t>1</w:t>
            </w:r>
          </w:p>
          <w:p w:rsidR="00774B79" w:rsidRPr="00AF35F7" w:rsidRDefault="00774B79" w:rsidP="00D45D81">
            <w:pPr>
              <w:pStyle w:val="Tableau"/>
              <w:framePr w:hSpace="0" w:wrap="auto" w:vAnchor="margin" w:hAnchor="text" w:xAlign="left" w:yAlign="inline"/>
            </w:pPr>
            <w:r w:rsidRPr="00AF35F7">
              <w:t xml:space="preserve">(2011: 1 case from a dog in India </w:t>
            </w:r>
            <w:r w:rsidRPr="00AF35F7">
              <w:fldChar w:fldCharType="begin"/>
            </w:r>
            <w:r w:rsidRPr="00AF35F7">
              <w:instrText xml:space="preserve"> ADDIN ZOTERO_ITEM CSL_CITATION {"citationID":"699rABis","properties":{"formattedCitation":"[8]","plainCitation":"[8]"},"citationItems":[{"id":1189,"uris":["http://zotero.org/users/1765531/items/9KT8K97N"],"uri":["http://zotero.org/users/1765531/items/9KT8K97N"],"itemData":{"id":1189,"type":"article-journal","title":"Fatal case of human rabies imported to Italy from India highlights the importance of adequate post-exposure prophylaxis, October 2011","container-title":"Euro Surveillance","page":"pii=20168","volume":"17","issue":"19","source":"NCBI PubMed","abstract":"In October 2011, an Indian man resident in Italy was admitted to a hospital in Mantua, Italy with symptoms of acute encephalitis. Due to a recent history of bite by a suspected rabid dog in India, where he had received incomplete post-exposure treatment, rabies was suspected. The patient died after 22 days of intensive care treatment and rabies was confirmed post mortem. This report stresses the need of appropriate post-exposure prophylaxis in rabies-endemic countries.","ISSN":"1560-7917","note":"PMID: 22607965","journalAbbreviation":"Euro Surveill","language":"eng","author":[{"family":"De Benedictis","given":"P"},{"family":"Perboni","given":"G"},{"family":"Gentili","given":"C"},{"family":"Gaetti","given":"L"},{"family":"Zaffanella","given":"F"},{"family":"Mutinelli","given":"F"},{"family":"Capua","given":"I"},{"family":"Cattoli","given":"G"}],"issued":{"date-parts":[["2012"]]},"PMID":"22607965"}}],"schema":"https://github.com/citation-style-language/schema/raw/master/csl-citation.json"} </w:instrText>
            </w:r>
            <w:r w:rsidRPr="00AF35F7">
              <w:fldChar w:fldCharType="separate"/>
            </w:r>
            <w:r w:rsidRPr="00AF35F7">
              <w:t>[8]</w:t>
            </w:r>
            <w:r w:rsidRPr="00AF35F7">
              <w:fldChar w:fldCharType="end"/>
            </w:r>
            <w:r w:rsidRPr="00AF35F7">
              <w:t>)</w:t>
            </w:r>
          </w:p>
        </w:tc>
        <w:tc>
          <w:tcPr>
            <w:tcW w:w="4677" w:type="dxa"/>
            <w:tcBorders>
              <w:top w:val="single" w:sz="2" w:space="0" w:color="auto"/>
              <w:bottom w:val="single" w:sz="2" w:space="0" w:color="auto"/>
            </w:tcBorders>
            <w:vAlign w:val="center"/>
            <w:hideMark/>
          </w:tcPr>
          <w:p w:rsidR="00774B79" w:rsidRPr="00AF35F7" w:rsidRDefault="00774B79" w:rsidP="00D45D81">
            <w:pPr>
              <w:pStyle w:val="Tableau"/>
              <w:framePr w:hSpace="0" w:wrap="auto" w:vAnchor="margin" w:hAnchor="text" w:xAlign="left" w:yAlign="inline"/>
            </w:pPr>
            <w:r w:rsidRPr="00AF35F7">
              <w:t>2011</w:t>
            </w:r>
          </w:p>
          <w:p w:rsidR="00774B79" w:rsidRPr="00AF35F7" w:rsidRDefault="00774B79" w:rsidP="00D45D81">
            <w:pPr>
              <w:pStyle w:val="Tableau"/>
              <w:framePr w:hSpace="0" w:wrap="auto" w:vAnchor="margin" w:hAnchor="text" w:xAlign="left" w:yAlign="inline"/>
            </w:pPr>
            <w:r w:rsidRPr="00AF35F7">
              <w:t>(No cases from 1992 to 2007)</w:t>
            </w:r>
          </w:p>
          <w:p w:rsidR="00774B79" w:rsidRPr="00AF35F7" w:rsidRDefault="00774B79" w:rsidP="00D45D81">
            <w:pPr>
              <w:pStyle w:val="Tableau"/>
              <w:framePr w:hSpace="0" w:wrap="auto" w:vAnchor="margin" w:hAnchor="text" w:xAlign="left" w:yAlign="inline"/>
            </w:pPr>
            <w:r w:rsidRPr="00AF35F7">
              <w:t xml:space="preserve">Rabies-free status from 1995 </w:t>
            </w:r>
            <w:r w:rsidRPr="00AF35F7">
              <w:rPr>
                <w:rStyle w:val="Appeldenotedefin"/>
                <w:rFonts w:ascii="Times New Roman" w:hAnsi="Times New Roman"/>
                <w:color w:val="000000"/>
                <w:sz w:val="16"/>
                <w:szCs w:val="16"/>
                <w:lang w:eastAsia="fr-FR"/>
              </w:rPr>
              <w:fldChar w:fldCharType="begin"/>
            </w:r>
            <w:r w:rsidRPr="00AF35F7">
              <w:instrText xml:space="preserve"> ADDIN ZOTERO_ITEM CSL_CITATION {"citationID":"fqMaf5ll","properties":{"formattedCitation":"[9]","plainCitation":"[9]"},"citationItems":[{"id":2500,"uris":["http://zotero.org/users/1765531/items/NGVKBQWN"],"uri":["http://zotero.org/users/1765531/items/NGVKBQWN"],"itemData":{"id":2500,"type":"chapter","title":"Rabies control in Italy","container-title":"WHO Meeting of rabies control in middle and east European countries: in Kosice Slovakia, September 25-27 2002","source":"Google Books","language":"en","author":[{"family":"Mutinelli","given":"Franco"}],"issued":{"date-parts":[["2002"]]}}}],"schema":"https://github.com/citation-style-language/schema/raw/master/csl-citation.json"} </w:instrText>
            </w:r>
            <w:r w:rsidRPr="00AF35F7">
              <w:rPr>
                <w:rStyle w:val="Appeldenotedefin"/>
                <w:rFonts w:ascii="Times New Roman" w:hAnsi="Times New Roman"/>
                <w:color w:val="000000"/>
                <w:sz w:val="16"/>
                <w:szCs w:val="16"/>
                <w:lang w:eastAsia="fr-FR"/>
              </w:rPr>
              <w:fldChar w:fldCharType="separate"/>
            </w:r>
            <w:r w:rsidRPr="00AF35F7">
              <w:t>[9]</w:t>
            </w:r>
            <w:r w:rsidRPr="00AF35F7">
              <w:rPr>
                <w:rStyle w:val="Appeldenotedefin"/>
                <w:rFonts w:ascii="Times New Roman" w:hAnsi="Times New Roman"/>
                <w:color w:val="000000"/>
                <w:sz w:val="16"/>
                <w:szCs w:val="16"/>
                <w:lang w:eastAsia="fr-FR"/>
              </w:rPr>
              <w:fldChar w:fldCharType="end"/>
            </w:r>
            <w:r w:rsidRPr="00AF35F7">
              <w:t xml:space="preserve"> lost in 2008 due to resurgence with 287 cases from 2008 to 2011</w:t>
            </w:r>
          </w:p>
        </w:tc>
      </w:tr>
      <w:tr w:rsidR="00774B79" w:rsidRPr="00AF35F7" w:rsidTr="00480589">
        <w:trPr>
          <w:trHeight w:val="586"/>
        </w:trPr>
        <w:tc>
          <w:tcPr>
            <w:tcW w:w="1276" w:type="dxa"/>
            <w:tcBorders>
              <w:top w:val="single" w:sz="2" w:space="0" w:color="auto"/>
              <w:bottom w:val="single" w:sz="2" w:space="0" w:color="auto"/>
            </w:tcBorders>
            <w:vAlign w:val="center"/>
            <w:hideMark/>
          </w:tcPr>
          <w:p w:rsidR="00774B79" w:rsidRPr="00AF35F7" w:rsidRDefault="00774B79" w:rsidP="00D45D81">
            <w:pPr>
              <w:pStyle w:val="Tableau"/>
              <w:framePr w:hSpace="0" w:wrap="auto" w:vAnchor="margin" w:hAnchor="text" w:xAlign="left" w:yAlign="inline"/>
            </w:pPr>
            <w:r w:rsidRPr="00AF35F7">
              <w:t>Luxembourg</w:t>
            </w:r>
          </w:p>
        </w:tc>
        <w:tc>
          <w:tcPr>
            <w:tcW w:w="2409" w:type="dxa"/>
            <w:tcBorders>
              <w:top w:val="single" w:sz="2" w:space="0" w:color="auto"/>
              <w:bottom w:val="single" w:sz="2" w:space="0" w:color="auto"/>
            </w:tcBorders>
            <w:vAlign w:val="center"/>
            <w:hideMark/>
          </w:tcPr>
          <w:p w:rsidR="00774B79" w:rsidRPr="00AF35F7" w:rsidRDefault="00774B79" w:rsidP="00D45D81">
            <w:pPr>
              <w:pStyle w:val="Tableau"/>
              <w:framePr w:hSpace="0" w:wrap="auto" w:vAnchor="margin" w:hAnchor="text" w:xAlign="left" w:yAlign="inline"/>
            </w:pPr>
            <w:r w:rsidRPr="00AF35F7">
              <w:t>Before 1966</w:t>
            </w:r>
            <w:r w:rsidRPr="00AF35F7">
              <w:fldChar w:fldCharType="begin"/>
            </w:r>
            <w:r w:rsidRPr="00AF35F7">
              <w:instrText xml:space="preserve"> ADDIN ZOTERO_ITEM CSL_CITATION {"citationID":"tcssr2342","properties":{"formattedCitation":"[2]","plainCitation":"[2]"},"citationItems":[{"id":2468,"uris":["http://zotero.org/users/1765531/items/9TQ8CFBI"],"uri":["http://zotero.org/users/1765531/items/9TQ8CFBI"],"itemData":{"id":2468,"type":"book","title":"Historical perspective of rabies in Europe and the mediterranean basin: a testament to rabies by Dr. Arthur A. King","publisher":"OIE","publisher-place":"Paris","number-of-pages":"361","source":"Gemeinsamer Bibliotheksverbund ISBN","event-place":"Paris","ISBN":"92-9044-639-0","shortTitle":"Historical perspective of rabies in Europe and the mediterranean basin","language":"eng","author":[{"family":"King","given":"Arthur Alfred"}],"editor":[{"literal":"OIE - World Organisation for Animal Health"}],"issued":{"date-parts":[["2004"]]}}}],"schema":"https://github.com/citation-style-language/schema/raw/master/csl-citation.json"} </w:instrText>
            </w:r>
            <w:r w:rsidRPr="00AF35F7">
              <w:fldChar w:fldCharType="separate"/>
            </w:r>
            <w:r w:rsidRPr="00AF35F7">
              <w:t>[2]</w:t>
            </w:r>
            <w:r w:rsidRPr="00AF35F7">
              <w:fldChar w:fldCharType="end"/>
            </w:r>
          </w:p>
        </w:tc>
        <w:tc>
          <w:tcPr>
            <w:tcW w:w="3968" w:type="dxa"/>
            <w:tcBorders>
              <w:top w:val="single" w:sz="2" w:space="0" w:color="auto"/>
              <w:bottom w:val="single" w:sz="2" w:space="0" w:color="auto"/>
            </w:tcBorders>
            <w:vAlign w:val="center"/>
            <w:hideMark/>
          </w:tcPr>
          <w:p w:rsidR="00774B79" w:rsidRPr="00AF35F7" w:rsidRDefault="00774B79" w:rsidP="00D45D81">
            <w:pPr>
              <w:pStyle w:val="Tableau"/>
              <w:framePr w:hSpace="0" w:wrap="auto" w:vAnchor="margin" w:hAnchor="text" w:xAlign="left" w:yAlign="inline"/>
            </w:pPr>
            <w:r w:rsidRPr="00AF35F7">
              <w:t>0</w:t>
            </w:r>
          </w:p>
        </w:tc>
        <w:tc>
          <w:tcPr>
            <w:tcW w:w="4677" w:type="dxa"/>
            <w:tcBorders>
              <w:top w:val="single" w:sz="2" w:space="0" w:color="auto"/>
              <w:bottom w:val="single" w:sz="2" w:space="0" w:color="auto"/>
            </w:tcBorders>
            <w:vAlign w:val="center"/>
            <w:hideMark/>
          </w:tcPr>
          <w:p w:rsidR="00774B79" w:rsidRPr="00AF35F7" w:rsidRDefault="00774B79" w:rsidP="00D45D81">
            <w:pPr>
              <w:pStyle w:val="Tableau"/>
              <w:framePr w:hSpace="0" w:wrap="auto" w:vAnchor="margin" w:hAnchor="text" w:xAlign="left" w:yAlign="inline"/>
            </w:pPr>
            <w:r w:rsidRPr="00AF35F7">
              <w:t>1998</w:t>
            </w:r>
          </w:p>
        </w:tc>
      </w:tr>
      <w:tr w:rsidR="00774B79" w:rsidRPr="00AF35F7" w:rsidTr="00480589">
        <w:trPr>
          <w:trHeight w:val="790"/>
        </w:trPr>
        <w:tc>
          <w:tcPr>
            <w:tcW w:w="1276" w:type="dxa"/>
            <w:tcBorders>
              <w:top w:val="single" w:sz="2" w:space="0" w:color="auto"/>
              <w:bottom w:val="single" w:sz="2" w:space="0" w:color="auto"/>
            </w:tcBorders>
            <w:vAlign w:val="center"/>
            <w:hideMark/>
          </w:tcPr>
          <w:p w:rsidR="00774B79" w:rsidRPr="00AF35F7" w:rsidRDefault="00774B79" w:rsidP="00D45D81">
            <w:pPr>
              <w:pStyle w:val="Tableau"/>
              <w:framePr w:hSpace="0" w:wrap="auto" w:vAnchor="margin" w:hAnchor="text" w:xAlign="left" w:yAlign="inline"/>
            </w:pPr>
            <w:r w:rsidRPr="00AF35F7">
              <w:t>Netherlands</w:t>
            </w:r>
          </w:p>
        </w:tc>
        <w:tc>
          <w:tcPr>
            <w:tcW w:w="2409" w:type="dxa"/>
            <w:tcBorders>
              <w:top w:val="single" w:sz="2" w:space="0" w:color="auto"/>
              <w:bottom w:val="single" w:sz="2" w:space="0" w:color="auto"/>
            </w:tcBorders>
            <w:vAlign w:val="center"/>
            <w:hideMark/>
          </w:tcPr>
          <w:p w:rsidR="00774B79" w:rsidRPr="00AF35F7" w:rsidRDefault="00774B79" w:rsidP="00D45D81">
            <w:pPr>
              <w:pStyle w:val="Tableau"/>
              <w:framePr w:hSpace="0" w:wrap="auto" w:vAnchor="margin" w:hAnchor="text" w:xAlign="left" w:yAlign="inline"/>
            </w:pPr>
            <w:r w:rsidRPr="00AF35F7">
              <w:t>1923</w:t>
            </w:r>
          </w:p>
        </w:tc>
        <w:tc>
          <w:tcPr>
            <w:tcW w:w="3968" w:type="dxa"/>
            <w:tcBorders>
              <w:top w:val="single" w:sz="2" w:space="0" w:color="auto"/>
              <w:bottom w:val="single" w:sz="2" w:space="0" w:color="auto"/>
            </w:tcBorders>
            <w:vAlign w:val="center"/>
            <w:hideMark/>
          </w:tcPr>
          <w:p w:rsidR="00774B79" w:rsidRPr="00AF35F7" w:rsidRDefault="00774B79" w:rsidP="00D45D81">
            <w:pPr>
              <w:pStyle w:val="Tableau"/>
              <w:framePr w:hSpace="0" w:wrap="auto" w:vAnchor="margin" w:hAnchor="text" w:xAlign="left" w:yAlign="inline"/>
            </w:pPr>
            <w:r w:rsidRPr="00AF35F7">
              <w:t>02</w:t>
            </w:r>
          </w:p>
          <w:p w:rsidR="00774B79" w:rsidRPr="00AF35F7" w:rsidRDefault="00774B79" w:rsidP="00D45D81">
            <w:pPr>
              <w:pStyle w:val="Tableau"/>
              <w:framePr w:hSpace="0" w:wrap="auto" w:vAnchor="margin" w:hAnchor="text" w:xAlign="left" w:yAlign="inline"/>
            </w:pPr>
            <w:r w:rsidRPr="00AF35F7">
              <w:t>(2007: 1 case from a bat bite in Kenya</w:t>
            </w:r>
          </w:p>
          <w:p w:rsidR="00774B79" w:rsidRPr="00AF35F7" w:rsidRDefault="00774B79" w:rsidP="00D45D81">
            <w:pPr>
              <w:pStyle w:val="Tableau"/>
              <w:framePr w:hSpace="0" w:wrap="auto" w:vAnchor="margin" w:hAnchor="text" w:xAlign="left" w:yAlign="inline"/>
            </w:pPr>
            <w:r w:rsidRPr="00AF35F7">
              <w:t>2013: 1 case from a dog bite in Haiti)</w:t>
            </w:r>
          </w:p>
        </w:tc>
        <w:tc>
          <w:tcPr>
            <w:tcW w:w="4677" w:type="dxa"/>
            <w:tcBorders>
              <w:top w:val="single" w:sz="2" w:space="0" w:color="auto"/>
              <w:bottom w:val="single" w:sz="2" w:space="0" w:color="auto"/>
            </w:tcBorders>
            <w:vAlign w:val="center"/>
            <w:hideMark/>
          </w:tcPr>
          <w:p w:rsidR="00774B79" w:rsidRPr="00AF35F7" w:rsidRDefault="00774B79" w:rsidP="00D45D81">
            <w:pPr>
              <w:pStyle w:val="Tableau"/>
              <w:framePr w:hSpace="0" w:wrap="auto" w:vAnchor="margin" w:hAnchor="text" w:xAlign="left" w:yAlign="inline"/>
            </w:pPr>
            <w:r w:rsidRPr="00AF35F7">
              <w:t xml:space="preserve">1988 </w:t>
            </w:r>
            <w:r w:rsidRPr="00AF35F7">
              <w:fldChar w:fldCharType="begin"/>
            </w:r>
            <w:r w:rsidRPr="00AF35F7">
              <w:instrText xml:space="preserve"> ADDIN ZOTERO_ITEM CSL_CITATION {"citationID":"2kaspmcoi3","properties":{"formattedCitation":"[10]","plainCitation":"[10]"},"citationItems":[{"id":1464,"uris":["http://zotero.org/users/1765531/items/XNIZMGAI"],"uri":["http://zotero.org/users/1765531/items/XNIZMGAI"],"itemData":{"id":1464,"type":"article-journal","title":"Rabid puppy-dog imported into the Netherlands from Morocco via Spain, February 2012","container-title":"Euro Surveillance","page":"pii=20112","volume":"17","issue":"10","source":"NCBI PubMed","abstract":"In February 2012 a rabid puppy dog was imported into Amsterdam, the Netherlands from Morocco via Spain. In a joint action between the Netherlands’ Food and Consumer Product Safety Authority, the Public Health Service of Amsterdam and the Centre for Infectious Disease Control all exposed human and animal contacts were traced and, when necessary, provided with post-exposure prophylaxis. During the importation, the international legislations with respect to vaccination requirements were not fully obeyed by veterinarians and custom services.","ISSN":"1560-7917","note":"PMID: 22433596","journalAbbreviation":"Euro Surveill.","language":"eng","author":[{"family":"Rijckevorsel","given":"G G","non-dropping-particle":"van"},{"family":"Swaan","given":"C M"},{"family":"Bergh","given":"J P","non-dropping-particle":"van den"},{"family":"Goorhuis","given":"A"},{"family":"Baayen","given":"D"},{"family":"Isken","given":"L"},{"family":"Timen","given":"A"},{"family":"Hoek","given":"A","non-dropping-particle":"van den"}],"issued":{"date-parts":[["2012"]]},"PMID":"22433596"}}],"schema":"https://github.com/citation-style-language/schema/raw/master/csl-citation.json"} </w:instrText>
            </w:r>
            <w:r w:rsidRPr="00AF35F7">
              <w:fldChar w:fldCharType="separate"/>
            </w:r>
            <w:r w:rsidRPr="00AF35F7">
              <w:t>[10]</w:t>
            </w:r>
            <w:r w:rsidRPr="00AF35F7">
              <w:fldChar w:fldCharType="end"/>
            </w:r>
          </w:p>
        </w:tc>
      </w:tr>
      <w:tr w:rsidR="00774B79" w:rsidRPr="00AF35F7" w:rsidTr="00480589">
        <w:trPr>
          <w:trHeight w:val="514"/>
        </w:trPr>
        <w:tc>
          <w:tcPr>
            <w:tcW w:w="1276" w:type="dxa"/>
            <w:tcBorders>
              <w:top w:val="single" w:sz="2" w:space="0" w:color="auto"/>
              <w:bottom w:val="single" w:sz="2" w:space="0" w:color="auto"/>
            </w:tcBorders>
            <w:vAlign w:val="center"/>
            <w:hideMark/>
          </w:tcPr>
          <w:p w:rsidR="00774B79" w:rsidRPr="00AF35F7" w:rsidRDefault="00774B79" w:rsidP="00D45D81">
            <w:pPr>
              <w:pStyle w:val="Tableau"/>
              <w:framePr w:hSpace="0" w:wrap="auto" w:vAnchor="margin" w:hAnchor="text" w:xAlign="left" w:yAlign="inline"/>
            </w:pPr>
            <w:r w:rsidRPr="00AF35F7">
              <w:t>Portugal</w:t>
            </w:r>
          </w:p>
        </w:tc>
        <w:tc>
          <w:tcPr>
            <w:tcW w:w="2409" w:type="dxa"/>
            <w:tcBorders>
              <w:top w:val="single" w:sz="2" w:space="0" w:color="auto"/>
              <w:bottom w:val="single" w:sz="2" w:space="0" w:color="auto"/>
            </w:tcBorders>
            <w:vAlign w:val="center"/>
            <w:hideMark/>
          </w:tcPr>
          <w:p w:rsidR="00774B79" w:rsidRPr="00AF35F7" w:rsidRDefault="00774B79" w:rsidP="00D45D81">
            <w:pPr>
              <w:pStyle w:val="Tableau"/>
              <w:framePr w:hSpace="0" w:wrap="auto" w:vAnchor="margin" w:hAnchor="text" w:xAlign="left" w:yAlign="inline"/>
            </w:pPr>
            <w:r w:rsidRPr="00AF35F7">
              <w:t xml:space="preserve">1960 </w:t>
            </w:r>
            <w:r w:rsidRPr="00AF35F7">
              <w:fldChar w:fldCharType="begin"/>
            </w:r>
            <w:r w:rsidRPr="00AF35F7">
              <w:instrText xml:space="preserve"> ADDIN ZOTERO_ITEM CSL_CITATION {"citationID":"bGc00WFX","properties":{"formattedCitation":"[2]","plainCitation":"[2]"},"citationItems":[{"id":2468,"uris":["http://zotero.org/users/1765531/items/9TQ8CFBI"],"uri":["http://zotero.org/users/1765531/items/9TQ8CFBI"],"itemData":{"id":2468,"type":"book","title":"Historical perspective of rabies in Europe and the mediterranean basin: a testament to rabies by Dr. Arthur A. King","publisher":"OIE","publisher-place":"Paris","number-of-pages":"361","source":"Gemeinsamer Bibliotheksverbund ISBN","event-place":"Paris","ISBN":"92-9044-639-0","shortTitle":"Historical perspective of rabies in Europe and the mediterranean basin","language":"eng","author":[{"family":"King","given":"Arthur Alfred"}],"editor":[{"literal":"OIE - World Organisation for Animal Health"}],"issued":{"date-parts":[["2004"]]}}}],"schema":"https://github.com/citation-style-language/schema/raw/master/csl-citation.json"} </w:instrText>
            </w:r>
            <w:r w:rsidRPr="00AF35F7">
              <w:fldChar w:fldCharType="separate"/>
            </w:r>
            <w:r w:rsidRPr="00AF35F7">
              <w:t>[2]</w:t>
            </w:r>
            <w:r w:rsidRPr="00AF35F7">
              <w:fldChar w:fldCharType="end"/>
            </w:r>
          </w:p>
        </w:tc>
        <w:tc>
          <w:tcPr>
            <w:tcW w:w="3968" w:type="dxa"/>
            <w:tcBorders>
              <w:top w:val="single" w:sz="2" w:space="0" w:color="auto"/>
              <w:bottom w:val="single" w:sz="2" w:space="0" w:color="auto"/>
            </w:tcBorders>
            <w:vAlign w:val="center"/>
            <w:hideMark/>
          </w:tcPr>
          <w:p w:rsidR="00774B79" w:rsidRPr="00AF35F7" w:rsidRDefault="00774B79" w:rsidP="00D45D81">
            <w:pPr>
              <w:pStyle w:val="Tableau"/>
              <w:framePr w:hSpace="0" w:wrap="auto" w:vAnchor="margin" w:hAnchor="text" w:xAlign="left" w:yAlign="inline"/>
            </w:pPr>
            <w:r w:rsidRPr="00AF35F7">
              <w:t>1</w:t>
            </w:r>
          </w:p>
          <w:p w:rsidR="00774B79" w:rsidRPr="00AF35F7" w:rsidRDefault="00774B79" w:rsidP="00D45D81">
            <w:pPr>
              <w:pStyle w:val="Tableau"/>
              <w:framePr w:hSpace="0" w:wrap="auto" w:vAnchor="margin" w:hAnchor="text" w:xAlign="left" w:yAlign="inline"/>
            </w:pPr>
            <w:r w:rsidRPr="00AF35F7">
              <w:t xml:space="preserve">(2011: 1 case from a dog in Guinea Bissau </w:t>
            </w:r>
            <w:r w:rsidRPr="00AF35F7">
              <w:fldChar w:fldCharType="begin"/>
            </w:r>
            <w:r w:rsidRPr="00AF35F7">
              <w:instrText xml:space="preserve"> ADDIN ZOTERO_ITEM CSL_CITATION {"citationID":"heteIFp0","properties":{"formattedCitation":"[11]","plainCitation":"[11]"},"citationItems":[{"id":1192,"uris":["http://zotero.org/users/1765531/items/CFI8DWWX"],"uri":["http://zotero.org/users/1765531/items/CFI8DWWX"],"itemData":{"id":1192,"type":"article-journal","title":"Fatal case of imported human rabies in Amadora, Portugal, August 2011","container-title":"Euro Surveillance","page":"pii=20130","volume":"17","issue":"12","source":"NCBI PubMed","abstract":"We report on a case of imported human rabies in Portugal, in July 2011 in a woman who presented initially complaining of back pain, without relating exposure to animal bites. She had travelled from Portugal to Bissau, Guinea-Bissau, in April where she had been bitten by a dog on 1 May. She was diagnosed with rabies on 26 July and died two weeks later in spite of being treated following the Milwaukee protocol.","ISSN":"1560-7917","note":"PMID: 22490309","journalAbbreviation":"Euro Surveill.","language":"eng","author":[{"family":"Santos","given":"A"},{"family":"Cale","given":"E"},{"family":"Dacheux","given":"L"},{"family":"Bourhy","given":"H"},{"family":"Gouveia","given":"J"},{"family":"Vasconcelos","given":"P"}],"issued":{"date-parts":[["2012"]]},"PMID":"22490309"}}],"schema":"https://github.com/citation-style-language/schema/raw/master/csl-citation.json"} </w:instrText>
            </w:r>
            <w:r w:rsidRPr="00AF35F7">
              <w:fldChar w:fldCharType="separate"/>
            </w:r>
            <w:r w:rsidRPr="00AF35F7">
              <w:t>[11]</w:t>
            </w:r>
            <w:r w:rsidRPr="00AF35F7">
              <w:fldChar w:fldCharType="end"/>
            </w:r>
            <w:r w:rsidRPr="00AF35F7">
              <w:t>)</w:t>
            </w:r>
          </w:p>
        </w:tc>
        <w:tc>
          <w:tcPr>
            <w:tcW w:w="4677" w:type="dxa"/>
            <w:tcBorders>
              <w:top w:val="single" w:sz="2" w:space="0" w:color="auto"/>
              <w:bottom w:val="single" w:sz="2" w:space="0" w:color="auto"/>
            </w:tcBorders>
            <w:vAlign w:val="center"/>
            <w:hideMark/>
          </w:tcPr>
          <w:p w:rsidR="00774B79" w:rsidRPr="00AF35F7" w:rsidRDefault="00774B79" w:rsidP="00D45D81">
            <w:pPr>
              <w:pStyle w:val="Tableau"/>
              <w:framePr w:hSpace="0" w:wrap="auto" w:vAnchor="margin" w:hAnchor="text" w:xAlign="left" w:yAlign="inline"/>
            </w:pPr>
            <w:r w:rsidRPr="00AF35F7">
              <w:t xml:space="preserve">1960 </w:t>
            </w:r>
            <w:r w:rsidRPr="00AF35F7">
              <w:fldChar w:fldCharType="begin"/>
            </w:r>
            <w:r w:rsidRPr="00AF35F7">
              <w:instrText xml:space="preserve"> ADDIN ZOTERO_ITEM CSL_CITATION {"citationID":"eu71nul14","properties":{"formattedCitation":"[2]","plainCitation":"[2]"},"citationItems":[{"id":2468,"uris":["http://zotero.org/users/1765531/items/9TQ8CFBI"],"uri":["http://zotero.org/users/1765531/items/9TQ8CFBI"],"itemData":{"id":2468,"type":"book","title":"Historical perspective of rabies in Europe and the mediterranean basin: a testament to rabies by Dr. Arthur A. King","publisher":"OIE","publisher-place":"Paris","number-of-pages":"361","source":"Gemeinsamer Bibliotheksverbund ISBN","event-place":"Paris","ISBN":"92-9044-639-0","shortTitle":"Historical perspective of rabies in Europe and the mediterranean basin","language":"eng","author":[{"family":"King","given":"Arthur Alfred"}],"editor":[{"literal":"OIE - World Organisation for Animal Health"}],"issued":{"date-parts":[["2004"]]}}}],"schema":"https://github.com/citation-style-language/schema/raw/master/csl-citation.json"} </w:instrText>
            </w:r>
            <w:r w:rsidRPr="00AF35F7">
              <w:fldChar w:fldCharType="separate"/>
            </w:r>
            <w:r w:rsidRPr="00AF35F7">
              <w:t>[2]</w:t>
            </w:r>
            <w:r w:rsidRPr="00AF35F7">
              <w:fldChar w:fldCharType="end"/>
            </w:r>
          </w:p>
        </w:tc>
      </w:tr>
      <w:tr w:rsidR="00774B79" w:rsidRPr="00AF35F7" w:rsidTr="00480589">
        <w:trPr>
          <w:trHeight w:val="420"/>
        </w:trPr>
        <w:tc>
          <w:tcPr>
            <w:tcW w:w="1276" w:type="dxa"/>
            <w:tcBorders>
              <w:top w:val="single" w:sz="2" w:space="0" w:color="auto"/>
              <w:bottom w:val="single" w:sz="2" w:space="0" w:color="auto"/>
            </w:tcBorders>
            <w:vAlign w:val="center"/>
            <w:hideMark/>
          </w:tcPr>
          <w:p w:rsidR="00774B79" w:rsidRPr="00AF35F7" w:rsidRDefault="00774B79" w:rsidP="00D45D81">
            <w:pPr>
              <w:pStyle w:val="Tableau"/>
              <w:framePr w:hSpace="0" w:wrap="auto" w:vAnchor="margin" w:hAnchor="text" w:xAlign="left" w:yAlign="inline"/>
            </w:pPr>
            <w:r w:rsidRPr="00AF35F7">
              <w:t>Spain</w:t>
            </w:r>
          </w:p>
        </w:tc>
        <w:tc>
          <w:tcPr>
            <w:tcW w:w="2409" w:type="dxa"/>
            <w:tcBorders>
              <w:top w:val="single" w:sz="2" w:space="0" w:color="auto"/>
              <w:bottom w:val="single" w:sz="2" w:space="0" w:color="auto"/>
            </w:tcBorders>
            <w:vAlign w:val="center"/>
            <w:hideMark/>
          </w:tcPr>
          <w:p w:rsidR="00774B79" w:rsidRPr="00AF35F7" w:rsidRDefault="00774B79" w:rsidP="00D45D81">
            <w:pPr>
              <w:pStyle w:val="Tableau"/>
              <w:framePr w:hSpace="0" w:wrap="auto" w:vAnchor="margin" w:hAnchor="text" w:xAlign="left" w:yAlign="inline"/>
            </w:pPr>
            <w:r w:rsidRPr="00AF35F7">
              <w:t xml:space="preserve">1975 </w:t>
            </w:r>
            <w:r w:rsidRPr="00AF35F7">
              <w:fldChar w:fldCharType="begin"/>
            </w:r>
            <w:r w:rsidRPr="00AF35F7">
              <w:instrText xml:space="preserve"> ADDIN ZOTERO_ITEM CSL_CITATION {"citationID":"f3ro1eiri","properties":{"formattedCitation":"[2]","plainCitation":"[2]"},"citationItems":[{"id":2468,"uris":["http://zotero.org/users/1765531/items/9TQ8CFBI"],"uri":["http://zotero.org/users/1765531/items/9TQ8CFBI"],"itemData":{"id":2468,"type":"book","title":"Historical perspective of rabies in Europe and the mediterranean basin: a testament to rabies by Dr. Arthur A. King","publisher":"OIE","publisher-place":"Paris","number-of-pages":"361","source":"Gemeinsamer Bibliotheksverbund ISBN","event-place":"Paris","ISBN":"92-9044-639-0","shortTitle":"Historical perspective of rabies in Europe and the mediterranean basin","language":"eng","author":[{"family":"King","given":"Arthur Alfred"}],"editor":[{"literal":"OIE - World Organisation for Animal Health"}],"issued":{"date-parts":[["2004"]]}}}],"schema":"https://github.com/citation-style-language/schema/raw/master/csl-citation.json"} </w:instrText>
            </w:r>
            <w:r w:rsidRPr="00AF35F7">
              <w:fldChar w:fldCharType="separate"/>
            </w:r>
            <w:r w:rsidRPr="00AF35F7">
              <w:t>[2]</w:t>
            </w:r>
            <w:r w:rsidRPr="00AF35F7">
              <w:fldChar w:fldCharType="end"/>
            </w:r>
          </w:p>
        </w:tc>
        <w:tc>
          <w:tcPr>
            <w:tcW w:w="3968" w:type="dxa"/>
            <w:tcBorders>
              <w:top w:val="single" w:sz="2" w:space="0" w:color="auto"/>
              <w:bottom w:val="single" w:sz="2" w:space="0" w:color="auto"/>
            </w:tcBorders>
            <w:vAlign w:val="center"/>
            <w:hideMark/>
          </w:tcPr>
          <w:p w:rsidR="00774B79" w:rsidRPr="00AF35F7" w:rsidRDefault="00774B79" w:rsidP="00D45D81">
            <w:pPr>
              <w:pStyle w:val="Tableau"/>
              <w:framePr w:hSpace="0" w:wrap="auto" w:vAnchor="margin" w:hAnchor="text" w:xAlign="left" w:yAlign="inline"/>
            </w:pPr>
            <w:r w:rsidRPr="00AF35F7">
              <w:t>0</w:t>
            </w:r>
          </w:p>
        </w:tc>
        <w:tc>
          <w:tcPr>
            <w:tcW w:w="4677" w:type="dxa"/>
            <w:tcBorders>
              <w:top w:val="single" w:sz="2" w:space="0" w:color="auto"/>
              <w:bottom w:val="single" w:sz="2" w:space="0" w:color="auto"/>
            </w:tcBorders>
            <w:vAlign w:val="center"/>
            <w:hideMark/>
          </w:tcPr>
          <w:p w:rsidR="00774B79" w:rsidRPr="00AF35F7" w:rsidRDefault="00774B79" w:rsidP="00D45D81">
            <w:pPr>
              <w:pStyle w:val="Tableau"/>
              <w:framePr w:hSpace="0" w:wrap="auto" w:vAnchor="margin" w:hAnchor="text" w:xAlign="left" w:yAlign="inline"/>
            </w:pPr>
            <w:r w:rsidRPr="00AF35F7">
              <w:t>1978</w:t>
            </w:r>
            <w:r w:rsidRPr="00AF35F7">
              <w:rPr>
                <w:bCs/>
                <w:sz w:val="14"/>
                <w:szCs w:val="14"/>
                <w:vertAlign w:val="superscript"/>
              </w:rPr>
              <w:t>†</w:t>
            </w:r>
            <w:r w:rsidRPr="00AF35F7">
              <w:t xml:space="preserve"> </w:t>
            </w:r>
            <w:r w:rsidRPr="00AF35F7">
              <w:fldChar w:fldCharType="begin"/>
            </w:r>
            <w:r w:rsidRPr="00AF35F7">
              <w:instrText xml:space="preserve"> ADDIN ZOTERO_ITEM CSL_CITATION {"citationID":"1f0jatdcgl","properties":{"formattedCitation":"[2]","plainCitation":"[2]"},"citationItems":[{"id":2468,"uris":["http://zotero.org/users/1765531/items/9TQ8CFBI"],"uri":["http://zotero.org/users/1765531/items/9TQ8CFBI"],"itemData":{"id":2468,"type":"book","title":"Historical perspective of rabies in Europe and the mediterranean basin: a testament to rabies by Dr. Arthur A. King","publisher":"OIE","publisher-place":"Paris","number-of-pages":"361","source":"Gemeinsamer Bibliotheksverbund ISBN","event-place":"Paris","ISBN":"92-9044-639-0","shortTitle":"Historical perspective of rabies in Europe and the mediterranean basin","language":"eng","author":[{"family":"King","given":"Arthur Alfred"}],"editor":[{"literal":"OIE - World Organisation for Animal Health"}],"issued":{"date-parts":[["2004"]]}}}],"schema":"https://github.com/citation-style-language/schema/raw/master/csl-citation.json"} </w:instrText>
            </w:r>
            <w:r w:rsidRPr="00AF35F7">
              <w:fldChar w:fldCharType="separate"/>
            </w:r>
            <w:r w:rsidRPr="00AF35F7">
              <w:t>[2]</w:t>
            </w:r>
            <w:r w:rsidRPr="00AF35F7">
              <w:fldChar w:fldCharType="end"/>
            </w:r>
          </w:p>
        </w:tc>
      </w:tr>
      <w:tr w:rsidR="00774B79" w:rsidRPr="00AF35F7" w:rsidTr="00480589">
        <w:trPr>
          <w:trHeight w:val="625"/>
        </w:trPr>
        <w:tc>
          <w:tcPr>
            <w:tcW w:w="1276" w:type="dxa"/>
            <w:tcBorders>
              <w:top w:val="single" w:sz="2" w:space="0" w:color="auto"/>
              <w:bottom w:val="single" w:sz="2" w:space="0" w:color="auto"/>
            </w:tcBorders>
            <w:vAlign w:val="center"/>
            <w:hideMark/>
          </w:tcPr>
          <w:p w:rsidR="00774B79" w:rsidRPr="00AF35F7" w:rsidRDefault="00774B79" w:rsidP="00D45D81">
            <w:pPr>
              <w:pStyle w:val="Tableau"/>
              <w:framePr w:hSpace="0" w:wrap="auto" w:vAnchor="margin" w:hAnchor="text" w:xAlign="left" w:yAlign="inline"/>
            </w:pPr>
            <w:r w:rsidRPr="00AF35F7">
              <w:t>Switzerland</w:t>
            </w:r>
          </w:p>
        </w:tc>
        <w:tc>
          <w:tcPr>
            <w:tcW w:w="2409" w:type="dxa"/>
            <w:tcBorders>
              <w:top w:val="single" w:sz="2" w:space="0" w:color="auto"/>
              <w:bottom w:val="single" w:sz="2" w:space="0" w:color="auto"/>
            </w:tcBorders>
            <w:vAlign w:val="center"/>
            <w:hideMark/>
          </w:tcPr>
          <w:p w:rsidR="00774B79" w:rsidRPr="00AF35F7" w:rsidRDefault="00774B79" w:rsidP="00D45D81">
            <w:pPr>
              <w:pStyle w:val="Tableau"/>
              <w:framePr w:hSpace="0" w:wrap="auto" w:vAnchor="margin" w:hAnchor="text" w:xAlign="left" w:yAlign="inline"/>
            </w:pPr>
            <w:r w:rsidRPr="00AF35F7">
              <w:t xml:space="preserve">1977 </w:t>
            </w:r>
            <w:r w:rsidRPr="00AF35F7">
              <w:fldChar w:fldCharType="begin"/>
            </w:r>
            <w:r w:rsidRPr="00AF35F7">
              <w:instrText xml:space="preserve"> ADDIN ZOTERO_ITEM CSL_CITATION {"citationID":"135o30a748","properties":{"formattedCitation":"[12]","plainCitation":"[12]"},"citationItems":[{"id":1309,"uris":["http://zotero.org/users/1765531/items/NMVRFT56"],"uri":["http://zotero.org/users/1765531/items/NMVRFT56"],"itemData":{"id":1309,"type":"report","title":"Prophylaxie pré- et post-expositionnelle de la rage chez l’homme.","collection-title":"Directives et recommendations","publisher":"Office fédéral de la santé publique","publisher-place":"Berne","event-place":"Berne","language":"Français","author":[{"family":"Groupe de travail rage, Commission Suisse pour les vaccinations","given":""}],"issued":{"date-parts":[["2004"]]}}}],"schema":"https://github.com/citation-style-language/schema/raw/master/csl-citation.json"} </w:instrText>
            </w:r>
            <w:r w:rsidRPr="00AF35F7">
              <w:fldChar w:fldCharType="separate"/>
            </w:r>
            <w:r w:rsidRPr="00AF35F7">
              <w:t>[12]</w:t>
            </w:r>
            <w:r w:rsidRPr="00AF35F7">
              <w:fldChar w:fldCharType="end"/>
            </w:r>
          </w:p>
        </w:tc>
        <w:tc>
          <w:tcPr>
            <w:tcW w:w="3968" w:type="dxa"/>
            <w:tcBorders>
              <w:top w:val="single" w:sz="2" w:space="0" w:color="auto"/>
              <w:bottom w:val="single" w:sz="2" w:space="0" w:color="auto"/>
            </w:tcBorders>
            <w:vAlign w:val="center"/>
            <w:hideMark/>
          </w:tcPr>
          <w:p w:rsidR="00774B79" w:rsidRPr="00AF35F7" w:rsidRDefault="00774B79" w:rsidP="00D45D81">
            <w:pPr>
              <w:pStyle w:val="Tableau"/>
              <w:framePr w:hSpace="0" w:wrap="auto" w:vAnchor="margin" w:hAnchor="text" w:xAlign="left" w:yAlign="inline"/>
            </w:pPr>
            <w:r w:rsidRPr="00AF35F7">
              <w:t>1</w:t>
            </w:r>
          </w:p>
          <w:p w:rsidR="00774B79" w:rsidRPr="00AF35F7" w:rsidRDefault="00774B79" w:rsidP="00D45D81">
            <w:pPr>
              <w:pStyle w:val="Tableau"/>
              <w:framePr w:hSpace="0" w:wrap="auto" w:vAnchor="margin" w:hAnchor="text" w:xAlign="left" w:yAlign="inline"/>
            </w:pPr>
            <w:r w:rsidRPr="00AF35F7">
              <w:t xml:space="preserve">(2012: 1 US soldier with US bat rabies </w:t>
            </w:r>
            <w:r w:rsidRPr="00AF35F7">
              <w:rPr>
                <w:rStyle w:val="Appeldenotedefin"/>
                <w:rFonts w:ascii="Times New Roman" w:hAnsi="Times New Roman"/>
                <w:color w:val="000000"/>
                <w:sz w:val="16"/>
                <w:szCs w:val="16"/>
                <w:lang w:eastAsia="fr-FR"/>
              </w:rPr>
              <w:fldChar w:fldCharType="begin"/>
            </w:r>
            <w:r w:rsidRPr="00AF35F7">
              <w:instrText xml:space="preserve"> ADDIN ZOTERO_ITEM CSL_CITATION {"citationID":"KpjFgZ4j","properties":{"formattedCitation":"[13]","plainCitation":"[13]"},"citationItems":[{"id":1173,"uris":["http://zotero.org/users/1765531/items/FBBQWTUF"],"uri":["http://zotero.org/users/1765531/items/FBBQWTUF"],"itemData":{"id":1173,"type":"article-journal","title":"Imported human rabies in Switzerland, 2012: a diagnostic conundrum","container-title":"Journal of clinical virology: the official publication of the Pan American Society for Clinical Virology","page":"178-181","volume":"57","issue":"2","source":"NCBI PubMed","abstract":"Human rabies is rare in Western Europe. It is not easily recognized in the absence of a history of exposure. We describe the clinical course, diagnosis and follow-up of an imported human rabies case in Switzerland. The patient, a U.S. citizen, presented at an outpatient clinic in Iraq with pain in his right shoulder on July 5, 2012. On July 8 he was transferred to a hospital in the United Arab Emirates, where he exhibited progressive encephalitis with coma. On July 29, he was transferred to a hospital in Switzerland, where he died on July 31, 2012. The autopsy showed severe encephalitis. Rabies was diagnosed by the rapid fluorescent focus inhibition test (RFFIT) and confirmed by fluorescence antibody testing (FAT) in brain smears and immunohistochemistry on paraffin-embedded brain sections. The viral strain was characterized by RT-PCR followed by sequencing and phylogenetic analysis as an American bat rabies strain associated with Tadarida brasiliensis. Close contacts and exposed health care workers received postexposure prophylaxis (PEP).","DOI":"10.1016/j.jcv.2013.02.001","ISSN":"1873-5967","note":"PMID: 23485347","shortTitle":"Imported human rabies in Switzerland, 2012","journalAbbreviation":"J. Clin. Virol.","language":"eng","author":[{"family":"Deubelbeiss","given":"A N"},{"family":"Trachsel","given":"Ch"},{"family":"Bachli","given":"E B"},{"family":"Kuffer","given":"A"},{"family":"Budka","given":"H"},{"family":"Eniseyskiy","given":"P"},{"family":"Zimmermann","given":"H"},{"family":"Wallace","given":"R M"},{"family":"Farley","given":"S"},{"family":"Zanoni","given":"R G"}],"issued":{"date-parts":[["2013",6]]},"PMID":"23485347"}}],"schema":"https://github.com/citation-style-language/schema/raw/master/csl-citation.json"} </w:instrText>
            </w:r>
            <w:r w:rsidRPr="00AF35F7">
              <w:rPr>
                <w:rStyle w:val="Appeldenotedefin"/>
                <w:rFonts w:ascii="Times New Roman" w:hAnsi="Times New Roman"/>
                <w:color w:val="000000"/>
                <w:sz w:val="16"/>
                <w:szCs w:val="16"/>
                <w:lang w:eastAsia="fr-FR"/>
              </w:rPr>
              <w:fldChar w:fldCharType="separate"/>
            </w:r>
            <w:r w:rsidRPr="00AF35F7">
              <w:t>[13]</w:t>
            </w:r>
            <w:r w:rsidRPr="00AF35F7">
              <w:rPr>
                <w:rStyle w:val="Appeldenotedefin"/>
                <w:rFonts w:ascii="Times New Roman" w:hAnsi="Times New Roman"/>
                <w:color w:val="000000"/>
                <w:sz w:val="16"/>
                <w:szCs w:val="16"/>
                <w:lang w:eastAsia="fr-FR"/>
              </w:rPr>
              <w:fldChar w:fldCharType="end"/>
            </w:r>
            <w:r w:rsidRPr="00AF35F7">
              <w:t>)</w:t>
            </w:r>
          </w:p>
        </w:tc>
        <w:tc>
          <w:tcPr>
            <w:tcW w:w="4677" w:type="dxa"/>
            <w:tcBorders>
              <w:top w:val="single" w:sz="2" w:space="0" w:color="auto"/>
              <w:bottom w:val="single" w:sz="2" w:space="0" w:color="auto"/>
            </w:tcBorders>
            <w:vAlign w:val="center"/>
            <w:hideMark/>
          </w:tcPr>
          <w:p w:rsidR="00774B79" w:rsidRPr="00AF35F7" w:rsidRDefault="00774B79" w:rsidP="00D45D81">
            <w:pPr>
              <w:pStyle w:val="Tableau"/>
              <w:framePr w:hSpace="0" w:wrap="auto" w:vAnchor="margin" w:hAnchor="text" w:xAlign="left" w:yAlign="inline"/>
            </w:pPr>
            <w:r w:rsidRPr="00AF35F7">
              <w:t xml:space="preserve">1996 </w:t>
            </w:r>
            <w:r w:rsidRPr="00AF35F7">
              <w:rPr>
                <w:rStyle w:val="Appeldenotedefin"/>
                <w:rFonts w:ascii="Times New Roman" w:hAnsi="Times New Roman"/>
                <w:color w:val="000000"/>
                <w:sz w:val="16"/>
                <w:szCs w:val="16"/>
                <w:lang w:eastAsia="fr-FR"/>
              </w:rPr>
              <w:fldChar w:fldCharType="begin"/>
            </w:r>
            <w:r w:rsidRPr="00AF35F7">
              <w:instrText xml:space="preserve"> ADDIN ZOTERO_ITEM CSL_CITATION {"citationID":"KCXjPGLU","properties":{"formattedCitation":"[14]","plainCitation":"[14]"},"citationItems":[{"id":2472,"uris":["http://zotero.org/users/1765531/items/AMNHMCSD"],"uri":["http://zotero.org/users/1765531/items/AMNHMCSD"],"itemData":{"id":2472,"type":"article-journal","title":"[The final stage of rabies in Switzerland]","container-title":"Schweizer Archiv Für Tierheilkunde","page":"447-454","volume":"142","issue":"8","source":"PubMed","abstract":"Since summer 1989, rabies in Switzerland has been restricted to the Jura Mountains in the north-west of the country. Even there, the last endemic focus disappeared in 1990, but a re-infection in the same year caused a new flare-up of the epizootic. Until 1994, the number of rabies cases increased again to 225. Control measures were intensified with doubled vaccination campaigns, increased bait densities, and additional vaccination campaigns to immunize young foxes at the den. As a consequence, the number of cases dropped to 25 in 1995 and to 6 in 1996. On December 21, 1996, the last endemic case of rabies in Switzerland was registered. After two years of continuing vaccination campaigns and surveillance, Switzerland became officially rabies-free at the beginning of 1999. In the present paper, we analyse the final stage of the epizootic. The re-infection in 1990 was caused by infected foxes immigrating from France, but as the immunization of the fox population in Switzerland was insufficient, the disease became again endemic immediately. The lacking herd immunity was partly a consequence of problems related to the vaccination system and even more of the rapid increase of the fox population.","ISSN":"0036-7281","note":"PMID: 11004893","journalAbbreviation":"Schweiz. Arch. Tierheilkd.","language":"ger","author":[{"family":"Breitenmoser","given":"U."},{"family":"Müller","given":"U."},{"family":"Kappeler","given":"A."},{"family":"Zanoni","given":"R. G."}],"issued":{"date-parts":[["2000",8]]},"PMID":"11004893"}}],"schema":"https://github.com/citation-style-language/schema/raw/master/csl-citation.json"} </w:instrText>
            </w:r>
            <w:r w:rsidRPr="00AF35F7">
              <w:rPr>
                <w:rStyle w:val="Appeldenotedefin"/>
                <w:rFonts w:ascii="Times New Roman" w:hAnsi="Times New Roman"/>
                <w:color w:val="000000"/>
                <w:sz w:val="16"/>
                <w:szCs w:val="16"/>
                <w:lang w:eastAsia="fr-FR"/>
              </w:rPr>
              <w:fldChar w:fldCharType="separate"/>
            </w:r>
            <w:r w:rsidRPr="00AF35F7">
              <w:t>[14]</w:t>
            </w:r>
            <w:r w:rsidRPr="00AF35F7">
              <w:rPr>
                <w:rStyle w:val="Appeldenotedefin"/>
                <w:rFonts w:ascii="Times New Roman" w:hAnsi="Times New Roman"/>
                <w:color w:val="000000"/>
                <w:sz w:val="16"/>
                <w:szCs w:val="16"/>
                <w:lang w:eastAsia="fr-FR"/>
              </w:rPr>
              <w:fldChar w:fldCharType="end"/>
            </w:r>
          </w:p>
        </w:tc>
      </w:tr>
      <w:tr w:rsidR="00774B79" w:rsidRPr="00AF35F7" w:rsidTr="00480589">
        <w:trPr>
          <w:trHeight w:val="1387"/>
        </w:trPr>
        <w:tc>
          <w:tcPr>
            <w:tcW w:w="1276" w:type="dxa"/>
            <w:tcBorders>
              <w:top w:val="single" w:sz="2" w:space="0" w:color="auto"/>
              <w:bottom w:val="single" w:sz="4" w:space="0" w:color="auto"/>
            </w:tcBorders>
            <w:vAlign w:val="center"/>
            <w:hideMark/>
          </w:tcPr>
          <w:p w:rsidR="00774B79" w:rsidRPr="00AF35F7" w:rsidRDefault="00774B79" w:rsidP="00D45D81">
            <w:pPr>
              <w:pStyle w:val="Tableau"/>
              <w:framePr w:hSpace="0" w:wrap="auto" w:vAnchor="margin" w:hAnchor="text" w:xAlign="left" w:yAlign="inline"/>
            </w:pPr>
            <w:r w:rsidRPr="00AF35F7">
              <w:t>United Kingdom</w:t>
            </w:r>
          </w:p>
        </w:tc>
        <w:tc>
          <w:tcPr>
            <w:tcW w:w="2409" w:type="dxa"/>
            <w:tcBorders>
              <w:top w:val="single" w:sz="2" w:space="0" w:color="auto"/>
              <w:bottom w:val="single" w:sz="4" w:space="0" w:color="auto"/>
            </w:tcBorders>
            <w:vAlign w:val="center"/>
            <w:hideMark/>
          </w:tcPr>
          <w:p w:rsidR="00774B79" w:rsidRPr="00AF35F7" w:rsidRDefault="00774B79" w:rsidP="00D45D81">
            <w:pPr>
              <w:pStyle w:val="Tableau"/>
              <w:framePr w:hSpace="0" w:wrap="auto" w:vAnchor="margin" w:hAnchor="text" w:xAlign="left" w:yAlign="inline"/>
            </w:pPr>
            <w:r w:rsidRPr="00AF35F7">
              <w:t>1902</w:t>
            </w:r>
            <w:r w:rsidRPr="00AF35F7">
              <w:fldChar w:fldCharType="begin"/>
            </w:r>
            <w:r w:rsidRPr="00AF35F7">
              <w:instrText xml:space="preserve"> ADDIN ZOTERO_ITEM CSL_CITATION {"citationID":"vnxVEXO3","properties":{"formattedCitation":"[15,16]","plainCitation":"[15,16]"},"citationItems":[{"id":2329,"uris":["http://zotero.org/users/1765531/items/JFDKMBP7"],"uri":["http://zotero.org/users/1765531/items/JFDKMBP7"],"itemData":{"id":2329,"type":"article-journal","title":"Indigenous rabies in the UK","container-title":"The Lancet","page":"2175","volume":"365","issue":"9478","source":"CrossRef","DOI":"10.1016/S0140-6736(05)66769-4","ISSN":"01406736","language":"en","author":[{"family":"Muir","given":"Peter"},{"family":"Roome","given":"Alfred"}],"issued":{"date-parts":[["2005",6]]}}},{"id":2247,"uris":["http://zotero.org/users/1765531/items/ACBSR57T"],"uri":["http://zotero.org/users/1765531/items/ACBSR57T"],"itemData":{"id":2247,"type":"webpage","title":"Rabies: the green book, chapter 27 - Publications - GOV.UK","abstract":"Rabies immunisation information for public health professionals, including updates.","URL":"https://www.gov.uk/government/publications/rabies-the-green-book-chapter-27","shortTitle":"Rabies","accessed":{"date-parts":[["2015",4,16]]}}}],"schema":"https://github.com/citation-style-language/schema/raw/master/csl-citation.json"} </w:instrText>
            </w:r>
            <w:r w:rsidRPr="00AF35F7">
              <w:fldChar w:fldCharType="separate"/>
            </w:r>
            <w:r w:rsidRPr="00AF35F7">
              <w:t>[15,16]</w:t>
            </w:r>
            <w:r w:rsidRPr="00AF35F7">
              <w:fldChar w:fldCharType="end"/>
            </w:r>
          </w:p>
        </w:tc>
        <w:tc>
          <w:tcPr>
            <w:tcW w:w="3968" w:type="dxa"/>
            <w:tcBorders>
              <w:top w:val="single" w:sz="2" w:space="0" w:color="auto"/>
              <w:bottom w:val="single" w:sz="4" w:space="0" w:color="auto"/>
            </w:tcBorders>
            <w:vAlign w:val="center"/>
            <w:hideMark/>
          </w:tcPr>
          <w:p w:rsidR="00774B79" w:rsidRPr="00AF35F7" w:rsidRDefault="00774B79" w:rsidP="00D45D81">
            <w:pPr>
              <w:pStyle w:val="Tableau"/>
              <w:framePr w:hSpace="0" w:wrap="auto" w:vAnchor="margin" w:hAnchor="text" w:xAlign="left" w:yAlign="inline"/>
            </w:pPr>
            <w:r w:rsidRPr="00AF35F7">
              <w:t xml:space="preserve">6 </w:t>
            </w:r>
            <w:r w:rsidRPr="00AF35F7">
              <w:fldChar w:fldCharType="begin"/>
            </w:r>
            <w:r w:rsidRPr="00AF35F7">
              <w:instrText xml:space="preserve"> ADDIN ZOTERO_ITEM CSL_CITATION {"citationID":"g5p8P8tc","properties":{"formattedCitation":"[17,18]","plainCitation":"[17,18]"},"citationItems":[{"id":544,"uris":["http://zotero.org/users/1765531/items/9SKIUQAD"],"uri":["http://zotero.org/users/1765531/items/9SKIUQAD"],"itemData":{"id":544,"type":"article-journal","title":"Reassessing the risk from rabies: A continuing threat to the UK?","container-title":"Virus Research","page":"79-84","volume":"152","issue":"1-2","source":"CrossRef","DOI":"10.1016/j.virusres.2010.06.007","ISSN":"01681702","shortTitle":"Reassessing the risk from rabies","language":"en","author":[{"family":"Banyard","given":"Ashley C."},{"family":"Hartley","given":"Matt"},{"family":"Fooks","given":"Anthony R."}],"issued":{"date-parts":[["2010",9]]}}},{"id":2553,"uris":["http://zotero.org/users/1765531/items/8CG32W7W"],"uri":["http://zotero.org/users/1765531/items/8CG32W7W"],"itemData":{"id":2553,"type":"article-journal","title":"Review of human rabies cases in the UK and in Germany","container-title":"Veterinary record","page":"715","volume":"157","issue":"22","source":"Google Scholar","author":[{"family":"Johnson","given":"Nicholas"},{"family":"Brookes","given":"Sharon M."},{"family":"Fooks","given":"Anthony R."},{"family":"Ross","given":"R. Stefan"}],"issued":{"date-parts":[["2005"]]}}}],"schema":"https://github.com/citation-style-language/schema/raw/master/csl-citation.json"} </w:instrText>
            </w:r>
            <w:r w:rsidRPr="00AF35F7">
              <w:fldChar w:fldCharType="separate"/>
            </w:r>
            <w:r w:rsidRPr="00AF35F7">
              <w:t>[17,18]</w:t>
            </w:r>
            <w:r w:rsidRPr="00AF35F7">
              <w:fldChar w:fldCharType="end"/>
            </w:r>
          </w:p>
          <w:p w:rsidR="00774B79" w:rsidRPr="00AF35F7" w:rsidRDefault="00774B79" w:rsidP="00D45D81">
            <w:pPr>
              <w:pStyle w:val="Tableau"/>
              <w:framePr w:hSpace="0" w:wrap="auto" w:vAnchor="margin" w:hAnchor="text" w:xAlign="left" w:yAlign="inline"/>
            </w:pPr>
            <w:r w:rsidRPr="00AF35F7">
              <w:t>(2001: 1 case from a dog in the Philippines</w:t>
            </w:r>
          </w:p>
          <w:p w:rsidR="00774B79" w:rsidRPr="00AF35F7" w:rsidRDefault="00774B79" w:rsidP="00D45D81">
            <w:pPr>
              <w:pStyle w:val="Tableau"/>
              <w:framePr w:hSpace="0" w:wrap="auto" w:vAnchor="margin" w:hAnchor="text" w:xAlign="left" w:yAlign="inline"/>
            </w:pPr>
            <w:r w:rsidRPr="00AF35F7">
              <w:t>2001: 1 case from a dog in Nigeria</w:t>
            </w:r>
          </w:p>
          <w:p w:rsidR="00774B79" w:rsidRPr="00AF35F7" w:rsidRDefault="00774B79" w:rsidP="00D45D81">
            <w:pPr>
              <w:pStyle w:val="Tableau"/>
              <w:framePr w:hSpace="0" w:wrap="auto" w:vAnchor="margin" w:hAnchor="text" w:xAlign="left" w:yAlign="inline"/>
            </w:pPr>
            <w:r w:rsidRPr="00AF35F7">
              <w:t>2002: 1 case from a bat (EBLV 2) in Scotland</w:t>
            </w:r>
          </w:p>
          <w:p w:rsidR="00774B79" w:rsidRPr="00AF35F7" w:rsidRDefault="00774B79" w:rsidP="00D45D81">
            <w:pPr>
              <w:pStyle w:val="Tableau"/>
              <w:framePr w:hSpace="0" w:wrap="auto" w:vAnchor="margin" w:hAnchor="text" w:xAlign="left" w:yAlign="inline"/>
            </w:pPr>
            <w:r w:rsidRPr="00AF35F7">
              <w:t>2005: 1 case from a dog in India</w:t>
            </w:r>
          </w:p>
          <w:p w:rsidR="00774B79" w:rsidRPr="00AF35F7" w:rsidRDefault="00774B79" w:rsidP="00D45D81">
            <w:pPr>
              <w:pStyle w:val="Tableau"/>
              <w:framePr w:hSpace="0" w:wrap="auto" w:vAnchor="margin" w:hAnchor="text" w:xAlign="left" w:yAlign="inline"/>
            </w:pPr>
            <w:r w:rsidRPr="00AF35F7">
              <w:t>2008: 1 case from a dog in South Africa</w:t>
            </w:r>
          </w:p>
          <w:p w:rsidR="00774B79" w:rsidRPr="00AF35F7" w:rsidRDefault="00774B79" w:rsidP="00D45D81">
            <w:pPr>
              <w:pStyle w:val="Tableau"/>
              <w:framePr w:hSpace="0" w:wrap="auto" w:vAnchor="margin" w:hAnchor="text" w:xAlign="left" w:yAlign="inline"/>
            </w:pPr>
            <w:r w:rsidRPr="00AF35F7">
              <w:t>2012: 1 case from a dog in India)</w:t>
            </w:r>
          </w:p>
        </w:tc>
        <w:tc>
          <w:tcPr>
            <w:tcW w:w="4677" w:type="dxa"/>
            <w:tcBorders>
              <w:top w:val="single" w:sz="2" w:space="0" w:color="auto"/>
              <w:bottom w:val="single" w:sz="4" w:space="0" w:color="auto"/>
            </w:tcBorders>
            <w:vAlign w:val="center"/>
          </w:tcPr>
          <w:p w:rsidR="00774B79" w:rsidRPr="00AF35F7" w:rsidRDefault="00774B79" w:rsidP="00D45D81">
            <w:pPr>
              <w:pStyle w:val="Tableau"/>
              <w:framePr w:hSpace="0" w:wrap="auto" w:vAnchor="margin" w:hAnchor="text" w:xAlign="left" w:yAlign="inline"/>
              <w:rPr>
                <w:vertAlign w:val="superscript"/>
              </w:rPr>
            </w:pPr>
            <w:r w:rsidRPr="00AF35F7">
              <w:t xml:space="preserve">1922 </w:t>
            </w:r>
            <w:r w:rsidRPr="00AF35F7">
              <w:rPr>
                <w:vertAlign w:val="superscript"/>
              </w:rPr>
              <w:fldChar w:fldCharType="begin"/>
            </w:r>
            <w:r w:rsidRPr="00AF35F7">
              <w:rPr>
                <w:vertAlign w:val="superscript"/>
              </w:rPr>
              <w:instrText xml:space="preserve"> ADDIN ZOTERO_ITEM CSL_CITATION {"citationID":"RISNGdth","properties":{"formattedCitation":"[15]","plainCitation":"[15]"},"citationItems":[{"id":2329,"uris":["http://zotero.org/users/1765531/items/JFDKMBP7"],"uri":["http://zotero.org/users/1765531/items/JFDKMBP7"],"itemData":{"id":2329,"type":"article-journal","title":"Indigenous rabies in the UK","container-title":"The Lancet","page":"2175","volume":"365","issue":"9478","source":"CrossRef","DOI":"10.1016/S0140-6736(05)66769-4","ISSN":"01406736","language":"en","author":[{"family":"Muir","given":"Peter"},{"family":"Roome","given":"Alfred"}],"issued":{"date-parts":[["2005",6]]}}}],"schema":"https://github.com/citation-style-language/schema/raw/master/csl-citation.json"} </w:instrText>
            </w:r>
            <w:r w:rsidRPr="00AF35F7">
              <w:rPr>
                <w:vertAlign w:val="superscript"/>
              </w:rPr>
              <w:fldChar w:fldCharType="separate"/>
            </w:r>
            <w:r w:rsidRPr="00AF35F7">
              <w:t>[15]</w:t>
            </w:r>
            <w:r w:rsidRPr="00AF35F7">
              <w:rPr>
                <w:vertAlign w:val="superscript"/>
              </w:rPr>
              <w:fldChar w:fldCharType="end"/>
            </w:r>
          </w:p>
          <w:p w:rsidR="00774B79" w:rsidRPr="00AF35F7" w:rsidRDefault="00774B79" w:rsidP="00D45D81">
            <w:pPr>
              <w:pStyle w:val="Tableau"/>
              <w:framePr w:hSpace="0" w:wrap="auto" w:vAnchor="margin" w:hAnchor="text" w:xAlign="left" w:yAlign="inline"/>
            </w:pPr>
          </w:p>
        </w:tc>
      </w:tr>
      <w:tr w:rsidR="00774B79" w:rsidRPr="00D45D81" w:rsidTr="00480589">
        <w:trPr>
          <w:trHeight w:val="710"/>
        </w:trPr>
        <w:tc>
          <w:tcPr>
            <w:tcW w:w="12330" w:type="dxa"/>
            <w:gridSpan w:val="4"/>
            <w:tcBorders>
              <w:top w:val="single" w:sz="4" w:space="0" w:color="auto"/>
            </w:tcBorders>
            <w:vAlign w:val="center"/>
          </w:tcPr>
          <w:p w:rsidR="00774B79" w:rsidRPr="00AF35F7" w:rsidRDefault="00774B79" w:rsidP="00D45D81">
            <w:pPr>
              <w:pStyle w:val="Tableau"/>
              <w:framePr w:hSpace="0" w:wrap="auto" w:vAnchor="margin" w:hAnchor="text" w:xAlign="left" w:yAlign="inline"/>
              <w:rPr>
                <w:rStyle w:val="hps"/>
                <w:rFonts w:ascii="Times New Roman" w:hAnsi="Times New Roman"/>
                <w:sz w:val="14"/>
                <w:szCs w:val="14"/>
              </w:rPr>
            </w:pPr>
            <w:r w:rsidRPr="00AF35F7">
              <w:rPr>
                <w:rStyle w:val="hps"/>
                <w:rFonts w:ascii="Times New Roman" w:hAnsi="Times New Roman"/>
                <w:sz w:val="14"/>
                <w:szCs w:val="14"/>
              </w:rPr>
              <w:t>*Only those parts of the country situated in Continental Europe are considered in this table</w:t>
            </w:r>
          </w:p>
          <w:p w:rsidR="00774B79" w:rsidRPr="00AF35F7" w:rsidRDefault="00774B79" w:rsidP="00D45D81">
            <w:pPr>
              <w:pStyle w:val="Tableau"/>
              <w:framePr w:hSpace="0" w:wrap="auto" w:vAnchor="margin" w:hAnchor="text" w:xAlign="left" w:yAlign="inline"/>
            </w:pPr>
            <w:r w:rsidRPr="00AF35F7">
              <w:rPr>
                <w:bCs/>
              </w:rPr>
              <w:t>†</w:t>
            </w:r>
            <w:r w:rsidRPr="00AF35F7">
              <w:t>38 cases in Ceuta and Melilla (Spain) between 2000 and 2013 were not considered in this table because they are enclaves in North Africa, not the Spanish peninsula</w:t>
            </w:r>
          </w:p>
        </w:tc>
      </w:tr>
    </w:tbl>
    <w:p w:rsidR="00774B79" w:rsidRPr="00AF35F7" w:rsidRDefault="00774B79" w:rsidP="00D45D81">
      <w:pPr>
        <w:sectPr w:rsidR="00774B79" w:rsidRPr="00AF35F7" w:rsidSect="0036339E">
          <w:footerReference w:type="default" r:id="rId7"/>
          <w:type w:val="continuous"/>
          <w:pgSz w:w="16838" w:h="11906" w:orient="landscape"/>
          <w:pgMar w:top="284" w:right="1417" w:bottom="426" w:left="1417" w:header="708" w:footer="708" w:gutter="0"/>
          <w:cols w:space="708"/>
          <w:docGrid w:linePitch="360"/>
        </w:sectPr>
      </w:pPr>
    </w:p>
    <w:p w:rsidR="00F17C4E" w:rsidRDefault="00F17C4E" w:rsidP="00480589">
      <w:pPr>
        <w:pStyle w:val="rfrences"/>
        <w:rPr>
          <w:b/>
          <w:sz w:val="22"/>
          <w:szCs w:val="22"/>
        </w:rPr>
      </w:pPr>
    </w:p>
    <w:p w:rsidR="00F17C4E" w:rsidRDefault="00F17C4E" w:rsidP="00480589">
      <w:pPr>
        <w:pStyle w:val="rfrences"/>
        <w:rPr>
          <w:b/>
          <w:sz w:val="22"/>
          <w:szCs w:val="22"/>
        </w:rPr>
      </w:pPr>
    </w:p>
    <w:p w:rsidR="00F17C4E" w:rsidRDefault="00F17C4E" w:rsidP="00480589">
      <w:pPr>
        <w:pStyle w:val="rfrences"/>
        <w:rPr>
          <w:b/>
          <w:sz w:val="22"/>
          <w:szCs w:val="22"/>
        </w:rPr>
      </w:pPr>
    </w:p>
    <w:p w:rsidR="00F17C4E" w:rsidRDefault="00F17C4E" w:rsidP="00480589">
      <w:pPr>
        <w:pStyle w:val="rfrences"/>
        <w:rPr>
          <w:b/>
          <w:sz w:val="22"/>
          <w:szCs w:val="22"/>
        </w:rPr>
      </w:pPr>
    </w:p>
    <w:p w:rsidR="00F17C4E" w:rsidRDefault="00F17C4E" w:rsidP="00480589">
      <w:pPr>
        <w:pStyle w:val="rfrences"/>
        <w:rPr>
          <w:b/>
          <w:sz w:val="22"/>
          <w:szCs w:val="22"/>
        </w:rPr>
      </w:pPr>
    </w:p>
    <w:p w:rsidR="00F17C4E" w:rsidRDefault="00F17C4E" w:rsidP="00480589">
      <w:pPr>
        <w:pStyle w:val="rfrences"/>
        <w:rPr>
          <w:b/>
          <w:sz w:val="22"/>
          <w:szCs w:val="22"/>
        </w:rPr>
      </w:pPr>
    </w:p>
    <w:p w:rsidR="00F17C4E" w:rsidRDefault="00F17C4E" w:rsidP="00480589">
      <w:pPr>
        <w:pStyle w:val="rfrences"/>
        <w:rPr>
          <w:b/>
          <w:sz w:val="22"/>
          <w:szCs w:val="22"/>
        </w:rPr>
      </w:pPr>
    </w:p>
    <w:p w:rsidR="00F17C4E" w:rsidRDefault="00F17C4E" w:rsidP="00480589">
      <w:pPr>
        <w:pStyle w:val="rfrences"/>
        <w:rPr>
          <w:b/>
          <w:sz w:val="22"/>
          <w:szCs w:val="22"/>
        </w:rPr>
      </w:pPr>
    </w:p>
    <w:p w:rsidR="00F17C4E" w:rsidRDefault="00F17C4E" w:rsidP="00480589">
      <w:pPr>
        <w:pStyle w:val="rfrences"/>
        <w:rPr>
          <w:b/>
          <w:sz w:val="22"/>
          <w:szCs w:val="22"/>
        </w:rPr>
      </w:pPr>
    </w:p>
    <w:p w:rsidR="00F17C4E" w:rsidRDefault="00F17C4E" w:rsidP="00480589">
      <w:pPr>
        <w:pStyle w:val="rfrences"/>
        <w:rPr>
          <w:b/>
          <w:sz w:val="22"/>
          <w:szCs w:val="22"/>
        </w:rPr>
      </w:pPr>
    </w:p>
    <w:p w:rsidR="00F17C4E" w:rsidRDefault="00F17C4E" w:rsidP="00480589">
      <w:pPr>
        <w:pStyle w:val="rfrences"/>
        <w:rPr>
          <w:b/>
          <w:sz w:val="22"/>
          <w:szCs w:val="22"/>
        </w:rPr>
      </w:pPr>
    </w:p>
    <w:p w:rsidR="00F17C4E" w:rsidRDefault="00F17C4E" w:rsidP="00480589">
      <w:pPr>
        <w:pStyle w:val="rfrences"/>
        <w:rPr>
          <w:b/>
          <w:sz w:val="22"/>
          <w:szCs w:val="22"/>
        </w:rPr>
      </w:pPr>
    </w:p>
    <w:p w:rsidR="00F17C4E" w:rsidRDefault="00F17C4E" w:rsidP="00480589">
      <w:pPr>
        <w:pStyle w:val="rfrences"/>
        <w:rPr>
          <w:b/>
          <w:sz w:val="22"/>
          <w:szCs w:val="22"/>
        </w:rPr>
      </w:pPr>
    </w:p>
    <w:p w:rsidR="00F17C4E" w:rsidRDefault="00F17C4E" w:rsidP="00480589">
      <w:pPr>
        <w:pStyle w:val="rfrences"/>
        <w:rPr>
          <w:b/>
          <w:sz w:val="22"/>
          <w:szCs w:val="22"/>
        </w:rPr>
      </w:pPr>
    </w:p>
    <w:p w:rsidR="00F17C4E" w:rsidRDefault="00F17C4E" w:rsidP="00480589">
      <w:pPr>
        <w:pStyle w:val="rfrences"/>
        <w:rPr>
          <w:b/>
          <w:sz w:val="22"/>
          <w:szCs w:val="22"/>
        </w:rPr>
      </w:pPr>
    </w:p>
    <w:p w:rsidR="00F17C4E" w:rsidRDefault="00F17C4E" w:rsidP="00480589">
      <w:pPr>
        <w:pStyle w:val="rfrences"/>
        <w:rPr>
          <w:b/>
          <w:sz w:val="22"/>
          <w:szCs w:val="22"/>
        </w:rPr>
      </w:pPr>
    </w:p>
    <w:p w:rsidR="00F17C4E" w:rsidRDefault="00F17C4E" w:rsidP="00480589">
      <w:pPr>
        <w:pStyle w:val="rfrences"/>
        <w:rPr>
          <w:b/>
          <w:sz w:val="22"/>
          <w:szCs w:val="22"/>
        </w:rPr>
      </w:pPr>
    </w:p>
    <w:p w:rsidR="00F17C4E" w:rsidRDefault="00F17C4E" w:rsidP="00480589">
      <w:pPr>
        <w:pStyle w:val="rfrences"/>
        <w:rPr>
          <w:b/>
          <w:sz w:val="22"/>
          <w:szCs w:val="22"/>
        </w:rPr>
      </w:pPr>
    </w:p>
    <w:p w:rsidR="00F17C4E" w:rsidRDefault="00F17C4E" w:rsidP="00480589">
      <w:pPr>
        <w:pStyle w:val="rfrences"/>
        <w:rPr>
          <w:b/>
          <w:sz w:val="22"/>
          <w:szCs w:val="22"/>
        </w:rPr>
      </w:pPr>
    </w:p>
    <w:p w:rsidR="00F17C4E" w:rsidRDefault="00F17C4E" w:rsidP="00480589">
      <w:pPr>
        <w:pStyle w:val="rfrences"/>
        <w:rPr>
          <w:b/>
          <w:sz w:val="22"/>
          <w:szCs w:val="22"/>
        </w:rPr>
      </w:pPr>
    </w:p>
    <w:p w:rsidR="00F17C4E" w:rsidRDefault="00F17C4E" w:rsidP="00480589">
      <w:pPr>
        <w:pStyle w:val="rfrences"/>
        <w:rPr>
          <w:b/>
          <w:sz w:val="22"/>
          <w:szCs w:val="22"/>
        </w:rPr>
      </w:pPr>
    </w:p>
    <w:p w:rsidR="00F17C4E" w:rsidRDefault="00F17C4E" w:rsidP="00480589">
      <w:pPr>
        <w:pStyle w:val="rfrences"/>
        <w:rPr>
          <w:b/>
          <w:sz w:val="22"/>
          <w:szCs w:val="22"/>
        </w:rPr>
      </w:pPr>
    </w:p>
    <w:p w:rsidR="00F17C4E" w:rsidRDefault="00F17C4E" w:rsidP="00480589">
      <w:pPr>
        <w:pStyle w:val="rfrences"/>
        <w:rPr>
          <w:b/>
          <w:sz w:val="22"/>
          <w:szCs w:val="22"/>
        </w:rPr>
      </w:pPr>
    </w:p>
    <w:p w:rsidR="00F17C4E" w:rsidRDefault="00F17C4E" w:rsidP="00480589">
      <w:pPr>
        <w:pStyle w:val="rfrences"/>
        <w:rPr>
          <w:b/>
          <w:sz w:val="22"/>
          <w:szCs w:val="22"/>
        </w:rPr>
      </w:pPr>
    </w:p>
    <w:p w:rsidR="00F17C4E" w:rsidRDefault="00F17C4E" w:rsidP="00480589">
      <w:pPr>
        <w:pStyle w:val="rfrences"/>
        <w:rPr>
          <w:b/>
          <w:sz w:val="22"/>
          <w:szCs w:val="22"/>
        </w:rPr>
      </w:pPr>
    </w:p>
    <w:p w:rsidR="00F17C4E" w:rsidRDefault="00F17C4E" w:rsidP="00480589">
      <w:pPr>
        <w:pStyle w:val="rfrences"/>
        <w:rPr>
          <w:b/>
          <w:sz w:val="22"/>
          <w:szCs w:val="22"/>
        </w:rPr>
      </w:pPr>
    </w:p>
    <w:p w:rsidR="00F17C4E" w:rsidRDefault="00F17C4E" w:rsidP="00480589">
      <w:pPr>
        <w:pStyle w:val="rfrences"/>
        <w:rPr>
          <w:b/>
          <w:sz w:val="22"/>
          <w:szCs w:val="22"/>
        </w:rPr>
      </w:pPr>
    </w:p>
    <w:p w:rsidR="00F17C4E" w:rsidRDefault="00F17C4E" w:rsidP="00480589">
      <w:pPr>
        <w:pStyle w:val="rfrences"/>
        <w:rPr>
          <w:b/>
          <w:sz w:val="22"/>
          <w:szCs w:val="22"/>
        </w:rPr>
      </w:pPr>
    </w:p>
    <w:p w:rsidR="00F17C4E" w:rsidRDefault="00F17C4E" w:rsidP="00480589">
      <w:pPr>
        <w:pStyle w:val="rfrences"/>
        <w:rPr>
          <w:b/>
          <w:sz w:val="22"/>
          <w:szCs w:val="22"/>
        </w:rPr>
      </w:pPr>
    </w:p>
    <w:p w:rsidR="00F17C4E" w:rsidRDefault="00F17C4E" w:rsidP="00480589">
      <w:pPr>
        <w:pStyle w:val="rfrences"/>
        <w:rPr>
          <w:b/>
          <w:sz w:val="22"/>
          <w:szCs w:val="22"/>
        </w:rPr>
      </w:pPr>
    </w:p>
    <w:p w:rsidR="00F17C4E" w:rsidRDefault="00F17C4E" w:rsidP="00480589">
      <w:pPr>
        <w:pStyle w:val="rfrences"/>
        <w:rPr>
          <w:b/>
          <w:sz w:val="22"/>
          <w:szCs w:val="22"/>
        </w:rPr>
      </w:pPr>
    </w:p>
    <w:p w:rsidR="00F17C4E" w:rsidRDefault="00F17C4E" w:rsidP="00480589">
      <w:pPr>
        <w:pStyle w:val="rfrences"/>
        <w:rPr>
          <w:b/>
          <w:sz w:val="22"/>
          <w:szCs w:val="22"/>
        </w:rPr>
      </w:pPr>
    </w:p>
    <w:p w:rsidR="00F17C4E" w:rsidRDefault="00F17C4E" w:rsidP="00480589">
      <w:pPr>
        <w:pStyle w:val="rfrences"/>
        <w:rPr>
          <w:b/>
          <w:sz w:val="22"/>
          <w:szCs w:val="22"/>
        </w:rPr>
      </w:pPr>
    </w:p>
    <w:p w:rsidR="00F17C4E" w:rsidRDefault="00F17C4E" w:rsidP="00480589">
      <w:pPr>
        <w:pStyle w:val="rfrences"/>
        <w:rPr>
          <w:b/>
          <w:sz w:val="22"/>
          <w:szCs w:val="22"/>
        </w:rPr>
      </w:pPr>
    </w:p>
    <w:p w:rsidR="00774B79" w:rsidRPr="00AF35F7" w:rsidRDefault="00774B79" w:rsidP="00480589">
      <w:pPr>
        <w:pStyle w:val="rfrences"/>
      </w:pPr>
      <w:r w:rsidRPr="00AF35F7">
        <w:rPr>
          <w:b/>
          <w:sz w:val="22"/>
          <w:szCs w:val="22"/>
        </w:rPr>
        <w:fldChar w:fldCharType="begin"/>
      </w:r>
      <w:r w:rsidRPr="00AF35F7">
        <w:rPr>
          <w:b/>
        </w:rPr>
        <w:instrText xml:space="preserve"> ADDIN ZOTERO_BIBL {"custom":[]} CSL_BIBLIOGRAPHY </w:instrText>
      </w:r>
      <w:r w:rsidRPr="00AF35F7">
        <w:rPr>
          <w:b/>
          <w:sz w:val="22"/>
          <w:szCs w:val="22"/>
        </w:rPr>
        <w:fldChar w:fldCharType="separate"/>
      </w:r>
      <w:r w:rsidRPr="00AF35F7">
        <w:t>[1]</w:t>
      </w:r>
      <w:r w:rsidRPr="00AF35F7">
        <w:tab/>
        <w:t>Carrara P, Parola P, Brouqui P, Gautret P. Imported human rabies cases worldwide, 1990–2012. PLoS Negl Trop Dis 2013;7:e2209.</w:t>
      </w:r>
    </w:p>
    <w:p w:rsidR="00774B79" w:rsidRPr="00AF35F7" w:rsidRDefault="00774B79" w:rsidP="00480589">
      <w:pPr>
        <w:pStyle w:val="rfrences"/>
      </w:pPr>
      <w:r w:rsidRPr="00AF35F7">
        <w:t>[2]</w:t>
      </w:r>
      <w:r w:rsidRPr="00AF35F7">
        <w:tab/>
        <w:t>King AA. Historical perspective of rabies in Europe and the mediterranean basin: a testament to rabies by Dr. Arthur A. King. Paris: OIE; 2004.</w:t>
      </w:r>
    </w:p>
    <w:p w:rsidR="00774B79" w:rsidRPr="00AF35F7" w:rsidRDefault="00774B79" w:rsidP="00480589">
      <w:pPr>
        <w:pStyle w:val="rfrences"/>
      </w:pPr>
      <w:r w:rsidRPr="00AF35F7">
        <w:t>[3]</w:t>
      </w:r>
      <w:r w:rsidRPr="00AF35F7">
        <w:tab/>
        <w:t>Vitasek J. Review of rabies elimination in Europe. Vet Med-CZech 2004;5:171–85.</w:t>
      </w:r>
    </w:p>
    <w:p w:rsidR="00774B79" w:rsidRPr="00D45D81" w:rsidRDefault="00774B79" w:rsidP="00480589">
      <w:pPr>
        <w:pStyle w:val="rfrences"/>
        <w:rPr>
          <w:lang w:val="fr-FR"/>
        </w:rPr>
      </w:pPr>
      <w:r w:rsidRPr="00AF35F7">
        <w:t>[4]</w:t>
      </w:r>
      <w:r w:rsidRPr="00AF35F7">
        <w:tab/>
        <w:t xml:space="preserve">Schmiedel S, Panning M, Lohse A, Kreymann KG, Gerloff C, Burchard G, et al. Case report on fatal human rabies infection in Hamburg, Germany, March 2007. </w:t>
      </w:r>
      <w:r w:rsidRPr="00D45D81">
        <w:rPr>
          <w:lang w:val="fr-FR"/>
        </w:rPr>
        <w:t>Euro Surveill 2007;12:E070531.</w:t>
      </w:r>
    </w:p>
    <w:p w:rsidR="00774B79" w:rsidRPr="00D45D81" w:rsidRDefault="00774B79" w:rsidP="00480589">
      <w:pPr>
        <w:pStyle w:val="rfrences"/>
        <w:rPr>
          <w:lang w:val="fr-FR"/>
        </w:rPr>
      </w:pPr>
      <w:r w:rsidRPr="00D45D81">
        <w:rPr>
          <w:lang w:val="fr-FR"/>
        </w:rPr>
        <w:t>[5]</w:t>
      </w:r>
      <w:r w:rsidRPr="00D45D81">
        <w:rPr>
          <w:lang w:val="fr-FR"/>
        </w:rPr>
        <w:tab/>
        <w:t xml:space="preserve">Maier T, Schwarting A, Mauer D, Ross RS, Martens A, Kliem V, et al. </w:t>
      </w:r>
      <w:r w:rsidRPr="00AF35F7">
        <w:t xml:space="preserve">Management and Outcomes after Multiple Corneal and Solid Organ Transplantations from a Donor Infected with Rabies Virus. </w:t>
      </w:r>
      <w:r w:rsidRPr="00D45D81">
        <w:rPr>
          <w:lang w:val="fr-FR"/>
        </w:rPr>
        <w:t>Clin Infect Dis 2010;50:1112–9. doi:10.1086/651267.</w:t>
      </w:r>
    </w:p>
    <w:p w:rsidR="00774B79" w:rsidRPr="00AF35F7" w:rsidRDefault="00774B79" w:rsidP="00480589">
      <w:pPr>
        <w:pStyle w:val="rfrences"/>
      </w:pPr>
      <w:r w:rsidRPr="00D45D81">
        <w:rPr>
          <w:lang w:val="fr-FR"/>
        </w:rPr>
        <w:t>[6]</w:t>
      </w:r>
      <w:r w:rsidRPr="00D45D81">
        <w:rPr>
          <w:lang w:val="fr-FR"/>
        </w:rPr>
        <w:tab/>
        <w:t xml:space="preserve">Müller T, Bätza H-J, Freuling C, Kliemt A, Kliemt J, Heuser R, et al. </w:t>
      </w:r>
      <w:r w:rsidRPr="00AF35F7">
        <w:t>Elimination of terrestrial rabies in Germany using oral vaccination of foxes. Berl Münch Tierärztl Wschr 2012;13:178–90.</w:t>
      </w:r>
    </w:p>
    <w:p w:rsidR="00774B79" w:rsidRPr="00AF35F7" w:rsidRDefault="00774B79" w:rsidP="00480589">
      <w:pPr>
        <w:pStyle w:val="rfrences"/>
      </w:pPr>
      <w:r w:rsidRPr="00AF35F7">
        <w:t>[7]</w:t>
      </w:r>
      <w:r w:rsidRPr="00AF35F7">
        <w:tab/>
        <w:t>Rabbia | n.d. http://www.izsvenezie.it/temi/malattie-patogeni/rabbia/ (accessed April 16, 2015).</w:t>
      </w:r>
    </w:p>
    <w:p w:rsidR="00774B79" w:rsidRPr="00AF35F7" w:rsidRDefault="00774B79" w:rsidP="00480589">
      <w:pPr>
        <w:pStyle w:val="rfrences"/>
      </w:pPr>
      <w:r w:rsidRPr="00D45D81">
        <w:rPr>
          <w:lang w:val="fr-FR"/>
        </w:rPr>
        <w:t>[8]</w:t>
      </w:r>
      <w:r w:rsidRPr="00D45D81">
        <w:rPr>
          <w:lang w:val="fr-FR"/>
        </w:rPr>
        <w:tab/>
        <w:t xml:space="preserve">De Benedictis P, Perboni G, Gentili C, Gaetti L, Zaffanella F, Mutinelli F, et al. </w:t>
      </w:r>
      <w:r w:rsidRPr="00AF35F7">
        <w:t>Fatal case of human rabies imported to Italy from India highlights the importance of adequate post-exposure prophylaxis, October 2011. Euro Surveill 2012;17:pii=20168.</w:t>
      </w:r>
    </w:p>
    <w:p w:rsidR="00774B79" w:rsidRPr="00AF35F7" w:rsidRDefault="00774B79" w:rsidP="00480589">
      <w:pPr>
        <w:pStyle w:val="rfrences"/>
      </w:pPr>
      <w:r w:rsidRPr="00AF35F7">
        <w:t>[9]</w:t>
      </w:r>
      <w:r w:rsidRPr="00AF35F7">
        <w:tab/>
        <w:t>Mutinelli F. Rabies control in Italy. WHO Meet. Rabies Control Middle East Eur. Ctries. Kosice Slovak. Sept. 25-27 2002, 2002.</w:t>
      </w:r>
    </w:p>
    <w:p w:rsidR="00774B79" w:rsidRPr="00AF35F7" w:rsidRDefault="00774B79" w:rsidP="00480589">
      <w:pPr>
        <w:pStyle w:val="rfrences"/>
      </w:pPr>
      <w:r w:rsidRPr="00AF35F7">
        <w:t>[10]</w:t>
      </w:r>
      <w:r w:rsidRPr="00AF35F7">
        <w:tab/>
        <w:t>van Rijckevorsel GG, Swaan CM, van den Bergh JP, Goorhuis A, Baayen D, Isken L, et al. Rabid puppy-dog imported into the Netherlands from Morocco via Spain, February 2012. Euro Surveill 2012;17:pii=20112.</w:t>
      </w:r>
    </w:p>
    <w:p w:rsidR="00774B79" w:rsidRPr="00D45D81" w:rsidRDefault="00774B79" w:rsidP="00480589">
      <w:pPr>
        <w:pStyle w:val="rfrences"/>
        <w:rPr>
          <w:lang w:val="fr-FR"/>
        </w:rPr>
      </w:pPr>
      <w:r w:rsidRPr="00AF35F7">
        <w:t>[11]</w:t>
      </w:r>
      <w:r w:rsidRPr="00AF35F7">
        <w:tab/>
        <w:t xml:space="preserve">Santos A, Cale E, Dacheux L, Bourhy H, Gouveia J, Vasconcelos P. Fatal case of imported human rabies in Amadora, Portugal, August 2011. </w:t>
      </w:r>
      <w:r w:rsidRPr="00D45D81">
        <w:rPr>
          <w:lang w:val="fr-FR"/>
        </w:rPr>
        <w:t>Euro Surveill 2012;17:pii=20130.</w:t>
      </w:r>
    </w:p>
    <w:p w:rsidR="00774B79" w:rsidRPr="00D45D81" w:rsidRDefault="00774B79" w:rsidP="00480589">
      <w:pPr>
        <w:pStyle w:val="rfrences"/>
        <w:rPr>
          <w:lang w:val="fr-FR"/>
        </w:rPr>
      </w:pPr>
      <w:r w:rsidRPr="00D45D81">
        <w:rPr>
          <w:lang w:val="fr-FR"/>
        </w:rPr>
        <w:t>[12]</w:t>
      </w:r>
      <w:r w:rsidRPr="00D45D81">
        <w:rPr>
          <w:lang w:val="fr-FR"/>
        </w:rPr>
        <w:tab/>
        <w:t>Groupe de travail rage, Commission Suisse pour les vaccinations. Prophylaxie pré- et post-expositionnelle de la rage chez l’homme. Berne: Office fédéral de la santé publique; 2004.</w:t>
      </w:r>
    </w:p>
    <w:p w:rsidR="00774B79" w:rsidRPr="00AF35F7" w:rsidRDefault="00774B79" w:rsidP="00480589">
      <w:pPr>
        <w:pStyle w:val="rfrences"/>
      </w:pPr>
      <w:r w:rsidRPr="00D45D81">
        <w:rPr>
          <w:lang w:val="fr-FR"/>
        </w:rPr>
        <w:t>[13]</w:t>
      </w:r>
      <w:r w:rsidRPr="00D45D81">
        <w:rPr>
          <w:lang w:val="fr-FR"/>
        </w:rPr>
        <w:tab/>
        <w:t xml:space="preserve">Deubelbeiss AN, Trachsel C, Bachli EB, Kuffer A, Budka H, Eniseyskiy P, et al. </w:t>
      </w:r>
      <w:r w:rsidRPr="00AF35F7">
        <w:t>Imported human rabies in Switzerland, 2012: a diagnostic conundrum. J Clin Virol Off Publ Pan Am Soc Clin Virol 2013;57:178–81. doi:10.1016/j.jcv.2013.02.001.</w:t>
      </w:r>
    </w:p>
    <w:p w:rsidR="00774B79" w:rsidRPr="00AF35F7" w:rsidRDefault="00774B79" w:rsidP="00480589">
      <w:pPr>
        <w:pStyle w:val="rfrences"/>
      </w:pPr>
      <w:r w:rsidRPr="00D45D81">
        <w:rPr>
          <w:lang w:val="fr-FR"/>
        </w:rPr>
        <w:t>[14]</w:t>
      </w:r>
      <w:r w:rsidRPr="00D45D81">
        <w:rPr>
          <w:lang w:val="fr-FR"/>
        </w:rPr>
        <w:tab/>
        <w:t xml:space="preserve">Breitenmoser U, Müller U, Kappeler A, Zanoni RG. </w:t>
      </w:r>
      <w:r w:rsidRPr="00AF35F7">
        <w:t>[The final stage of rabies in Switzerland]. Schweiz Arch Für Tierheilkd 2000;142:447–54.</w:t>
      </w:r>
    </w:p>
    <w:p w:rsidR="00774B79" w:rsidRPr="00AF35F7" w:rsidRDefault="00774B79" w:rsidP="00480589">
      <w:pPr>
        <w:pStyle w:val="rfrences"/>
      </w:pPr>
      <w:r w:rsidRPr="00AF35F7">
        <w:t>[15]</w:t>
      </w:r>
      <w:r w:rsidRPr="00AF35F7">
        <w:tab/>
        <w:t>Muir P, Roome A. Indigenous rabies in the UK. The Lancet 2005;365:2175. doi:10.1016/S0140-6736(05)66769-4.</w:t>
      </w:r>
    </w:p>
    <w:p w:rsidR="00774B79" w:rsidRPr="00AF35F7" w:rsidRDefault="00774B79" w:rsidP="00480589">
      <w:pPr>
        <w:pStyle w:val="rfrences"/>
      </w:pPr>
      <w:r w:rsidRPr="00AF35F7">
        <w:t>[16]</w:t>
      </w:r>
      <w:r w:rsidRPr="00AF35F7">
        <w:tab/>
        <w:t>Rabies: the green book, chapter 27 - Publications - GOV.UK n.d. https://www.gov.uk/government/publications/rabies-the-green-book-chapter-27 (accessed April 16, 2015).</w:t>
      </w:r>
    </w:p>
    <w:p w:rsidR="00774B79" w:rsidRPr="00AF35F7" w:rsidRDefault="00774B79" w:rsidP="00480589">
      <w:pPr>
        <w:pStyle w:val="rfrences"/>
      </w:pPr>
      <w:r w:rsidRPr="00AF35F7">
        <w:t>[17]</w:t>
      </w:r>
      <w:r w:rsidRPr="00AF35F7">
        <w:tab/>
        <w:t>Banyard AC, Hartley M, Fooks AR. Reassessing the risk from rabies: A continuing threat to the UK? Virus Res 2010;152:79–84. doi:10.1016/j.virusres.2010.06.007.</w:t>
      </w:r>
    </w:p>
    <w:p w:rsidR="00774B79" w:rsidRPr="00AF35F7" w:rsidRDefault="00774B79" w:rsidP="00480589">
      <w:pPr>
        <w:pStyle w:val="rfrences"/>
      </w:pPr>
      <w:r w:rsidRPr="00AF35F7">
        <w:t>[18]</w:t>
      </w:r>
      <w:r w:rsidRPr="00AF35F7">
        <w:tab/>
        <w:t>Johnson N, Brookes SM, Fooks AR, Ross RS. Review of human rabies cases in the UK and in Germany. Vet Rec 2005;157:715.</w:t>
      </w:r>
    </w:p>
    <w:p w:rsidR="00774B79" w:rsidRPr="00AF35F7" w:rsidRDefault="00774B79" w:rsidP="00480589">
      <w:pPr>
        <w:pStyle w:val="rfrences"/>
        <w:sectPr w:rsidR="00774B79" w:rsidRPr="00AF35F7" w:rsidSect="00F71147">
          <w:type w:val="continuous"/>
          <w:pgSz w:w="11906" w:h="16838"/>
          <w:pgMar w:top="851" w:right="1417" w:bottom="1417" w:left="1417" w:header="708" w:footer="708" w:gutter="0"/>
          <w:cols w:space="708"/>
          <w:docGrid w:linePitch="360"/>
        </w:sectPr>
      </w:pPr>
      <w:r w:rsidRPr="00AF35F7">
        <w:rPr>
          <w:b/>
          <w:szCs w:val="24"/>
        </w:rPr>
        <w:fldChar w:fldCharType="end"/>
      </w:r>
    </w:p>
    <w:p w:rsidR="00480589" w:rsidRDefault="00480589" w:rsidP="00D45D81">
      <w:pPr>
        <w:pStyle w:val="Titre1"/>
        <w:sectPr w:rsidR="00480589" w:rsidSect="0036339E">
          <w:footerReference w:type="default" r:id="rId8"/>
          <w:type w:val="continuous"/>
          <w:pgSz w:w="11906" w:h="16838"/>
          <w:pgMar w:top="1417" w:right="1417" w:bottom="1417" w:left="1417" w:header="708" w:footer="708" w:gutter="0"/>
          <w:cols w:space="708"/>
          <w:docGrid w:linePitch="360"/>
        </w:sectPr>
      </w:pPr>
      <w:bookmarkStart w:id="3" w:name="_Toc448316433"/>
    </w:p>
    <w:p w:rsidR="00774B79" w:rsidRPr="00AF35F7" w:rsidRDefault="00774B79" w:rsidP="00D45D81">
      <w:pPr>
        <w:pStyle w:val="Titre1"/>
      </w:pPr>
      <w:r w:rsidRPr="00AF35F7">
        <w:t>1c: Relevance of human post-exposure prophylaxis (PEP) to reduce WE rabies risk</w:t>
      </w:r>
      <w:bookmarkEnd w:id="3"/>
    </w:p>
    <w:p w:rsidR="00774B79" w:rsidRPr="00AF35F7" w:rsidRDefault="00774B79" w:rsidP="00D45D81"/>
    <w:p w:rsidR="00774B79" w:rsidRPr="00AF35F7" w:rsidRDefault="00774B79" w:rsidP="00D45D81">
      <w:r w:rsidRPr="00AF35F7">
        <w:t xml:space="preserve"> Human rabies encephalitis—always fatal—can be prevented through PEP, including rabies vaccines sometimes prescribed with rabies immunoglobulins. As dogs and cats can be contagious up to 10 days before clinical signs, </w:t>
      </w:r>
      <w:r w:rsidRPr="00AF35F7">
        <w:fldChar w:fldCharType="begin"/>
      </w:r>
      <w:r w:rsidRPr="00AF35F7">
        <w:instrText xml:space="preserve"> ADDIN ZOTERO_ITEM CSL_CITATION {"citationID":"GNueJAre","properties":{"formattedCitation":"[1,2]","plainCitation":"[1,2]"},"citationItems":[{"id":927,"uris":["http://zotero.org/users/1765531/items/IPKHI8Q5"],"uri":["http://zotero.org/users/1765531/items/IPKHI8Q5"],"itemData":{"id":927,"type":"webpage","title":"Compendium of Animal Rabies Prevention and Control, 2011","URL":"http://www.cdc.gov/mmwr/preview/mmwrhtml/rr6006a1.htm","language":"eng","accessed":{"date-parts":[["2014",5,14]]}}},{"id":2478,"uris":["http://zotero.org/users/1765531/items/38WPRSXH"],"uri":["http://zotero.org/users/1765531/items/38WPRSXH"],"itemData":{"id":2478,"type":"chapter","title":"Infection with rabies virus","container-title":"Terrestrial Animal Health Code","abstract":"zoonoses, animal welfare, animal health,food safety,veterinary,animal disease,animal,health,animal production,Bernard Vallat","URL":"http://www.oie.int/index.php?id=169&amp;L=0&amp;htmfile=chapitre_rabies.htm","author":[{"family":"OIE - World Organisation for Animal Health","given":""}],"accessed":{"date-parts":[["2015",5,28]]}}}],"schema":"https://github.com/citation-style-language/schema/raw/master/csl-citation.json"} </w:instrText>
      </w:r>
      <w:r w:rsidRPr="00AF35F7">
        <w:fldChar w:fldCharType="separate"/>
      </w:r>
      <w:r w:rsidRPr="00AF35F7">
        <w:t>[1,2]</w:t>
      </w:r>
      <w:r w:rsidRPr="00AF35F7">
        <w:fldChar w:fldCharType="end"/>
      </w:r>
      <w:r w:rsidRPr="00AF35F7">
        <w:t xml:space="preserve"> the need for PEP must be evaluated even after exposure to asymptomatic pets. In most WE countries where rabies was recently eliminated (see </w:t>
      </w:r>
      <w:r w:rsidRPr="00AF35F7">
        <w:rPr>
          <w:b/>
        </w:rPr>
        <w:t>Technical Appendix 1b</w:t>
      </w:r>
      <w:r w:rsidRPr="00AF35F7">
        <w:t xml:space="preserve">), PEP recommendations are based on the WHO, which considers WE as a “low rabies-risk area” (mainly because European bat rabies is not differentiated from bat rabies in the Americas) </w:t>
      </w:r>
      <w:r w:rsidRPr="00AF35F7">
        <w:fldChar w:fldCharType="begin"/>
      </w:r>
      <w:r w:rsidRPr="00AF35F7">
        <w:rPr>
          <w:lang w:val="en-GB"/>
        </w:rPr>
        <w:instrText xml:space="preserve"> ADDIN ZOTERO_ITEM CSL_CITATION {"citationID":"zm6A1yXH","properties":{"formattedCitation":"{\\rtf [3\\uc0\\u8211{}5]}","plainCitation":"[3–5]"},"citationItems":[{"id":6,"uris":["http://zotero.org/users/1765531/items/A5W69MVE"],"uri":["http://zotero.org/users/1765531/items/A5W69MVE"],"itemData":{"id":6,"type":"article-journal","title":"Rabies vaccines: WHO position paper—Recommendations","container-title":"Vaccine","page":"7140-7142","volume":"28","issue":"44","source":"CrossRef","DOI":"10.1016/j.vaccine.2010.08.082","ISSN":"0264410X","shortTitle":"Rabies vaccines","author":[{"family":"World Health Organization","given":""}],"issued":{"date-parts":[["2010",10]]}}},{"id":1284,"uris":["http://zotero.org/users/1765531/items/5BBCFGT3"],"uri":["http://zotero.org/users/1765531/items/5BBCFGT3"],"itemData":{"id":1284,"type":"webpage","title":"International travel and health. Vaccine-preventable diseases and vaccine.","container-title":"WHO","URL":"http://www.who.int/ith/fr/","author":[{"family":"World Health Organization","given":""}],"issued":{"date-parts":[["2012"]]},"accessed":{"date-parts":[["2014",4,4]]}}},{"id":"yTbNkicL/C4y0G7dH","uris":["http://zotero.org/users/1765531/items/9P5T5VW5"],"uri":["http://zotero.org/users/1765531/items/9P5T5VW5"],"itemData":{"id":"yTbNkicL/C4y0G7dH","type":"article-journal","title":"WHO Expert Consultation on Rabies. Second report","container-title":"World Health Organization technical report series","page":"1-139","issue":"982","source":"NCBI PubMed","abstract":"Although there is debate about the estimated health burden of rabies, the estimates of direct mortality and the DALYs due to rabies are among the highest of the neglected tropical diseases. Poor surveillance, underreporting in many developing countries, frequent misdiagnosis of rabies, and an absence of coordination among all the sectors involved are likely to lead to underestimation of the scale of the disease It is clear, however, that rabies disproportionately affects poor rural communities, and particularly children. Most of the expenditure for postexposure prophylaxis is borne by those who can least afford it. As a result of growing dog and human populations, the burden of human deaths from rabies and the economic costs will continue to escalate in the absence of concerted efforts and investment for control. Since the first WHO Expert Consultation on Rabies in 2004, WHO and its network of collaborating centres on rabies, specialized national institutions, members of the WHO Expert Advisory Panel on Rabies and partners such as the Gates Foundation, the Global Alliance for Rabies Control and the Partnership for Rabies Prevention, have been advocating the feasibility of rabies elimination regionally and globally and promoting research into sustainable cost-effective strategies. Those joint efforts have begun to break the cycle of rabies neglect, and rabies is becoming recognized as a priority for investment. This Consultation concluded that human dog-transmitted rabies is readily amenable to control, regional elimination in the medium- term and even global elimination in the long-term. A resolution on major neglected tropical diseases, including rabies, prepared for submission to the World Health Assembly in May 2013 aims at securing Member States' commitment to the control, elimination or eradication of these diseases. Endorsement of the resolution would open the door for exciting advances in rabies prevention and control.","ISSN":"0512-3054","note":"PMID: 24069724","journalAbbreviation":"World Health Organ Tech Rep Ser","language":"eng","author":[{"family":"World Health Organization","given":""}],"issued":{"year":2013},"PMID":"24069724","page-first":"1","container-title-short":"World Health Organ. Tech. Rep. Ser."}}],"schema":"https://github.com/citation-style-language/schema/raw/master/csl-citation.json"} </w:instrText>
      </w:r>
      <w:r w:rsidRPr="00AF35F7">
        <w:fldChar w:fldCharType="separate"/>
      </w:r>
      <w:r w:rsidRPr="00AF35F7">
        <w:t>[3–5]</w:t>
      </w:r>
      <w:r w:rsidRPr="00AF35F7">
        <w:fldChar w:fldCharType="end"/>
      </w:r>
      <w:r w:rsidRPr="00AF35F7">
        <w:t xml:space="preserve">. Consequently, PEP is recommended for patients injured by local unobservable pets. The lack of specific “very low risk area” recommendations leads to discrepancies in practices and expenses not always based on epidemiologic reasoning </w:t>
      </w:r>
      <w:r w:rsidRPr="00AF35F7">
        <w:fldChar w:fldCharType="begin"/>
      </w:r>
      <w:r w:rsidRPr="00AF35F7">
        <w:instrText xml:space="preserve"> ADDIN ZOTERO_ITEM CSL_CITATION {"citationID":"SmXM8LoS","properties":{"formattedCitation":"[6]","plainCitation":"[6]"},"citationItems":[{"id":2167,"uris":["http://zotero.org/users/1765531/items/XTN8AV8S"],"uri":["http://zotero.org/users/1765531/items/XTN8AV8S"],"itemData":{"id":2167,"type":"article-journal","title":"Cost-effectiveness of rabies post-exposure prophylaxis in the context of very low rabies risk: A decision-tree model based on the experience of France","container-title":"Vaccine","source":"CrossRef","URL":"http://linkinghub.elsevier.com/retrieve/pii/S0264410X15002868","DOI":"10.1016/j.vaccine.2015.02.075","ISSN":"0264410X","shortTitle":"Cost-effectiveness of rabies post-exposure prophylaxis in the context of very low rabies risk","language":"en","author":[{"family":"Ribadeau Dumas","given":"Florence"},{"family":"N’Diaye","given":"Dieynaba S."},{"family":"Paireau","given":"Juliette"},{"family":"Gautret","given":"Philippe"},{"family":"Bourhy","given":"Hervé"},{"family":"Le Pen","given":"Claude"},{"family":"Yazdanpanah","given":"Yazdan"}],"issued":{"date-parts":[["2015",3]]},"accessed":{"date-parts":[["2015",4,10]]}}}],"schema":"https://github.com/citation-style-language/schema/raw/master/csl-citation.json"} </w:instrText>
      </w:r>
      <w:r w:rsidRPr="00AF35F7">
        <w:fldChar w:fldCharType="separate"/>
      </w:r>
      <w:r w:rsidRPr="00AF35F7">
        <w:t>[6]</w:t>
      </w:r>
      <w:r w:rsidRPr="00AF35F7">
        <w:fldChar w:fldCharType="end"/>
      </w:r>
      <w:r w:rsidRPr="00AF35F7">
        <w:t xml:space="preserve">. For example, in the UK, the position of Public Health England (PHE) is based on WE OIE rabies-free status for terrestrial mammals. PHE considers that there is “no risk” of rabies following infection by WE dogs or cats, and consequently does not recommend PEP </w:t>
      </w:r>
      <w:r w:rsidRPr="00AF35F7">
        <w:fldChar w:fldCharType="begin"/>
      </w:r>
      <w:r w:rsidRPr="00AF35F7">
        <w:instrText xml:space="preserve"> ADDIN ZOTERO_ITEM CSL_CITATION {"citationID":"sW9VnwYK","properties":{"formattedCitation":"[7]","plainCitation":"[7]"},"citationItems":[{"id":74,"uris":["http://zotero.org/users/1765531/items/3HHF6TDJ"],"uri":["http://zotero.org/users/1765531/items/3HHF6TDJ"],"itemData":{"id":74,"type":"webpage","title":"Rabies risks in terrestrial animals, by country","abstract":"A list of countries and islands with the risk of rabies in terrestrial animals.","URL":"http://www.hpa.org.uk/web/HPAweb&amp;HPAwebStandard/HPAweb_C/1259152458758","note":"A list of countries and islands with the risk of rabies in terrestrial animals.","language":"eng","author":[{"family":"Health Protection Agency","given":""}],"accessed":{"date-parts":[["2014",2,28]]}}}],"schema":"https://github.com/citation-style-language/schema/raw/master/csl-citation.json"} </w:instrText>
      </w:r>
      <w:r w:rsidRPr="00AF35F7">
        <w:fldChar w:fldCharType="separate"/>
      </w:r>
      <w:r w:rsidRPr="00AF35F7">
        <w:t>[7]</w:t>
      </w:r>
      <w:r w:rsidRPr="00AF35F7">
        <w:fldChar w:fldCharType="end"/>
      </w:r>
      <w:r w:rsidRPr="00AF35F7">
        <w:t xml:space="preserve"> (unless there is an alert in the area). PHE does not consider the history of OIE rabies-free status, whether long (e.g. the UK) or short (e.g. France, Belgium, Switzerland). </w:t>
      </w:r>
      <w:r w:rsidRPr="00AF35F7">
        <w:rPr>
          <w:lang w:val="en-GB"/>
        </w:rPr>
        <w:t>However</w:t>
      </w:r>
      <w:r w:rsidRPr="00AF35F7">
        <w:t xml:space="preserve">, because of sporadic cases of imported rabid animals, many WE countries, including France </w:t>
      </w:r>
      <w:r w:rsidRPr="00AF35F7">
        <w:fldChar w:fldCharType="begin"/>
      </w:r>
      <w:r w:rsidRPr="00AF35F7">
        <w:rPr>
          <w:lang w:val="en-GB"/>
        </w:rPr>
        <w:instrText xml:space="preserve"> ADDIN ZOTERO_ITEM CSL_CITATION {"citationID":"MUegfLmt","properties":{"formattedCitation":"[8]","plainCitation":"[8]"},"citationItems":[{"id":1313,"uris":["http://zotero.org/users/1765531/items/KBA9SNH9"],"uri":["http://zotero.org/users/1765531/items/KBA9SNH9"],"itemData":{"id":1313,"type":"webpage","title":"Guide des vaccinations 2012","container-title":"INPES","URL":"http://www.inpes.sante.fr/nouveautes-editoriales/2012/guide-vaccination-2012.asp","author":[{"family":"Comité technique des vaccinations. Direction Générale de la Santé","given":""}],"issued":{"date-parts":[["2012"]]},"accessed":{"date-parts":[["2014",2,28]]}}}],"schema":"https://github.com/citation-style-language/schema/raw/master/csl-citation.json"} </w:instrText>
      </w:r>
      <w:r w:rsidRPr="00AF35F7">
        <w:fldChar w:fldCharType="separate"/>
      </w:r>
      <w:r w:rsidRPr="00AF35F7">
        <w:t>[8]</w:t>
      </w:r>
      <w:r w:rsidRPr="00AF35F7">
        <w:fldChar w:fldCharType="end"/>
      </w:r>
      <w:r w:rsidRPr="00AF35F7">
        <w:t xml:space="preserve">, Germany </w:t>
      </w:r>
      <w:r w:rsidRPr="00AF35F7">
        <w:fldChar w:fldCharType="begin"/>
      </w:r>
      <w:r w:rsidRPr="00AF35F7">
        <w:instrText xml:space="preserve"> ADDIN ZOTERO_ITEM CSL_CITATION {"citationID":"2wdmEvzh","properties":{"formattedCitation":"[9]","plainCitation":"[9]"},"citationItems":[{"id":2272,"uris":["http://zotero.org/users/1765531/items/MK7MDH9M"],"uri":["http://zotero.org/users/1765531/items/MK7MDH9M"],"itemData":{"id":2272,"type":"webpage","title":"RKI - STIKO-Recommendations - Recommendations of the Standing Committee on Vaccination (STIKO) at the Robert Koch Institute/Effective: August 2014","URL":"http://www.rki.de/EN/Content/Prevention/Vaccination/recommandations/34_2014_engl_19215.html","accessed":{"date-parts":[["2015",4,16]]}}}],"schema":"https://github.com/citation-style-language/schema/raw/master/csl-citation.json"} </w:instrText>
      </w:r>
      <w:r w:rsidRPr="00AF35F7">
        <w:fldChar w:fldCharType="separate"/>
      </w:r>
      <w:r w:rsidRPr="00AF35F7">
        <w:t>[9]</w:t>
      </w:r>
      <w:r w:rsidRPr="00AF35F7">
        <w:fldChar w:fldCharType="end"/>
      </w:r>
      <w:r w:rsidRPr="00AF35F7">
        <w:t xml:space="preserve"> and Switzerland </w:t>
      </w:r>
      <w:r w:rsidRPr="00AF35F7">
        <w:fldChar w:fldCharType="begin"/>
      </w:r>
      <w:r w:rsidRPr="00AF35F7">
        <w:instrText xml:space="preserve"> ADDIN ZOTERO_ITEM CSL_CITATION {"citationID":"j1zxpzm4","properties":{"formattedCitation":"[10]","plainCitation":"[10]"},"citationItems":[{"id":1309,"uris":["http://zotero.org/users/1765531/items/NMVRFT56"],"uri":["http://zotero.org/users/1765531/items/NMVRFT56"],"itemData":{"id":1309,"type":"report","title":"Prophylaxie pré- et post-expositionnelle de la rage chez l’homme.","collection-title":"Directives et recommendations","publisher":"Office fédéral de la santé publique","publisher-place":"Berne","event-place":"Berne","language":"Français","author":[{"family":"Groupe de travail rage, Commission Suisse pour les vaccinations","given":""}],"issued":{"date-parts":[["2004"]]}}}],"schema":"https://github.com/citation-style-language/schema/raw/master/csl-citation.json"} </w:instrText>
      </w:r>
      <w:r w:rsidRPr="00AF35F7">
        <w:fldChar w:fldCharType="separate"/>
      </w:r>
      <w:r w:rsidRPr="00AF35F7">
        <w:t>[10]</w:t>
      </w:r>
      <w:r w:rsidRPr="00AF35F7">
        <w:fldChar w:fldCharType="end"/>
      </w:r>
      <w:r w:rsidRPr="00AF35F7">
        <w:t xml:space="preserve">, still recommend the WHO position and so PEP after exposure to an unobservable dog in their country. Residual risk in WE pets </w:t>
      </w:r>
      <w:r w:rsidRPr="00AF35F7">
        <w:rPr>
          <w:lang w:val="en-GB"/>
        </w:rPr>
        <w:t xml:space="preserve">being </w:t>
      </w:r>
      <w:r w:rsidRPr="00AF35F7">
        <w:t xml:space="preserve">defined as “no risk” (no PEP necessary) or “low </w:t>
      </w:r>
      <w:r w:rsidRPr="00AF35F7">
        <w:rPr>
          <w:lang w:val="en-GB"/>
        </w:rPr>
        <w:t xml:space="preserve">risk” </w:t>
      </w:r>
      <w:r w:rsidRPr="00AF35F7">
        <w:t xml:space="preserve">(PEP recommended after exposure to an unobservable pet) depending on stakeholders, it appears necessary to better rationalize and harmonize PEP recommendations in WE. </w:t>
      </w:r>
    </w:p>
    <w:p w:rsidR="00774B79" w:rsidRPr="00AF35F7" w:rsidRDefault="00774B79" w:rsidP="00D45D81"/>
    <w:p w:rsidR="00774B79" w:rsidRPr="00AF35F7" w:rsidRDefault="00774B79" w:rsidP="00D45D81"/>
    <w:p w:rsidR="00774B79" w:rsidRPr="00480589" w:rsidRDefault="00774B79" w:rsidP="00480589">
      <w:pPr>
        <w:pStyle w:val="rfrences"/>
      </w:pPr>
      <w:r w:rsidRPr="00B73956">
        <w:fldChar w:fldCharType="begin"/>
      </w:r>
      <w:r w:rsidRPr="00B73956">
        <w:instrText xml:space="preserve"> ADDIN ZOTERO_BIBL {"custom":[]} CSL_BIBLIOGRAPHY </w:instrText>
      </w:r>
      <w:r w:rsidRPr="00B73956">
        <w:fldChar w:fldCharType="separate"/>
      </w:r>
      <w:r w:rsidRPr="00480589">
        <w:t>[1]</w:t>
      </w:r>
      <w:r w:rsidRPr="00480589">
        <w:tab/>
        <w:t>Compendium of Animal Rabies Prevention and Control, 2011 n.d. http://www.cdc.gov/mmwr/preview/mmwrhtml/rr6006a1.htm (accessed May 14, 2014).</w:t>
      </w:r>
    </w:p>
    <w:p w:rsidR="00774B79" w:rsidRPr="00B73956" w:rsidRDefault="00774B79" w:rsidP="00480589">
      <w:pPr>
        <w:pStyle w:val="rfrences"/>
      </w:pPr>
      <w:r w:rsidRPr="00B73956">
        <w:t>[2]</w:t>
      </w:r>
      <w:r w:rsidRPr="00B73956">
        <w:tab/>
        <w:t>OIE - World Organisation for Animal Health. Infection with rabies virus. Terr. Anim. Health Code, n.d.</w:t>
      </w:r>
    </w:p>
    <w:p w:rsidR="00774B79" w:rsidRPr="00B73956" w:rsidRDefault="00774B79" w:rsidP="00480589">
      <w:pPr>
        <w:pStyle w:val="rfrences"/>
      </w:pPr>
      <w:r w:rsidRPr="00B73956">
        <w:t>[3]</w:t>
      </w:r>
      <w:r w:rsidRPr="00B73956">
        <w:tab/>
        <w:t>World Health Organization. Rabies vaccines: WHO position paper—Recommendations. Vaccine 2010;28:7140–2. doi:10.1016/j.vaccine.2010.08.082.</w:t>
      </w:r>
    </w:p>
    <w:p w:rsidR="00774B79" w:rsidRPr="00B73956" w:rsidRDefault="00774B79" w:rsidP="00480589">
      <w:pPr>
        <w:pStyle w:val="rfrences"/>
      </w:pPr>
      <w:r w:rsidRPr="00B73956">
        <w:t>[4]</w:t>
      </w:r>
      <w:r w:rsidRPr="00B73956">
        <w:tab/>
        <w:t>World Health Organization. International travel and health. Vaccine-preventable diseases and vaccine. WHO 2012. http://www.who.int/ith/fr/ (accessed April 4, 2014).</w:t>
      </w:r>
    </w:p>
    <w:p w:rsidR="00774B79" w:rsidRPr="00B73956" w:rsidRDefault="00774B79" w:rsidP="00480589">
      <w:pPr>
        <w:pStyle w:val="rfrences"/>
      </w:pPr>
      <w:r w:rsidRPr="00B73956">
        <w:t>[5]</w:t>
      </w:r>
      <w:r w:rsidRPr="00B73956">
        <w:tab/>
        <w:t>World Health Organization. WHO Expert Consultation on Rabies. Second report. World Health Organ Tech Rep Ser 2013:1–139.</w:t>
      </w:r>
    </w:p>
    <w:p w:rsidR="00774B79" w:rsidRPr="00B73956" w:rsidRDefault="00774B79" w:rsidP="00480589">
      <w:pPr>
        <w:pStyle w:val="rfrences"/>
      </w:pPr>
      <w:r w:rsidRPr="00B73956">
        <w:t>[6]</w:t>
      </w:r>
      <w:r w:rsidRPr="00B73956">
        <w:tab/>
        <w:t>Ribadeau Dumas F, N’Diaye DS, Paireau J, Gautret P, Bourhy H, Le Pen C, et al. Cost-effectiveness of rabies post-exposure prophylaxis in the context of very low rabies risk: A decision-tree model based on the experience of France. Vaccine 2015. doi:10.1016/j.vaccine.2015.02.075.</w:t>
      </w:r>
    </w:p>
    <w:p w:rsidR="00774B79" w:rsidRPr="00B73956" w:rsidRDefault="00774B79" w:rsidP="00480589">
      <w:pPr>
        <w:pStyle w:val="rfrences"/>
      </w:pPr>
      <w:r w:rsidRPr="00B73956">
        <w:t>[7]</w:t>
      </w:r>
      <w:r w:rsidRPr="00B73956">
        <w:tab/>
        <w:t>Health Protection Agency. Rabies risks in terrestrial animals, by country n.d. http://www.hpa.org.uk/web/HPAweb&amp;HPAwebStandard/HPAweb_C/1259152458758 (accessed February 28, 2014).</w:t>
      </w:r>
    </w:p>
    <w:p w:rsidR="00774B79" w:rsidRPr="00B73956" w:rsidRDefault="00774B79" w:rsidP="00480589">
      <w:pPr>
        <w:pStyle w:val="rfrences"/>
      </w:pPr>
      <w:r w:rsidRPr="00D45D81">
        <w:rPr>
          <w:lang w:val="fr-FR"/>
        </w:rPr>
        <w:t>[8]</w:t>
      </w:r>
      <w:r w:rsidRPr="00D45D81">
        <w:rPr>
          <w:lang w:val="fr-FR"/>
        </w:rPr>
        <w:tab/>
        <w:t xml:space="preserve">Comité technique des vaccinations. Direction Générale de la Santé. </w:t>
      </w:r>
      <w:r w:rsidRPr="00B73956">
        <w:t>Guide des vaccinations 2012. INPES 2012. http://www.inpes.sante.fr/nouveautes-editoriales/2012/guide-vaccination-2012.asp (accessed February 28, 2014).</w:t>
      </w:r>
    </w:p>
    <w:p w:rsidR="00774B79" w:rsidRPr="00B73956" w:rsidRDefault="00774B79" w:rsidP="00480589">
      <w:pPr>
        <w:pStyle w:val="rfrences"/>
      </w:pPr>
      <w:r w:rsidRPr="00B73956">
        <w:t>[9]</w:t>
      </w:r>
      <w:r w:rsidRPr="00B73956">
        <w:tab/>
        <w:t>RKI - STIKO-Recommendations - Recommendations of the Standing Committee on Vaccination (STIKO) at the Robert Koch Institute/Effective: August 2014 n.d. http://www.rki.de/EN/Content/Prevention/Vaccination/recommandations/34_2014_engl_19215.html (accessed April 16, 2015).</w:t>
      </w:r>
    </w:p>
    <w:p w:rsidR="00774B79" w:rsidRPr="00D45D81" w:rsidRDefault="00774B79" w:rsidP="00480589">
      <w:pPr>
        <w:pStyle w:val="rfrences"/>
        <w:rPr>
          <w:lang w:val="fr-FR"/>
        </w:rPr>
      </w:pPr>
      <w:r w:rsidRPr="00D45D81">
        <w:rPr>
          <w:lang w:val="fr-FR"/>
        </w:rPr>
        <w:t>[10]</w:t>
      </w:r>
      <w:r w:rsidRPr="00D45D81">
        <w:rPr>
          <w:lang w:val="fr-FR"/>
        </w:rPr>
        <w:tab/>
        <w:t>Groupe de travail rage, Commission Suisse pour les vaccinations. Prophylaxie pré- et post-expositionnelle de la rage chez l’homme. Berne: Office fédéral de la santé publique; 2004.</w:t>
      </w:r>
    </w:p>
    <w:p w:rsidR="00F71147" w:rsidRPr="00D45D81" w:rsidRDefault="00774B79" w:rsidP="00480589">
      <w:pPr>
        <w:pStyle w:val="rfrences"/>
        <w:rPr>
          <w:rFonts w:ascii="Times New Roman" w:hAnsi="Times New Roman"/>
          <w:sz w:val="24"/>
          <w:szCs w:val="24"/>
          <w:lang w:val="fr-FR"/>
        </w:rPr>
        <w:sectPr w:rsidR="00F71147" w:rsidRPr="00D45D81" w:rsidSect="00BD1840">
          <w:pgSz w:w="11906" w:h="16838"/>
          <w:pgMar w:top="568" w:right="1417" w:bottom="284" w:left="1417" w:header="708" w:footer="708" w:gutter="0"/>
          <w:cols w:space="708"/>
          <w:docGrid w:linePitch="360"/>
        </w:sectPr>
      </w:pPr>
      <w:r w:rsidRPr="00B73956">
        <w:fldChar w:fldCharType="end"/>
      </w:r>
    </w:p>
    <w:p w:rsidR="00774B79" w:rsidRPr="00AF35F7" w:rsidRDefault="00774B79" w:rsidP="00D45D81">
      <w:pPr>
        <w:sectPr w:rsidR="00774B79" w:rsidRPr="00AF35F7" w:rsidSect="00F71147">
          <w:pgSz w:w="11906" w:h="16838"/>
          <w:pgMar w:top="1417" w:right="1417" w:bottom="1417" w:left="1417" w:header="708" w:footer="708" w:gutter="0"/>
          <w:cols w:space="708"/>
          <w:docGrid w:linePitch="360"/>
        </w:sectPr>
      </w:pPr>
    </w:p>
    <w:p w:rsidR="00774B79" w:rsidRPr="00D45D81" w:rsidRDefault="00774B79" w:rsidP="00D45D81">
      <w:pPr>
        <w:pStyle w:val="Titre1"/>
        <w:rPr>
          <w:lang w:val="fr-FR"/>
        </w:rPr>
      </w:pPr>
      <w:bookmarkStart w:id="4" w:name="_Toc448316434"/>
      <w:r w:rsidRPr="00D45D81">
        <w:rPr>
          <w:lang w:val="fr-FR"/>
        </w:rPr>
        <w:t>2: Methods</w:t>
      </w:r>
      <w:bookmarkEnd w:id="4"/>
    </w:p>
    <w:p w:rsidR="00774B79" w:rsidRPr="00D45D81" w:rsidRDefault="00774B79" w:rsidP="00D45D81">
      <w:pPr>
        <w:rPr>
          <w:lang w:val="fr-FR"/>
        </w:rPr>
      </w:pPr>
    </w:p>
    <w:p w:rsidR="00774B79" w:rsidRPr="00D45D81" w:rsidRDefault="00774B79" w:rsidP="00D45D81">
      <w:pPr>
        <w:pStyle w:val="Titre2"/>
        <w:rPr>
          <w:lang w:val="fr-FR"/>
        </w:rPr>
      </w:pPr>
      <w:bookmarkStart w:id="5" w:name="_Toc448316435"/>
      <w:r w:rsidRPr="00D45D81">
        <w:rPr>
          <w:lang w:val="fr-FR"/>
        </w:rPr>
        <w:t>Data and sources</w:t>
      </w:r>
      <w:bookmarkEnd w:id="5"/>
    </w:p>
    <w:p w:rsidR="00774B79" w:rsidRPr="00AF35F7" w:rsidRDefault="00774B79" w:rsidP="00D45D81">
      <w:r w:rsidRPr="00AF35F7">
        <w:t>Epidemiologic data on WE rabies cases among pets due to travel were first obtained from a literature review using PubMed (MEDLINE) from 2001 to April 2014 (cross-referencing “rabies” “importation” “travel” “dog” “cat” and “ferret”) and ProMED alert systems supplemented by peer-reviewed papers. Additional disease reporting systems were used, including the OIE World Animal Health Information Database (WAHID) interface (</w:t>
      </w:r>
      <w:hyperlink r:id="rId9" w:history="1">
        <w:r w:rsidRPr="00AF35F7">
          <w:rPr>
            <w:rStyle w:val="Lienhypertexte"/>
          </w:rPr>
          <w:t>http://www.oie.int/wahis_2/public/wahid.php/Diseaseinformation/WI</w:t>
        </w:r>
      </w:hyperlink>
      <w:r w:rsidRPr="00AF35F7">
        <w:t xml:space="preserve">), the European Food Safety Agency’s annual report, and reports of the European </w:t>
      </w:r>
      <w:r w:rsidRPr="00AF35F7">
        <w:rPr>
          <w:bCs/>
        </w:rPr>
        <w:t xml:space="preserve">Standing Committee on the Food Chain and Animal Health </w:t>
      </w:r>
      <w:r w:rsidRPr="00AF35F7">
        <w:rPr>
          <w:bCs/>
        </w:rPr>
        <w:fldChar w:fldCharType="begin"/>
      </w:r>
      <w:r w:rsidRPr="00AF35F7">
        <w:rPr>
          <w:bCs/>
        </w:rPr>
        <w:instrText xml:space="preserve"> ADDIN ZOTERO_ITEM CSL_CITATION {"citationID":"zGSXnRF9","properties":{"formattedCitation":"[1]","plainCitation":"[1]"},"citationItems":[{"id":515,"uris":["http://zotero.org/users/1765531/items/ZJ6P3ZVR"],"uri":["http://zotero.org/users/1765531/items/ZJ6P3ZVR"],"itemData":{"id":515,"type":"article-journal","title":"The European Union summary report on trends and sources of zoonoses, zoonotic agents and food-borne outbreaks in 2013","container-title":"EFSA Journal","volume":"13","issue":"1","source":"www.efsa.europa.eu","abstract":"This report of the European Food Safety Authority and the European Centre for Disease Prevention and Control presents the results of the zoonoses monitoring activities carried out in 2013 in 32 European countries (28 Member States and four non-Member States). Campylobacteriosis was the most commonly reported zoonosis. After several years of an increasing European Union (EU) trend, the human campylobacteriosis notification rate has stabilised. In food and animals no EU trends were observed and th","URL":"http://www.efsa.europa.eu/fr/efsajournal/pub/3991.htm","ISSN":"1831-4732","author":[{"family":"European Food Safety Authority","given":""}],"issued":{"date-parts":[["2015",1,28]]},"accessed":{"date-parts":[["2015",7,7]]}}}],"schema":"https://github.com/citation-style-language/schema/raw/master/csl-citation.json"} </w:instrText>
      </w:r>
      <w:r w:rsidRPr="00AF35F7">
        <w:rPr>
          <w:bCs/>
        </w:rPr>
        <w:fldChar w:fldCharType="separate"/>
      </w:r>
      <w:r w:rsidRPr="00AF35F7">
        <w:t>[1]</w:t>
      </w:r>
      <w:r w:rsidRPr="00AF35F7">
        <w:rPr>
          <w:bCs/>
        </w:rPr>
        <w:fldChar w:fldCharType="end"/>
      </w:r>
      <w:r w:rsidRPr="00AF35F7">
        <w:rPr>
          <w:bCs/>
        </w:rPr>
        <w:t xml:space="preserve">. When lacking specific information on included cases, national records or rabies reference centers were consulted. </w:t>
      </w:r>
      <w:r w:rsidRPr="00AF35F7">
        <w:t xml:space="preserve">Information was considered valid if not invalidated by any national or European rabies reference center and if found in at least 2 different reporting systems or published in peer-reviewed journals. Data collected concerned chronology, animal characteristics, rabies vaccination history, pet passport and health certificate, transportation mode, country of origin and destination, and number of PEP related to each case. Data on dog and cat populations per country were obtained from the European Pet Food Industry Federation </w:t>
      </w:r>
      <w:r w:rsidRPr="00AF35F7">
        <w:fldChar w:fldCharType="begin"/>
      </w:r>
      <w:r w:rsidRPr="00AF35F7">
        <w:instrText xml:space="preserve"> ADDIN ZOTERO_ITEM CSL_CITATION {"citationID":"kDxnDM3b","properties":{"formattedCitation":"[2]","plainCitation":"[2]"},"citationItems":[{"id":2511,"uris":["http://zotero.org/users/1765531/items/43MXUIUR"],"uri":["http://zotero.org/users/1765531/items/43MXUIUR"],"itemData":{"id":2511,"type":"webpage","title":"Facts and figures 2010","URL":"http://www.google.fr/url?sa=t&amp;rct=j&amp;q=&amp;esrc=s&amp;source=web&amp;cd=2&amp;ved=0CCkQFjAB&amp;url=http%3A%2F%2Fwww.fediaf.org%2Ffileadmin%2Fuser_upload%2Ffacts_and_figures_2010.pdf&amp;ei=DYRxVdG-IIHlUaLOgcAF&amp;usg=AFQjCNFzcqh4D_o_cJ1XbUaXimxFeIDclw&amp;sig2=XM30honrglT2uxDAk3uvJA&amp;bvm=bv.95039771,d.ZGU","author":[{"family":"The European Pet Food Industy-FEDIAF","given":""}],"accessed":{"date-parts":[["2015",6,5]]}}}],"schema":"https://github.com/citation-style-language/schema/raw/master/csl-citation.json"} </w:instrText>
      </w:r>
      <w:r w:rsidRPr="00AF35F7">
        <w:fldChar w:fldCharType="separate"/>
      </w:r>
      <w:r w:rsidRPr="00AF35F7">
        <w:t>[2]</w:t>
      </w:r>
      <w:r w:rsidRPr="00AF35F7">
        <w:fldChar w:fldCharType="end"/>
      </w:r>
      <w:r w:rsidRPr="00AF35F7">
        <w:t>.</w:t>
      </w:r>
    </w:p>
    <w:p w:rsidR="00774B79" w:rsidRPr="00AF35F7" w:rsidRDefault="00774B79" w:rsidP="00D45D81"/>
    <w:p w:rsidR="00774B79" w:rsidRPr="00AF35F7" w:rsidRDefault="00774B79" w:rsidP="00D45D81">
      <w:pPr>
        <w:pStyle w:val="Titre2"/>
      </w:pPr>
      <w:bookmarkStart w:id="6" w:name="_Toc448316436"/>
      <w:r w:rsidRPr="00AF35F7">
        <w:t>Inclusion and exclusion criteria</w:t>
      </w:r>
      <w:bookmarkEnd w:id="6"/>
    </w:p>
    <w:p w:rsidR="00774B79" w:rsidRPr="00AF35F7" w:rsidRDefault="00774B79" w:rsidP="00D45D81">
      <w:r w:rsidRPr="00AF35F7">
        <w:t xml:space="preserve">We considered all rabid pets reported in WE, whether directly or indirectly linked to pet travel. The WE countries studied were Belgium, France, Germany, Ireland, Italy, the Netherlands, Portugal, Spain, Switzerland and the United Kingdom, restricted to continental Europe (Spain’s Ceuta and Melilla enclaves were excluded, for example, as was French Guiana). We did not consider countries with &lt;1,000,000 inhabitants. </w:t>
      </w:r>
    </w:p>
    <w:p w:rsidR="00774B79" w:rsidRPr="00AF35F7" w:rsidRDefault="00774B79" w:rsidP="00D45D81">
      <w:r w:rsidRPr="00AF35F7">
        <w:t xml:space="preserve">Bat and wildlife rabies cases were excluded (Germany before 2006 and Italy from 2008 to 2011 being concerned by wildlife rabies </w:t>
      </w:r>
      <w:r w:rsidRPr="00AF35F7">
        <w:fldChar w:fldCharType="begin"/>
      </w:r>
      <w:r w:rsidRPr="00AF35F7">
        <w:instrText xml:space="preserve"> ADDIN ZOTERO_ITEM CSL_CITATION {"citationID":"p2XOGB8K","properties":{"formattedCitation":"[3,4]","plainCitation":"[3,4]"},"citationItems":[{"id":540,"uris":["http://zotero.org/users/1765531/items/T9QA3U7I"],"uri":["http://zotero.org/users/1765531/items/T9QA3U7I"],"itemData":{"id":540,"type":"article-journal","title":"Elimination of terrestrial rabies in Germany using oral vaccination of foxes.","container-title":"Berl. Münch. Tierärztl. Wschr.","page":"178–190","volume":"13","issue":"5-6","source":"Google Scholar","author":[{"family":"Müller","given":"Thomas"},{"family":"Bätza","given":"Hans-Joachim"},{"family":"Freuling","given":"Conrad"},{"family":"Kliemt","given":"Anke"},{"family":"Kliemt","given":"Jeannette"},{"family":"Heuser","given":"Rolf"},{"family":"Schlüter","given":"Hartmut"},{"family":"Selhorst","given":"Thomas"},{"family":"Vos","given":"Adriaan"},{"family":"Mettenleiter","given":"Thomas C."}],"issued":{"date-parts":[["2012"]]}}},{"id":347,"uris":["http://zotero.org/users/1765531/items/WU9GCZ4P"],"uri":["http://zotero.org/users/1765531/items/WU9GCZ4P"],"itemData":{"id":347,"type":"article-journal","title":"Rabies and Canine Distemper Virus Epidemics in the Red Fox Population of Northern Italy (2006–2010)","container-title":"PLoS ONE","page":"e61588","volume":"8","issue":"4","source":"PLoS Journals","abstract":"Since 2006 the red fox (Vulpes vulpes) population in north-eastern Italy has experienced an epidemic of canine distemper virus (CDV). Additionally, in 2008, after a thirteen-year absence from Italy, fox rabies was re-introduced in the Udine province at the national border with Slovenia. Disease intervention strategies are being developed and implemented to control rabies in this area and minimise risk to human health. Here we present empirical data and the epidemiological picture relating to these epidemics in the period 2006–2010. Of important significance for epidemiological studies of wild animals, basic mathematical models are developed to exploit information collected from the surveillance program on dead and/or living animals in order to assess the incidence of infection. These models are also used to estimate the rate of transmission of both diseases and the rate of vaccination, while correcting for a bias in early collection of CDV samples. We found that the rate of rabies transmission was roughly twice that of CDV, with an estimated effective contact between infected and susceptible fox leading to a new infection occurring once every 3 days for rabies, and once a week for CDV. We also inferred that during the early stage of the CDV epidemic, a bias in the monitoring protocol resulted in a positive sample being almost 10 times more likely to be collected than a negative sample. We estimated the rate of intake of oral vaccine at 0.006 per day, allowing us to estimate that roughly 68% of the foxes would be immunised. This was confirmed by field observations. Finally we discuss the implications for the eco-epidemiological dynamics of both epidemics in relation to control measures.","DOI":"10.1371/journal.pone.0061588","journalAbbreviation":"PLoS ONE","author":[{"family":"Nouvellet","given":"Pierre"},{"family":"Donnelly","given":"Christl A."},{"family":"De Nardi","given":"Marco"},{"family":"Rhodes","given":"Chris J."},{"family":"De Benedictis","given":"Paola"},{"family":"Citterio","given":"Carlo"},{"family":"Obber","given":"Federica"},{"family":"Lorenzetto","given":"Monica"},{"family":"Pozza","given":"Manuela Dalla"},{"family":"Cauchemez","given":"Simon"},{"family":"Cattoli","given":"Giovanni"}],"issued":{"date-parts":[["2013",4,22]]}}}],"schema":"https://github.com/citation-style-language/schema/raw/master/csl-citation.json"} </w:instrText>
      </w:r>
      <w:r w:rsidRPr="00AF35F7">
        <w:fldChar w:fldCharType="separate"/>
      </w:r>
      <w:r w:rsidRPr="00AF35F7">
        <w:t>[3,4]</w:t>
      </w:r>
      <w:r w:rsidRPr="00AF35F7">
        <w:fldChar w:fldCharType="end"/>
      </w:r>
      <w:r w:rsidRPr="00AF35F7">
        <w:t xml:space="preserve">). </w:t>
      </w:r>
    </w:p>
    <w:p w:rsidR="00774B79" w:rsidRPr="00AF35F7" w:rsidRDefault="00774B79" w:rsidP="00D45D81">
      <w:r w:rsidRPr="00AF35F7">
        <w:t xml:space="preserve">Pet travel is herein defined as any non-commercial movement across an administrative border by a live cat, dog or ferret with its owner or authorized person. Thus, a rabid animal confirmed by WE reference laboratories but diagnosed in samples from animals that died outside WE </w:t>
      </w:r>
      <w:r w:rsidRPr="00AF35F7">
        <w:fldChar w:fldCharType="begin"/>
      </w:r>
      <w:r w:rsidRPr="00AF35F7">
        <w:instrText xml:space="preserve"> ADDIN ZOTERO_ITEM CSL_CITATION {"citationID":"cr16qZmi","properties":{"formattedCitation":"[5]","plainCitation":"[5]"},"citationItems":[{"id":542,"uris":["http://zotero.org/users/1765531/items/IF54ZR83"],"uri":["http://zotero.org/users/1765531/items/IF54ZR83"],"itemData":{"id":542,"type":"article-journal","title":"Imported rabies, European Union and Switzerland, 2001–2010","container-title":"Emerging infectious diseases","page":"751","volume":"17","issue":"4","source":"Google Scholar","author":[{"family":"Johnson","given":"Nicholas"},{"family":"Freuling","given":"Conrad"},{"family":"Horton","given":"Daniel"},{"family":"Müller","given":"Thomas"},{"family":"Fooks","given":"Anthony R."}],"issued":{"date-parts":[["2011"]]}}}],"schema":"https://github.com/citation-style-language/schema/raw/master/csl-citation.json"} </w:instrText>
      </w:r>
      <w:r w:rsidRPr="00AF35F7">
        <w:fldChar w:fldCharType="separate"/>
      </w:r>
      <w:r w:rsidRPr="00AF35F7">
        <w:t>[5]</w:t>
      </w:r>
      <w:r w:rsidRPr="00AF35F7">
        <w:fldChar w:fldCharType="end"/>
      </w:r>
      <w:r w:rsidRPr="00AF35F7">
        <w:t xml:space="preserve"> were not included. This concerned 2 dog cadavers imported for diagnosis: 1 from Afghanistan to France in 2009 and 1 from Nepal to Germany in 2001.  </w:t>
      </w:r>
    </w:p>
    <w:p w:rsidR="00774B79" w:rsidRPr="00AF35F7" w:rsidRDefault="00774B79" w:rsidP="00D45D81"/>
    <w:p w:rsidR="00774B79" w:rsidRPr="00AF35F7" w:rsidRDefault="00774B79" w:rsidP="00D45D81">
      <w:pPr>
        <w:pStyle w:val="Titre2"/>
      </w:pPr>
      <w:bookmarkStart w:id="7" w:name="_Toc448316437"/>
      <w:r w:rsidRPr="00AF35F7">
        <w:t>Rabies risk calculation</w:t>
      </w:r>
      <w:bookmarkEnd w:id="7"/>
      <w:r w:rsidRPr="00AF35F7">
        <w:t xml:space="preserve"> </w:t>
      </w:r>
    </w:p>
    <w:p w:rsidR="00774B79" w:rsidRPr="00AF35F7" w:rsidRDefault="00774B79" w:rsidP="00D45D81">
      <w:r w:rsidRPr="00AF35F7">
        <w:t xml:space="preserve">The number of contagious days over the study period was calculated for each country and for all WE according to review data. For each area (country or WE), the animals’ contagious period included period </w:t>
      </w:r>
      <w:r w:rsidRPr="00AF35F7">
        <w:rPr>
          <w:lang w:val="en-GB"/>
        </w:rPr>
        <w:t xml:space="preserve">of contagiousness </w:t>
      </w:r>
      <w:r w:rsidRPr="00AF35F7">
        <w:t xml:space="preserve">in the area </w:t>
      </w:r>
      <w:r w:rsidRPr="00AF35F7">
        <w:rPr>
          <w:lang w:val="en-GB"/>
        </w:rPr>
        <w:t xml:space="preserve">before symptoms </w:t>
      </w:r>
      <w:r w:rsidRPr="00AF35F7">
        <w:t>an</w:t>
      </w:r>
      <w:r w:rsidR="00125835" w:rsidRPr="00AF35F7">
        <w:t xml:space="preserve">d </w:t>
      </w:r>
      <w:r w:rsidR="00FB6539" w:rsidRPr="00AF35F7">
        <w:t>from first symptoms to death</w:t>
      </w:r>
      <w:r w:rsidR="00125835" w:rsidRPr="00AF35F7">
        <w:t xml:space="preserve">. </w:t>
      </w:r>
      <w:r w:rsidRPr="00AF35F7">
        <w:t>We defined then calculated P</w:t>
      </w:r>
      <w:r w:rsidRPr="00AF35F7">
        <w:rPr>
          <w:vertAlign w:val="subscript"/>
        </w:rPr>
        <w:t xml:space="preserve">A </w:t>
      </w:r>
      <w:r w:rsidRPr="00AF35F7">
        <w:t xml:space="preserve">for each country and all WE according to a previous study in France </w:t>
      </w:r>
      <w:r w:rsidRPr="00AF35F7">
        <w:fldChar w:fldCharType="begin"/>
      </w:r>
      <w:r w:rsidRPr="00AF35F7">
        <w:instrText xml:space="preserve"> ADDIN ZOTERO_ITEM CSL_CITATION {"citationID":"17fvj98ml3","properties":{"formattedCitation":"[6]","plainCitation":"[6]"},"citationItems":[{"id":2167,"uris":["http://zotero.org/users/1765531/items/XTN8AV8S"],"uri":["http://zotero.org/users/1765531/items/XTN8AV8S"],"itemData":{"id":2167,"type":"article-journal","title":"Cost-effectiveness of rabies post-exposure prophylaxis in the context of very low rabies risk: A decision-tree model based on the experience of France","container-title":"Vaccine","source":"CrossRef","URL":"http://linkinghub.elsevier.com/retrieve/pii/S0264410X15002868","DOI":"10.1016/j.vaccine.2015.02.075","ISSN":"0264410X","shortTitle":"Cost-effectiveness of rabies post-exposure prophylaxis in the context of very low rabies risk","language":"en","author":[{"family":"Ribadeau Dumas","given":"Florence"},{"family":"N’Diaye","given":"Dieynaba S."},{"family":"Paireau","given":"Juliette"},{"family":"Gautret","given":"Philippe"},{"family":"Bourhy","given":"Hervé"},{"family":"Le Pen","given":"Claude"},{"family":"Yazdanpanah","given":"Yazdan"}],"issued":{"date-parts":[["2015",3]]},"accessed":{"date-parts":[["2015",4,10]]}}}],"schema":"https://github.com/citation-style-language/schema/raw/master/csl-citation.json"} </w:instrText>
      </w:r>
      <w:r w:rsidRPr="00AF35F7">
        <w:fldChar w:fldCharType="separate"/>
      </w:r>
      <w:r w:rsidRPr="00AF35F7">
        <w:t>[6]</w:t>
      </w:r>
      <w:r w:rsidRPr="00AF35F7">
        <w:fldChar w:fldCharType="end"/>
      </w:r>
      <w:r w:rsidRPr="00AF35F7">
        <w:t xml:space="preserve">: </w:t>
      </w:r>
    </w:p>
    <w:p w:rsidR="00774B79" w:rsidRPr="00AF35F7" w:rsidRDefault="00774B79" w:rsidP="00D45D81"/>
    <w:p w:rsidR="00774B79" w:rsidRPr="00AF35F7" w:rsidRDefault="00774B79" w:rsidP="00D45D81">
      <m:oMathPara>
        <m:oMath>
          <m:r>
            <m:rPr>
              <m:sty m:val="p"/>
            </m:rPr>
            <w:rPr>
              <w:rFonts w:ascii="Cambria Math" w:hAnsi="Cambria Math"/>
            </w:rPr>
            <m:t>P</m:t>
          </m:r>
          <m:r>
            <m:rPr>
              <m:nor/>
            </m:rPr>
            <w:rPr>
              <w:vertAlign w:val="subscript"/>
            </w:rPr>
            <m:t>A</m:t>
          </m:r>
          <m:r>
            <m:rPr>
              <m:sty m:val="p"/>
            </m:rPr>
            <w:rPr>
              <w:rFonts w:ascii="Cambria Math" w:hAnsi="Cambria Math"/>
            </w:rPr>
            <m:t>=</m:t>
          </m:r>
          <m:f>
            <m:fPr>
              <m:ctrlPr>
                <w:rPr>
                  <w:rFonts w:ascii="Cambria Math" w:hAnsi="Cambria Math"/>
                </w:rPr>
              </m:ctrlPr>
            </m:fPr>
            <m:num>
              <m:nary>
                <m:naryPr>
                  <m:chr m:val="∑"/>
                  <m:subHide m:val="1"/>
                  <m:supHide m:val="1"/>
                  <m:ctrlPr>
                    <w:rPr>
                      <w:rFonts w:ascii="Cambria Math" w:hAnsi="Cambria Math"/>
                    </w:rPr>
                  </m:ctrlPr>
                </m:naryPr>
                <m:sub/>
                <m:sup/>
                <m:e>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contagious</m:t>
                  </m:r>
                  <m:r>
                    <m:rPr>
                      <m:sty m:val="p"/>
                    </m:rPr>
                    <w:rPr>
                      <w:rFonts w:ascii="Cambria Math" w:hAnsi="Cambria Math"/>
                    </w:rPr>
                    <m:t xml:space="preserve"> </m:t>
                  </m:r>
                  <m:r>
                    <w:rPr>
                      <w:rFonts w:ascii="Cambria Math" w:hAnsi="Cambria Math"/>
                    </w:rPr>
                    <m:t>days</m:t>
                  </m:r>
                  <m:r>
                    <m:rPr>
                      <m:sty m:val="p"/>
                    </m:rPr>
                    <w:rPr>
                      <w:rFonts w:ascii="Cambria Math" w:hAnsi="Cambria Math"/>
                    </w:rPr>
                    <m:t xml:space="preserve"> </m:t>
                  </m:r>
                  <m:r>
                    <w:rPr>
                      <w:rFonts w:ascii="Cambria Math" w:hAnsi="Cambria Math"/>
                    </w:rPr>
                    <m:t>for</m:t>
                  </m:r>
                  <m:r>
                    <m:rPr>
                      <m:sty m:val="p"/>
                    </m:rPr>
                    <w:rPr>
                      <w:rFonts w:ascii="Cambria Math" w:hAnsi="Cambria Math"/>
                    </w:rPr>
                    <m:t xml:space="preserve"> </m:t>
                  </m:r>
                  <m:r>
                    <w:rPr>
                      <w:rFonts w:ascii="Cambria Math" w:hAnsi="Cambria Math"/>
                    </w:rPr>
                    <m:t>pets</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the</m:t>
                  </m:r>
                  <m:r>
                    <m:rPr>
                      <m:sty m:val="p"/>
                    </m:rPr>
                    <w:rPr>
                      <w:rFonts w:ascii="Cambria Math" w:hAnsi="Cambria Math"/>
                    </w:rPr>
                    <m:t xml:space="preserve"> </m:t>
                  </m:r>
                  <m:r>
                    <w:rPr>
                      <w:rFonts w:ascii="Cambria Math" w:hAnsi="Cambria Math"/>
                    </w:rPr>
                    <m:t>area</m:t>
                  </m:r>
                  <m:r>
                    <m:rPr>
                      <m:sty m:val="p"/>
                    </m:rPr>
                    <w:rPr>
                      <w:rFonts w:ascii="Cambria Math" w:hAnsi="Cambria Math"/>
                    </w:rPr>
                    <m:t xml:space="preserve"> </m:t>
                  </m:r>
                  <m:r>
                    <w:rPr>
                      <w:rFonts w:ascii="Cambria Math" w:hAnsi="Cambria Math"/>
                    </w:rPr>
                    <m:t>between</m:t>
                  </m:r>
                  <m:r>
                    <m:rPr>
                      <m:sty m:val="p"/>
                    </m:rPr>
                    <w:rPr>
                      <w:rFonts w:ascii="Cambria Math" w:hAnsi="Cambria Math"/>
                    </w:rPr>
                    <m:t xml:space="preserve"> 2001 </m:t>
                  </m:r>
                  <m:r>
                    <w:rPr>
                      <w:rFonts w:ascii="Cambria Math" w:hAnsi="Cambria Math"/>
                    </w:rPr>
                    <m:t>and</m:t>
                  </m:r>
                  <m:r>
                    <m:rPr>
                      <m:sty m:val="p"/>
                    </m:rPr>
                    <w:rPr>
                      <w:rFonts w:ascii="Cambria Math" w:hAnsi="Cambria Math"/>
                    </w:rPr>
                    <m:t xml:space="preserve"> 2013</m:t>
                  </m:r>
                </m:e>
              </m:nary>
            </m:num>
            <m:den>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pets</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the</m:t>
              </m:r>
              <m:r>
                <m:rPr>
                  <m:sty m:val="p"/>
                </m:rPr>
                <w:rPr>
                  <w:rFonts w:ascii="Cambria Math" w:hAnsi="Cambria Math"/>
                </w:rPr>
                <m:t xml:space="preserve"> </m:t>
              </m:r>
              <m:r>
                <w:rPr>
                  <w:rFonts w:ascii="Cambria Math" w:hAnsi="Cambria Math"/>
                </w:rPr>
                <m:t>area</m:t>
              </m:r>
              <m:r>
                <m:rPr>
                  <m:sty m:val="p"/>
                </m:rPr>
                <w:rPr>
                  <w:rFonts w:ascii="Cambria Math" w:hAnsi="Cambria Math"/>
                </w:rPr>
                <m:t>*</m:t>
              </m:r>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days</m:t>
              </m:r>
              <m:r>
                <m:rPr>
                  <m:sty m:val="p"/>
                </m:rPr>
                <w:rPr>
                  <w:rFonts w:ascii="Cambria Math" w:hAnsi="Cambria Math"/>
                </w:rPr>
                <m:t xml:space="preserve"> </m:t>
              </m:r>
              <m:r>
                <w:rPr>
                  <w:rFonts w:ascii="Cambria Math" w:hAnsi="Cambria Math"/>
                </w:rPr>
                <m:t>between</m:t>
              </m:r>
              <m:r>
                <m:rPr>
                  <m:sty m:val="p"/>
                </m:rPr>
                <w:rPr>
                  <w:rFonts w:ascii="Cambria Math" w:hAnsi="Cambria Math"/>
                </w:rPr>
                <m:t xml:space="preserve"> 2001 </m:t>
              </m:r>
              <m:r>
                <w:rPr>
                  <w:rFonts w:ascii="Cambria Math" w:hAnsi="Cambria Math"/>
                </w:rPr>
                <m:t>and</m:t>
              </m:r>
              <m:r>
                <m:rPr>
                  <m:sty m:val="p"/>
                </m:rPr>
                <w:rPr>
                  <w:rFonts w:ascii="Cambria Math" w:hAnsi="Cambria Math"/>
                </w:rPr>
                <m:t xml:space="preserve"> 2013</m:t>
              </m:r>
            </m:den>
          </m:f>
        </m:oMath>
      </m:oMathPara>
    </w:p>
    <w:p w:rsidR="00774B79" w:rsidRPr="00AF35F7" w:rsidRDefault="00774B79" w:rsidP="00D45D81"/>
    <w:p w:rsidR="00774B79" w:rsidRPr="00AF35F7" w:rsidRDefault="00774B79" w:rsidP="00D45D81">
      <w:pPr>
        <w:pStyle w:val="Titre2"/>
      </w:pPr>
      <w:bookmarkStart w:id="8" w:name="_Toc448316438"/>
      <w:r w:rsidRPr="00AF35F7">
        <w:t>Key assumptions</w:t>
      </w:r>
      <w:bookmarkEnd w:id="8"/>
    </w:p>
    <w:p w:rsidR="00774B79" w:rsidRDefault="00774B79" w:rsidP="00D45D81">
      <w:r w:rsidRPr="00AF35F7">
        <w:t xml:space="preserve">It was assumed that the number of cats and dogs (based on data from 2010 </w:t>
      </w:r>
      <w:r w:rsidRPr="00AF35F7">
        <w:fldChar w:fldCharType="begin"/>
      </w:r>
      <w:r w:rsidRPr="00AF35F7">
        <w:instrText xml:space="preserve"> ADDIN ZOTERO_ITEM CSL_CITATION {"citationID":"p3K2UkM2","properties":{"formattedCitation":"[2]","plainCitation":"[2]"},"citationItems":[{"id":2511,"uris":["http://zotero.org/users/1765531/items/43MXUIUR"],"uri":["http://zotero.org/users/1765531/items/43MXUIUR"],"itemData":{"id":2511,"type":"webpage","title":"Facts and figures 2010","URL":"http://www.google.fr/url?sa=t&amp;rct=j&amp;q=&amp;esrc=s&amp;source=web&amp;cd=2&amp;ved=0CCkQFjAB&amp;url=http%3A%2F%2Fwww.fediaf.org%2Ffileadmin%2Fuser_upload%2Ffacts_and_figures_2010.pdf&amp;ei=DYRxVdG-IIHlUaLOgcAF&amp;usg=AFQjCNFzcqh4D_o_cJ1XbUaXimxFeIDclw&amp;sig2=XM30honrglT2uxDAk3uvJA&amp;bvm=bv.95039771,d.ZGU","author":[{"family":"The European Pet Food Industy-FEDIAF","given":""}],"accessed":{"date-parts":[["2015",6,5]]}}}],"schema":"https://github.com/citation-style-language/schema/raw/master/csl-citation.json"} </w:instrText>
      </w:r>
      <w:r w:rsidRPr="00AF35F7">
        <w:fldChar w:fldCharType="separate"/>
      </w:r>
      <w:r w:rsidRPr="00AF35F7">
        <w:t>[2]</w:t>
      </w:r>
      <w:r w:rsidRPr="00AF35F7">
        <w:fldChar w:fldCharType="end"/>
      </w:r>
      <w:r w:rsidRPr="00AF35F7">
        <w:t xml:space="preserve">) was stable over the study period (2001-2013). Dogs and cats were considered to be contagious </w:t>
      </w:r>
      <w:r w:rsidRPr="00AF35F7">
        <w:rPr>
          <w:lang w:val="en-GB"/>
        </w:rPr>
        <w:t xml:space="preserve">10 </w:t>
      </w:r>
      <w:r w:rsidRPr="00AF35F7">
        <w:t xml:space="preserve">days before initial symptoms </w:t>
      </w:r>
      <w:r w:rsidRPr="00AF35F7">
        <w:fldChar w:fldCharType="begin"/>
      </w:r>
      <w:r w:rsidRPr="00AF35F7">
        <w:instrText xml:space="preserve"> ADDIN ZOTERO_ITEM CSL_CITATION {"citationID":"2E0Fdchq","properties":{"formattedCitation":"{\\rtf [7\\uc0\\u8211{}9]}","plainCitation":"[7–9]"},"citationItems":[{"id":927,"uris":["http://zotero.org/users/1765531/items/IPKHI8Q5"],"uri":["http://zotero.org/users/1765531/items/IPKHI8Q5"],"itemData":{"id":927,"type":"webpage","title":"Compendium of Animal Rabies Prevention and Control, 2011","URL":"http://www.cdc.gov/mmwr/preview/mmwrhtml/rr6006a1.htm","language":"eng","accessed":{"date-parts":[["2014",5,14]]}}},{"id":2478,"uris":["http://zotero.org/users/1765531/items/38WPRSXH"],"uri":["http://zotero.org/users/1765531/items/38WPRSXH"],"itemData":{"id":2478,"type":"chapter","title":"Infection with rabies virus","container-title":"Terrestrial Animal Health Code","abstract":"zoonoses, animal welfare, animal health,food safety,veterinary,animal disease,animal,health,animal production,Bernard Vallat","URL":"http://www.oie.int/index.php?id=169&amp;L=0&amp;htmfile=chapitre_rabies.htm","author":[{"family":"OIE - World Organisation for Animal Health","given":""}],"accessed":{"date-parts":[["2015",5,28]]}}},{"id":"yTbNkicL/C4y0G7dH","uris":["http://zotero.org/users/1765531/items/9P5T5VW5"],"uri":["http://zotero.org/users/1765531/items/9P5T5VW5"],"itemData":{"id":"yTbNkicL/C4y0G7dH","type":"article-journal","title":"WHO Expert Consultation on Rabies. Second report","container-title":"World Health Organization technical report series","page":"1-139","issue":"982","source":"NCBI PubMed","abstract":"Although there is debate about the estimated health burden of rabies, the estimates of direct mortality and the DALYs due to rabies are among the highest of the neglected tropical diseases. Poor surveillance, underreporting in many developing countries, frequent misdiagnosis of rabies, and an absence of coordination among all the sectors involved are likely to lead to underestimation of the scale of the disease It is clear, however, that rabies disproportionately affects poor rural communities, and particularly children. Most of the expenditure for postexposure prophylaxis is borne by those who can least afford it. As a result of growing dog and human populations, the burden of human deaths from rabies and the economic costs will continue to escalate in the absence of concerted efforts and investment for control. Since the first WHO Expert Consultation on Rabies in 2004, WHO and its network of collaborating centres on rabies, specialized national institutions, members of the WHO Expert Advisory Panel on Rabies and partners such as the Gates Foundation, the Global Alliance for Rabies Control and the Partnership for Rabies Prevention, have been advocating the feasibility of rabies elimination regionally and globally and promoting research into sustainable cost-effective strategies. Those joint efforts have begun to break the cycle of rabies neglect, and rabies is becoming recognized as a priority for investment. This Consultation concluded that human dog-transmitted rabies is readily amenable to control, regional elimination in the medium- term and even global elimination in the long-term. A resolution on major neglected tropical diseases, including rabies, prepared for submission to the World Health Assembly in May 2013 aims at securing Member States' commitment to the control, elimination or eradication of these diseases. Endorsement of the resolution would open the door for exciting advances in rabies prevention and control.","ISSN":"0512-3054","note":"PMID: 24069724","journalAbbreviation":"World Health Organ Tech Rep Ser","language":"eng","author":[{"family":"World Health Organization","given":""}],"issued":{"year":2013},"PMID":"24069724","page-first":"1","container-title-short":"World Health Organ. Tech. Rep. Ser."}}],"schema":"https://github.com/citation-style-language/schema/raw/master/csl-citation.json"} </w:instrText>
      </w:r>
      <w:r w:rsidRPr="00AF35F7">
        <w:fldChar w:fldCharType="separate"/>
      </w:r>
      <w:r w:rsidRPr="00AF35F7">
        <w:t>[7–9]</w:t>
      </w:r>
      <w:r w:rsidRPr="00AF35F7">
        <w:fldChar w:fldCharType="end"/>
      </w:r>
      <w:r w:rsidRPr="00AF35F7">
        <w:t>.</w:t>
      </w:r>
    </w:p>
    <w:p w:rsidR="00BC4499" w:rsidRPr="00AF35F7" w:rsidRDefault="00BC4499" w:rsidP="00D45D81"/>
    <w:p w:rsidR="00774B79" w:rsidRPr="00AF35F7" w:rsidRDefault="00774B79" w:rsidP="00D45D81">
      <w:pPr>
        <w:pStyle w:val="Titre2"/>
      </w:pPr>
      <w:bookmarkStart w:id="9" w:name="_Toc448316439"/>
      <w:r w:rsidRPr="00AF35F7">
        <w:t>Analyses</w:t>
      </w:r>
      <w:bookmarkEnd w:id="9"/>
    </w:p>
    <w:p w:rsidR="00774B79" w:rsidRPr="00AF35F7" w:rsidRDefault="00774B79" w:rsidP="00D45D81">
      <w:pPr>
        <w:pStyle w:val="ecxmsonormal"/>
      </w:pPr>
      <w:r w:rsidRPr="00AF35F7">
        <w:t>Correlation tests were performed to assess the relationship between different parameters (dog population, density of dogs, dogs per inhabitant, number of tourists visiting Morocco) and P</w:t>
      </w:r>
      <w:r w:rsidRPr="00AF35F7">
        <w:rPr>
          <w:vertAlign w:val="subscript"/>
        </w:rPr>
        <w:t>A</w:t>
      </w:r>
      <w:r w:rsidRPr="00AF35F7">
        <w:t xml:space="preserve"> or number of contagious days. Considering un-normality and the limited size of the dataset (10 countries), a non-parametric Spearman-Rank Correlation test was used. Analyses were undertaken using Excel2013© (Microsoft.Inc) and R 3.0.1 (R Development Core Team, 2006).</w:t>
      </w:r>
    </w:p>
    <w:p w:rsidR="00774B79" w:rsidRPr="00AF35F7" w:rsidRDefault="00774B79" w:rsidP="00D45D81">
      <w:pPr>
        <w:pStyle w:val="ecxmsonormal"/>
      </w:pPr>
    </w:p>
    <w:p w:rsidR="00774B79" w:rsidRPr="00B73956" w:rsidRDefault="00774B79" w:rsidP="00480589">
      <w:pPr>
        <w:pStyle w:val="rfrences"/>
      </w:pPr>
      <w:r w:rsidRPr="00B73956">
        <w:fldChar w:fldCharType="begin"/>
      </w:r>
      <w:r w:rsidRPr="00B73956">
        <w:instrText xml:space="preserve"> ADDIN ZOTERO_BIBL {"custom":[]} CSL_BIBLIOGRAPHY </w:instrText>
      </w:r>
      <w:r w:rsidRPr="00B73956">
        <w:fldChar w:fldCharType="separate"/>
      </w:r>
      <w:r w:rsidRPr="00B73956">
        <w:t>[1]</w:t>
      </w:r>
      <w:r w:rsidRPr="00B73956">
        <w:tab/>
        <w:t>European Food Safety Authority. The European Union summary report on trends and sources of zoonoses, zoonotic agents and food-borne outbreaks in 2013. EFSA J 2015;13.</w:t>
      </w:r>
    </w:p>
    <w:p w:rsidR="00774B79" w:rsidRPr="00B73956" w:rsidRDefault="00774B79" w:rsidP="00480589">
      <w:pPr>
        <w:pStyle w:val="rfrences"/>
      </w:pPr>
      <w:r w:rsidRPr="00B73956">
        <w:t>[2]</w:t>
      </w:r>
      <w:r w:rsidRPr="00B73956">
        <w:tab/>
        <w:t>The European Pet Food Industy-FEDIAF. Facts and figures 2010 n.d. http://www.google.fr/url?sa=t&amp;rct=j&amp;q=&amp;esrc=s&amp;source=web&amp;cd=2&amp;ved=0CCkQFjAB&amp;url=http%3A%2F%2Fwww.fediaf.org%2Ffileadmin%2Fuser_upload%2Ffacts_and_figures_2010.pdf&amp;ei=DYRxVdG-IIHlUaLOgcAF&amp;usg=AFQjCNFzcqh4D_o_cJ1XbUaXimxFeIDclw&amp;sig2=XM30honrglT2uxDAk3uvJA&amp;bvm=bv.95039771,d.ZGU (accessed June 5, 2015).</w:t>
      </w:r>
    </w:p>
    <w:p w:rsidR="00774B79" w:rsidRPr="00D45D81" w:rsidRDefault="00774B79" w:rsidP="00480589">
      <w:pPr>
        <w:pStyle w:val="rfrences"/>
        <w:rPr>
          <w:lang w:val="fr-FR"/>
        </w:rPr>
      </w:pPr>
      <w:r w:rsidRPr="00D45D81">
        <w:rPr>
          <w:lang w:val="fr-FR"/>
        </w:rPr>
        <w:t>[3]</w:t>
      </w:r>
      <w:r w:rsidRPr="00D45D81">
        <w:rPr>
          <w:lang w:val="fr-FR"/>
        </w:rPr>
        <w:tab/>
        <w:t xml:space="preserve">Müller T, Bätza H-J, Freuling C, Kliemt A, Kliemt J, Heuser R, et al. </w:t>
      </w:r>
      <w:r w:rsidRPr="00B73956">
        <w:t xml:space="preserve">Elimination of terrestrial rabies in Germany using oral vaccination of foxes. </w:t>
      </w:r>
      <w:r w:rsidRPr="00D45D81">
        <w:rPr>
          <w:lang w:val="fr-FR"/>
        </w:rPr>
        <w:t>Berl Münch Tierärztl Wschr 2012;13:178–90.</w:t>
      </w:r>
    </w:p>
    <w:p w:rsidR="00774B79" w:rsidRPr="00B73956" w:rsidRDefault="00774B79" w:rsidP="00480589">
      <w:pPr>
        <w:pStyle w:val="rfrences"/>
      </w:pPr>
      <w:r w:rsidRPr="00D45D81">
        <w:rPr>
          <w:lang w:val="fr-FR"/>
        </w:rPr>
        <w:t>[4]</w:t>
      </w:r>
      <w:r w:rsidRPr="00D45D81">
        <w:rPr>
          <w:lang w:val="fr-FR"/>
        </w:rPr>
        <w:tab/>
        <w:t xml:space="preserve">Nouvellet P, Donnelly CA, De Nardi M, Rhodes CJ, De Benedictis P, Citterio C, et al. </w:t>
      </w:r>
      <w:r w:rsidRPr="00B73956">
        <w:t>Rabies and Canine Distemper Virus Epidemics in the Red Fox Population of Northern Italy (2006–2010). PLoS ONE 2013;8:e61588. doi:10.1371/journal.pone.0061588.</w:t>
      </w:r>
    </w:p>
    <w:p w:rsidR="00774B79" w:rsidRPr="00D45D81" w:rsidRDefault="00774B79" w:rsidP="00480589">
      <w:pPr>
        <w:pStyle w:val="rfrences"/>
        <w:rPr>
          <w:lang w:val="fr-FR"/>
        </w:rPr>
      </w:pPr>
      <w:r w:rsidRPr="00B73956">
        <w:t>[5]</w:t>
      </w:r>
      <w:r w:rsidRPr="00B73956">
        <w:tab/>
        <w:t xml:space="preserve">Johnson N, Freuling C, Horton D, Müller T, Fooks AR. Imported rabies, European Union and Switzerland, 2001–2010. </w:t>
      </w:r>
      <w:r w:rsidRPr="00D45D81">
        <w:rPr>
          <w:lang w:val="fr-FR"/>
        </w:rPr>
        <w:t>Emerg Infect Dis 2011;17:751.</w:t>
      </w:r>
    </w:p>
    <w:p w:rsidR="00774B79" w:rsidRPr="00B73956" w:rsidRDefault="00774B79" w:rsidP="00480589">
      <w:pPr>
        <w:pStyle w:val="rfrences"/>
      </w:pPr>
      <w:r w:rsidRPr="00D45D81">
        <w:rPr>
          <w:lang w:val="fr-FR"/>
        </w:rPr>
        <w:t>[6]</w:t>
      </w:r>
      <w:r w:rsidRPr="00D45D81">
        <w:rPr>
          <w:lang w:val="fr-FR"/>
        </w:rPr>
        <w:tab/>
        <w:t xml:space="preserve">Ribadeau Dumas F, N’Diaye DS, Paireau J, Gautret P, Bourhy H, Le Pen C, et al. </w:t>
      </w:r>
      <w:r w:rsidRPr="00B73956">
        <w:t>Cost-effectiveness of rabies post-exposure prophylaxis in the context of very low rabies risk: A decision-tree model based on the experience of France. Vaccine 2015. doi:10.1016/j.vaccine.2015.02.075.</w:t>
      </w:r>
    </w:p>
    <w:p w:rsidR="00774B79" w:rsidRPr="00B73956" w:rsidRDefault="00774B79" w:rsidP="00480589">
      <w:pPr>
        <w:pStyle w:val="rfrences"/>
      </w:pPr>
      <w:r w:rsidRPr="00B73956">
        <w:t>[7]</w:t>
      </w:r>
      <w:r w:rsidRPr="00B73956">
        <w:tab/>
        <w:t>Compendium of Animal Rabies Prevention and Control, 2011 n.d. http://www.cdc.gov/mmwr/preview/mmwrhtml/rr6006a1.htm (accessed May 14, 2014).</w:t>
      </w:r>
    </w:p>
    <w:p w:rsidR="00774B79" w:rsidRPr="00B73956" w:rsidRDefault="00774B79" w:rsidP="00480589">
      <w:pPr>
        <w:pStyle w:val="rfrences"/>
      </w:pPr>
      <w:r w:rsidRPr="00B73956">
        <w:t>[8]</w:t>
      </w:r>
      <w:r w:rsidRPr="00B73956">
        <w:tab/>
        <w:t>OIE - World Organisation for Animal Health. Infection with rabies virus. Terr. Anim. Health Code, n.d.</w:t>
      </w:r>
    </w:p>
    <w:p w:rsidR="00774B79" w:rsidRPr="00B73956" w:rsidRDefault="00774B79" w:rsidP="00480589">
      <w:pPr>
        <w:pStyle w:val="rfrences"/>
      </w:pPr>
      <w:r w:rsidRPr="00B73956">
        <w:t>[9]</w:t>
      </w:r>
      <w:r w:rsidRPr="00B73956">
        <w:tab/>
        <w:t>World Health Organization. WHO Expert Consultation on Rabies. Second report. World Health Organ Tech Rep Ser 2013:1–139.</w:t>
      </w:r>
    </w:p>
    <w:p w:rsidR="00774B79" w:rsidRPr="00AF35F7" w:rsidRDefault="00774B79" w:rsidP="00480589">
      <w:pPr>
        <w:pStyle w:val="rfrences"/>
      </w:pPr>
      <w:r w:rsidRPr="00B73956">
        <w:fldChar w:fldCharType="end"/>
      </w:r>
    </w:p>
    <w:p w:rsidR="00774B79" w:rsidRPr="00AF35F7" w:rsidRDefault="00774B79" w:rsidP="00D45D81"/>
    <w:p w:rsidR="00480589" w:rsidRDefault="00480589" w:rsidP="00D45D81">
      <w:pPr>
        <w:pStyle w:val="Titre1"/>
        <w:sectPr w:rsidR="00480589" w:rsidSect="0036339E">
          <w:footerReference w:type="default" r:id="rId10"/>
          <w:type w:val="continuous"/>
          <w:pgSz w:w="11906" w:h="16838"/>
          <w:pgMar w:top="1417" w:right="1417" w:bottom="1417" w:left="1134" w:header="708" w:footer="708" w:gutter="0"/>
          <w:cols w:space="708"/>
          <w:docGrid w:linePitch="360"/>
        </w:sectPr>
      </w:pPr>
      <w:bookmarkStart w:id="10" w:name="_Toc448316440"/>
    </w:p>
    <w:p w:rsidR="00774B79" w:rsidRPr="00AF35F7" w:rsidRDefault="0036339E" w:rsidP="00D45D81">
      <w:pPr>
        <w:pStyle w:val="Titre1"/>
        <w:rPr>
          <w:b/>
          <w:sz w:val="36"/>
          <w:szCs w:val="24"/>
        </w:rPr>
      </w:pPr>
      <w:r w:rsidRPr="00480589">
        <w:t>3</w:t>
      </w:r>
      <w:r w:rsidRPr="00AF35F7">
        <w:rPr>
          <w:b/>
        </w:rPr>
        <w:t>:</w:t>
      </w:r>
      <w:r w:rsidRPr="00AF35F7">
        <w:t xml:space="preserve"> Factors for which correlation with P</w:t>
      </w:r>
      <w:r w:rsidRPr="00AF35F7">
        <w:rPr>
          <w:vertAlign w:val="subscript"/>
        </w:rPr>
        <w:t xml:space="preserve">A </w:t>
      </w:r>
      <w:r w:rsidRPr="00AF35F7">
        <w:t>has been studied</w:t>
      </w:r>
      <w:bookmarkEnd w:id="10"/>
    </w:p>
    <w:tbl>
      <w:tblPr>
        <w:tblpPr w:leftFromText="141" w:rightFromText="141" w:bottomFromText="200" w:vertAnchor="text" w:horzAnchor="margin" w:tblpX="-709" w:tblpY="198"/>
        <w:tblW w:w="10773" w:type="dxa"/>
        <w:tblBorders>
          <w:top w:val="single" w:sz="12" w:space="0" w:color="auto"/>
          <w:bottom w:val="single" w:sz="12" w:space="0" w:color="auto"/>
        </w:tblBorders>
        <w:tblLayout w:type="fixed"/>
        <w:tblCellMar>
          <w:left w:w="70" w:type="dxa"/>
          <w:right w:w="70" w:type="dxa"/>
        </w:tblCellMar>
        <w:tblLook w:val="04A0" w:firstRow="1" w:lastRow="0" w:firstColumn="1" w:lastColumn="0" w:noHBand="0" w:noVBand="1"/>
      </w:tblPr>
      <w:tblGrid>
        <w:gridCol w:w="1319"/>
        <w:gridCol w:w="1049"/>
        <w:gridCol w:w="1033"/>
        <w:gridCol w:w="1035"/>
        <w:gridCol w:w="1033"/>
        <w:gridCol w:w="1003"/>
        <w:gridCol w:w="1003"/>
        <w:gridCol w:w="1330"/>
        <w:gridCol w:w="1004"/>
        <w:gridCol w:w="964"/>
      </w:tblGrid>
      <w:tr w:rsidR="00774B79" w:rsidRPr="00D45D81" w:rsidTr="00D45D81">
        <w:trPr>
          <w:trHeight w:val="400"/>
        </w:trPr>
        <w:tc>
          <w:tcPr>
            <w:tcW w:w="10773" w:type="dxa"/>
            <w:gridSpan w:val="10"/>
            <w:tcBorders>
              <w:top w:val="single" w:sz="12" w:space="0" w:color="auto"/>
              <w:bottom w:val="single" w:sz="2" w:space="0" w:color="auto"/>
            </w:tcBorders>
            <w:noWrap/>
            <w:vAlign w:val="center"/>
          </w:tcPr>
          <w:p w:rsidR="00774B79" w:rsidRPr="00AF35F7" w:rsidRDefault="00774B79" w:rsidP="00D45D81">
            <w:pPr>
              <w:pStyle w:val="Tableau"/>
              <w:framePr w:hSpace="0" w:wrap="auto" w:vAnchor="margin" w:hAnchor="text" w:xAlign="left" w:yAlign="inline"/>
            </w:pPr>
            <w:r w:rsidRPr="00AF35F7">
              <w:t xml:space="preserve">Technical Appendix 3: </w:t>
            </w:r>
            <w:r w:rsidRPr="00D45D81">
              <w:t>Factors for which correlation with P</w:t>
            </w:r>
            <w:r w:rsidRPr="00D45D81">
              <w:rPr>
                <w:vertAlign w:val="subscript"/>
              </w:rPr>
              <w:t xml:space="preserve">A </w:t>
            </w:r>
            <w:r w:rsidRPr="00D45D81">
              <w:t>has been studied</w:t>
            </w:r>
          </w:p>
        </w:tc>
      </w:tr>
      <w:tr w:rsidR="00774B79" w:rsidRPr="00D45D81" w:rsidTr="00D45D81">
        <w:trPr>
          <w:trHeight w:val="799"/>
        </w:trPr>
        <w:tc>
          <w:tcPr>
            <w:tcW w:w="1319" w:type="dxa"/>
            <w:vMerge w:val="restart"/>
            <w:tcBorders>
              <w:top w:val="single" w:sz="2" w:space="0" w:color="auto"/>
              <w:bottom w:val="nil"/>
            </w:tcBorders>
            <w:noWrap/>
            <w:vAlign w:val="center"/>
            <w:hideMark/>
          </w:tcPr>
          <w:p w:rsidR="00774B79" w:rsidRPr="00AF35F7" w:rsidRDefault="00774B79" w:rsidP="00D45D81">
            <w:pPr>
              <w:pStyle w:val="Tableau"/>
              <w:framePr w:hSpace="0" w:wrap="auto" w:vAnchor="margin" w:hAnchor="text" w:xAlign="left" w:yAlign="inline"/>
            </w:pPr>
            <w:r w:rsidRPr="00AF35F7">
              <w:t>Country</w:t>
            </w:r>
          </w:p>
        </w:tc>
        <w:tc>
          <w:tcPr>
            <w:tcW w:w="3117" w:type="dxa"/>
            <w:gridSpan w:val="3"/>
            <w:tcBorders>
              <w:top w:val="single" w:sz="2" w:space="0" w:color="auto"/>
              <w:bottom w:val="nil"/>
            </w:tcBorders>
            <w:noWrap/>
            <w:vAlign w:val="center"/>
            <w:hideMark/>
          </w:tcPr>
          <w:p w:rsidR="00774B79" w:rsidRPr="00AF35F7" w:rsidRDefault="00774B79" w:rsidP="00D45D81">
            <w:pPr>
              <w:pStyle w:val="Tableau"/>
              <w:framePr w:hSpace="0" w:wrap="auto" w:vAnchor="margin" w:hAnchor="text" w:xAlign="left" w:yAlign="inline"/>
            </w:pPr>
            <w:r w:rsidRPr="00AF35F7">
              <w:t>Population size</w:t>
            </w:r>
          </w:p>
        </w:tc>
        <w:tc>
          <w:tcPr>
            <w:tcW w:w="1033" w:type="dxa"/>
            <w:vMerge w:val="restart"/>
            <w:tcBorders>
              <w:top w:val="single" w:sz="2" w:space="0" w:color="auto"/>
              <w:bottom w:val="nil"/>
            </w:tcBorders>
            <w:vAlign w:val="center"/>
            <w:hideMark/>
          </w:tcPr>
          <w:p w:rsidR="00774B79" w:rsidRPr="00AF35F7" w:rsidRDefault="00774B79" w:rsidP="00D45D81">
            <w:pPr>
              <w:pStyle w:val="Tableau"/>
              <w:framePr w:hSpace="0" w:wrap="auto" w:vAnchor="margin" w:hAnchor="text" w:xAlign="left" w:yAlign="inline"/>
            </w:pPr>
            <w:r w:rsidRPr="00AF35F7">
              <w:t>Area</w:t>
            </w:r>
            <w:r w:rsidRPr="00AF35F7">
              <w:rPr>
                <w:vertAlign w:val="superscript"/>
              </w:rPr>
              <w:t>*</w:t>
            </w:r>
            <w:r w:rsidRPr="00AF35F7">
              <w:br/>
              <w:t>(km</w:t>
            </w:r>
            <w:r w:rsidRPr="00AF35F7">
              <w:rPr>
                <w:vertAlign w:val="superscript"/>
              </w:rPr>
              <w:t>2</w:t>
            </w:r>
            <w:r w:rsidRPr="00AF35F7">
              <w:t>)</w:t>
            </w:r>
          </w:p>
        </w:tc>
        <w:tc>
          <w:tcPr>
            <w:tcW w:w="1003" w:type="dxa"/>
            <w:vMerge w:val="restart"/>
            <w:tcBorders>
              <w:top w:val="single" w:sz="2" w:space="0" w:color="auto"/>
              <w:bottom w:val="nil"/>
            </w:tcBorders>
            <w:vAlign w:val="center"/>
            <w:hideMark/>
          </w:tcPr>
          <w:p w:rsidR="00774B79" w:rsidRPr="00AF35F7" w:rsidRDefault="00774B79" w:rsidP="00D45D81">
            <w:pPr>
              <w:pStyle w:val="Tableau"/>
              <w:framePr w:hSpace="0" w:wrap="auto" w:vAnchor="margin" w:hAnchor="text" w:xAlign="left" w:yAlign="inline"/>
            </w:pPr>
            <w:r w:rsidRPr="00AF35F7">
              <w:t>Dog/capita</w:t>
            </w:r>
          </w:p>
        </w:tc>
        <w:tc>
          <w:tcPr>
            <w:tcW w:w="1003" w:type="dxa"/>
            <w:vMerge w:val="restart"/>
            <w:tcBorders>
              <w:top w:val="single" w:sz="2" w:space="0" w:color="auto"/>
              <w:bottom w:val="nil"/>
            </w:tcBorders>
            <w:vAlign w:val="center"/>
            <w:hideMark/>
          </w:tcPr>
          <w:p w:rsidR="00774B79" w:rsidRPr="00AF35F7" w:rsidRDefault="00774B79" w:rsidP="00D45D81">
            <w:pPr>
              <w:pStyle w:val="Tableau"/>
              <w:framePr w:hSpace="0" w:wrap="auto" w:vAnchor="margin" w:hAnchor="text" w:xAlign="left" w:yAlign="inline"/>
            </w:pPr>
            <w:r w:rsidRPr="00AF35F7">
              <w:t>Cat/capita</w:t>
            </w:r>
            <w:r w:rsidR="00D45D81">
              <w:t>l</w:t>
            </w:r>
          </w:p>
        </w:tc>
        <w:tc>
          <w:tcPr>
            <w:tcW w:w="1330" w:type="dxa"/>
            <w:vMerge w:val="restart"/>
            <w:tcBorders>
              <w:top w:val="single" w:sz="2" w:space="0" w:color="auto"/>
              <w:bottom w:val="nil"/>
            </w:tcBorders>
            <w:vAlign w:val="center"/>
            <w:hideMark/>
          </w:tcPr>
          <w:p w:rsidR="00774B79" w:rsidRPr="00AF35F7" w:rsidRDefault="00774B79" w:rsidP="00D45D81">
            <w:pPr>
              <w:pStyle w:val="Tableau"/>
              <w:framePr w:hSpace="0" w:wrap="auto" w:vAnchor="margin" w:hAnchor="text" w:xAlign="left" w:yAlign="inline"/>
            </w:pPr>
            <w:r w:rsidRPr="00AF35F7">
              <w:t>Dog/km</w:t>
            </w:r>
            <w:r w:rsidRPr="00AF35F7">
              <w:rPr>
                <w:vertAlign w:val="superscript"/>
              </w:rPr>
              <w:t>2</w:t>
            </w:r>
          </w:p>
        </w:tc>
        <w:tc>
          <w:tcPr>
            <w:tcW w:w="1004" w:type="dxa"/>
            <w:vMerge w:val="restart"/>
            <w:tcBorders>
              <w:top w:val="single" w:sz="2" w:space="0" w:color="auto"/>
              <w:bottom w:val="nil"/>
            </w:tcBorders>
            <w:vAlign w:val="center"/>
            <w:hideMark/>
          </w:tcPr>
          <w:p w:rsidR="00774B79" w:rsidRPr="00AF35F7" w:rsidRDefault="00774B79" w:rsidP="00D45D81">
            <w:pPr>
              <w:pStyle w:val="Tableau"/>
              <w:framePr w:hSpace="0" w:wrap="auto" w:vAnchor="margin" w:hAnchor="text" w:xAlign="left" w:yAlign="inline"/>
            </w:pPr>
            <w:r w:rsidRPr="00AF35F7">
              <w:t>Cat/km</w:t>
            </w:r>
            <w:r w:rsidRPr="00AF35F7">
              <w:rPr>
                <w:vertAlign w:val="superscript"/>
              </w:rPr>
              <w:t>2</w:t>
            </w:r>
          </w:p>
        </w:tc>
        <w:tc>
          <w:tcPr>
            <w:tcW w:w="964" w:type="dxa"/>
            <w:vMerge w:val="restart"/>
            <w:tcBorders>
              <w:top w:val="single" w:sz="2" w:space="0" w:color="auto"/>
              <w:bottom w:val="nil"/>
            </w:tcBorders>
            <w:vAlign w:val="center"/>
            <w:hideMark/>
          </w:tcPr>
          <w:p w:rsidR="00774B79" w:rsidRPr="00AF35F7" w:rsidRDefault="00774B79" w:rsidP="00D45D81">
            <w:pPr>
              <w:pStyle w:val="Tableau"/>
              <w:framePr w:hSpace="0" w:wrap="auto" w:vAnchor="margin" w:hAnchor="text" w:xAlign="left" w:yAlign="inline"/>
            </w:pPr>
            <w:r w:rsidRPr="00AF35F7">
              <w:t>Number of tourists to Morocco</w:t>
            </w:r>
            <w:r w:rsidRPr="00AF35F7">
              <w:br/>
              <w:t xml:space="preserve"> in 2011</w:t>
            </w:r>
          </w:p>
        </w:tc>
      </w:tr>
      <w:tr w:rsidR="00774B79" w:rsidRPr="00AF35F7" w:rsidTr="00D45D81">
        <w:trPr>
          <w:trHeight w:val="528"/>
        </w:trPr>
        <w:tc>
          <w:tcPr>
            <w:tcW w:w="1319" w:type="dxa"/>
            <w:vMerge/>
            <w:tcBorders>
              <w:top w:val="nil"/>
              <w:bottom w:val="single" w:sz="2" w:space="0" w:color="auto"/>
            </w:tcBorders>
            <w:vAlign w:val="center"/>
            <w:hideMark/>
          </w:tcPr>
          <w:p w:rsidR="00774B79" w:rsidRPr="00AF35F7" w:rsidRDefault="00774B79" w:rsidP="00D45D81">
            <w:pPr>
              <w:pStyle w:val="Tableau"/>
              <w:framePr w:hSpace="0" w:wrap="auto" w:vAnchor="margin" w:hAnchor="text" w:xAlign="left" w:yAlign="inline"/>
            </w:pPr>
          </w:p>
        </w:tc>
        <w:tc>
          <w:tcPr>
            <w:tcW w:w="1049" w:type="dxa"/>
            <w:tcBorders>
              <w:top w:val="nil"/>
              <w:bottom w:val="single" w:sz="2" w:space="0" w:color="auto"/>
            </w:tcBorders>
            <w:vAlign w:val="center"/>
            <w:hideMark/>
          </w:tcPr>
          <w:p w:rsidR="00774B79" w:rsidRPr="00AF35F7" w:rsidRDefault="00774B79" w:rsidP="00D45D81">
            <w:pPr>
              <w:pStyle w:val="Tableau"/>
              <w:framePr w:hSpace="0" w:wrap="auto" w:vAnchor="margin" w:hAnchor="text" w:xAlign="left" w:yAlign="inline"/>
              <w:rPr>
                <w:bCs/>
              </w:rPr>
            </w:pPr>
            <w:r w:rsidRPr="00AF35F7">
              <w:rPr>
                <w:bCs/>
              </w:rPr>
              <w:t xml:space="preserve">Human </w:t>
            </w:r>
            <w:r w:rsidRPr="00AF35F7">
              <w:rPr>
                <w:vertAlign w:val="superscript"/>
              </w:rPr>
              <w:fldChar w:fldCharType="begin"/>
            </w:r>
            <w:r w:rsidRPr="00AF35F7">
              <w:rPr>
                <w:vertAlign w:val="superscript"/>
              </w:rPr>
              <w:instrText xml:space="preserve"> ADDIN ZOTERO_ITEM CSL_CITATION {"citationID":"tmr1qifau","properties":{"formattedCitation":"[1]","plainCitation":"[1]"},"citationItems":[{"id":2519,"uris":["http://zotero.org/users/1765531/items/484BBWQM"],"uri":["http://zotero.org/users/1765531/items/484BBWQM"],"itemData":{"id":2519,"type":"report","title":"EU employment and social situation.Quarterly Review   Special Supplement on Demographic Trends","collection-title":"Livres statistiques","publisher":"European Commission","URL":"http://epp.eurostat.ec.europa.eu/portal/page/portal/product_details/publication?p_product_code=KE-BH-13-0S2","call-number":"doi: 10.2767/41278","author":[{"literal":"Silvia Andueza Robustillo"},{"family":"Corsini","given":"Veronica"},{"family":"Marcu","given":"Monica"},{"family":"Vasileva","given":"Katya"},{"literal":"DG ESTAT"},{"family":"Marchetti","given":"Ettore"},{"literal":"DG EMPL"}],"issued":{"date-parts":[["2013"]]}}}],"schema":"https://github.com/citation-style-language/schema/raw/master/csl-citation.json"} </w:instrText>
            </w:r>
            <w:r w:rsidRPr="00AF35F7">
              <w:rPr>
                <w:vertAlign w:val="superscript"/>
              </w:rPr>
              <w:fldChar w:fldCharType="separate"/>
            </w:r>
            <w:r w:rsidRPr="00AF35F7">
              <w:t>[1]</w:t>
            </w:r>
            <w:r w:rsidRPr="00AF35F7">
              <w:rPr>
                <w:vertAlign w:val="superscript"/>
              </w:rPr>
              <w:fldChar w:fldCharType="end"/>
            </w:r>
            <w:r w:rsidRPr="00AF35F7">
              <w:rPr>
                <w:bCs/>
              </w:rPr>
              <w:br/>
            </w:r>
            <w:r w:rsidRPr="00AF35F7">
              <w:t>1 .1. 2011</w:t>
            </w:r>
          </w:p>
        </w:tc>
        <w:tc>
          <w:tcPr>
            <w:tcW w:w="1033" w:type="dxa"/>
            <w:tcBorders>
              <w:top w:val="nil"/>
              <w:bottom w:val="single" w:sz="2" w:space="0" w:color="auto"/>
            </w:tcBorders>
            <w:vAlign w:val="center"/>
            <w:hideMark/>
          </w:tcPr>
          <w:p w:rsidR="00774B79" w:rsidRPr="00AF35F7" w:rsidRDefault="00774B79" w:rsidP="00D45D81">
            <w:pPr>
              <w:pStyle w:val="Tableau"/>
              <w:framePr w:hSpace="0" w:wrap="auto" w:vAnchor="margin" w:hAnchor="text" w:xAlign="left" w:yAlign="inline"/>
              <w:rPr>
                <w:bCs/>
              </w:rPr>
            </w:pPr>
            <w:r w:rsidRPr="00AF35F7">
              <w:rPr>
                <w:bCs/>
              </w:rPr>
              <w:t xml:space="preserve">Dogs </w:t>
            </w:r>
            <w:r w:rsidRPr="00AF35F7">
              <w:rPr>
                <w:vertAlign w:val="superscript"/>
              </w:rPr>
              <w:fldChar w:fldCharType="begin"/>
            </w:r>
            <w:r w:rsidRPr="00AF35F7">
              <w:rPr>
                <w:vertAlign w:val="superscript"/>
              </w:rPr>
              <w:instrText xml:space="preserve"> ADDIN ZOTERO_ITEM CSL_CITATION {"citationID":"22o5ccc3r5","properties":{"formattedCitation":"[2]","plainCitation":"[2]"},"citationItems":[{"id":2511,"uris":["http://zotero.org/users/1765531/items/43MXUIUR"],"uri":["http://zotero.org/users/1765531/items/43MXUIUR"],"itemData":{"id":2511,"type":"webpage","title":"Facts and figures 2010","URL":"http://www.google.fr/url?sa=t&amp;rct=j&amp;q=&amp;esrc=s&amp;source=web&amp;cd=2&amp;ved=0CCkQFjAB&amp;url=http%3A%2F%2Fwww.fediaf.org%2Ffileadmin%2Fuser_upload%2Ffacts_and_figures_2010.pdf&amp;ei=DYRxVdG-IIHlUaLOgcAF&amp;usg=AFQjCNFzcqh4D_o_cJ1XbUaXimxFeIDclw&amp;sig2=XM30honrglT2uxDAk3uvJA&amp;bvm=bv.95039771,d.ZGU","author":[{"family":"The European Pet Food Industy-FEDIAF","given":""}],"accessed":{"date-parts":[["2015",6,5]]}}}],"schema":"https://github.com/citation-style-language/schema/raw/master/csl-citation.json"} </w:instrText>
            </w:r>
            <w:r w:rsidRPr="00AF35F7">
              <w:rPr>
                <w:vertAlign w:val="superscript"/>
              </w:rPr>
              <w:fldChar w:fldCharType="separate"/>
            </w:r>
            <w:r w:rsidRPr="00AF35F7">
              <w:t>[2]</w:t>
            </w:r>
            <w:r w:rsidRPr="00AF35F7">
              <w:rPr>
                <w:vertAlign w:val="superscript"/>
              </w:rPr>
              <w:fldChar w:fldCharType="end"/>
            </w:r>
            <w:r w:rsidRPr="00AF35F7">
              <w:rPr>
                <w:bCs/>
              </w:rPr>
              <w:br/>
            </w:r>
            <w:r w:rsidRPr="00AF35F7">
              <w:t>2010</w:t>
            </w:r>
          </w:p>
        </w:tc>
        <w:tc>
          <w:tcPr>
            <w:tcW w:w="1035" w:type="dxa"/>
            <w:tcBorders>
              <w:top w:val="nil"/>
              <w:bottom w:val="single" w:sz="2" w:space="0" w:color="auto"/>
            </w:tcBorders>
            <w:vAlign w:val="center"/>
            <w:hideMark/>
          </w:tcPr>
          <w:p w:rsidR="00774B79" w:rsidRPr="00AF35F7" w:rsidRDefault="00774B79" w:rsidP="00D45D81">
            <w:pPr>
              <w:pStyle w:val="Tableau"/>
              <w:framePr w:hSpace="0" w:wrap="auto" w:vAnchor="margin" w:hAnchor="text" w:xAlign="left" w:yAlign="inline"/>
              <w:rPr>
                <w:bCs/>
              </w:rPr>
            </w:pPr>
            <w:r w:rsidRPr="00AF35F7">
              <w:rPr>
                <w:bCs/>
              </w:rPr>
              <w:t xml:space="preserve">Cats </w:t>
            </w:r>
            <w:r w:rsidRPr="00AF35F7">
              <w:rPr>
                <w:vertAlign w:val="superscript"/>
              </w:rPr>
              <w:fldChar w:fldCharType="begin"/>
            </w:r>
            <w:r w:rsidRPr="00AF35F7">
              <w:rPr>
                <w:vertAlign w:val="superscript"/>
              </w:rPr>
              <w:instrText xml:space="preserve"> ADDIN ZOTERO_ITEM CSL_CITATION {"citationID":"1c8ge0n00a","properties":{"formattedCitation":"[2]","plainCitation":"[2]"},"citationItems":[{"id":2511,"uris":["http://zotero.org/users/1765531/items/43MXUIUR"],"uri":["http://zotero.org/users/1765531/items/43MXUIUR"],"itemData":{"id":2511,"type":"webpage","title":"Facts and figures 2010","URL":"http://www.google.fr/url?sa=t&amp;rct=j&amp;q=&amp;esrc=s&amp;source=web&amp;cd=2&amp;ved=0CCkQFjAB&amp;url=http%3A%2F%2Fwww.fediaf.org%2Ffileadmin%2Fuser_upload%2Ffacts_and_figures_2010.pdf&amp;ei=DYRxVdG-IIHlUaLOgcAF&amp;usg=AFQjCNFzcqh4D_o_cJ1XbUaXimxFeIDclw&amp;sig2=XM30honrglT2uxDAk3uvJA&amp;bvm=bv.95039771,d.ZGU","author":[{"family":"The European Pet Food Industy-FEDIAF","given":""}],"accessed":{"date-parts":[["2015",6,5]]}}}],"schema":"https://github.com/citation-style-language/schema/raw/master/csl-citation.json"} </w:instrText>
            </w:r>
            <w:r w:rsidRPr="00AF35F7">
              <w:rPr>
                <w:vertAlign w:val="superscript"/>
              </w:rPr>
              <w:fldChar w:fldCharType="separate"/>
            </w:r>
            <w:r w:rsidRPr="00AF35F7">
              <w:t>[2]</w:t>
            </w:r>
            <w:r w:rsidRPr="00AF35F7">
              <w:rPr>
                <w:vertAlign w:val="superscript"/>
              </w:rPr>
              <w:fldChar w:fldCharType="end"/>
            </w:r>
            <w:r w:rsidRPr="00AF35F7">
              <w:rPr>
                <w:bCs/>
              </w:rPr>
              <w:br/>
            </w:r>
            <w:r w:rsidRPr="00AF35F7">
              <w:t>2010</w:t>
            </w:r>
          </w:p>
        </w:tc>
        <w:tc>
          <w:tcPr>
            <w:tcW w:w="1033" w:type="dxa"/>
            <w:vMerge/>
            <w:tcBorders>
              <w:top w:val="nil"/>
              <w:bottom w:val="single" w:sz="2" w:space="0" w:color="auto"/>
            </w:tcBorders>
            <w:vAlign w:val="center"/>
            <w:hideMark/>
          </w:tcPr>
          <w:p w:rsidR="00774B79" w:rsidRPr="00AF35F7" w:rsidRDefault="00774B79" w:rsidP="00D45D81">
            <w:pPr>
              <w:pStyle w:val="Tableau"/>
              <w:framePr w:hSpace="0" w:wrap="auto" w:vAnchor="margin" w:hAnchor="text" w:xAlign="left" w:yAlign="inline"/>
            </w:pPr>
          </w:p>
        </w:tc>
        <w:tc>
          <w:tcPr>
            <w:tcW w:w="1003" w:type="dxa"/>
            <w:vMerge/>
            <w:tcBorders>
              <w:top w:val="nil"/>
              <w:bottom w:val="single" w:sz="2" w:space="0" w:color="auto"/>
            </w:tcBorders>
            <w:vAlign w:val="center"/>
            <w:hideMark/>
          </w:tcPr>
          <w:p w:rsidR="00774B79" w:rsidRPr="00AF35F7" w:rsidRDefault="00774B79" w:rsidP="00D45D81">
            <w:pPr>
              <w:pStyle w:val="Tableau"/>
              <w:framePr w:hSpace="0" w:wrap="auto" w:vAnchor="margin" w:hAnchor="text" w:xAlign="left" w:yAlign="inline"/>
            </w:pPr>
          </w:p>
        </w:tc>
        <w:tc>
          <w:tcPr>
            <w:tcW w:w="1003" w:type="dxa"/>
            <w:vMerge/>
            <w:tcBorders>
              <w:top w:val="nil"/>
              <w:bottom w:val="single" w:sz="2" w:space="0" w:color="auto"/>
            </w:tcBorders>
            <w:vAlign w:val="center"/>
            <w:hideMark/>
          </w:tcPr>
          <w:p w:rsidR="00774B79" w:rsidRPr="00AF35F7" w:rsidRDefault="00774B79" w:rsidP="00D45D81">
            <w:pPr>
              <w:pStyle w:val="Tableau"/>
              <w:framePr w:hSpace="0" w:wrap="auto" w:vAnchor="margin" w:hAnchor="text" w:xAlign="left" w:yAlign="inline"/>
            </w:pPr>
          </w:p>
        </w:tc>
        <w:tc>
          <w:tcPr>
            <w:tcW w:w="1330" w:type="dxa"/>
            <w:vMerge/>
            <w:tcBorders>
              <w:top w:val="nil"/>
              <w:bottom w:val="single" w:sz="2" w:space="0" w:color="auto"/>
            </w:tcBorders>
            <w:vAlign w:val="center"/>
            <w:hideMark/>
          </w:tcPr>
          <w:p w:rsidR="00774B79" w:rsidRPr="00AF35F7" w:rsidRDefault="00774B79" w:rsidP="00D45D81">
            <w:pPr>
              <w:pStyle w:val="Tableau"/>
              <w:framePr w:hSpace="0" w:wrap="auto" w:vAnchor="margin" w:hAnchor="text" w:xAlign="left" w:yAlign="inline"/>
            </w:pPr>
          </w:p>
        </w:tc>
        <w:tc>
          <w:tcPr>
            <w:tcW w:w="1004" w:type="dxa"/>
            <w:vMerge/>
            <w:tcBorders>
              <w:top w:val="nil"/>
              <w:bottom w:val="single" w:sz="2" w:space="0" w:color="auto"/>
            </w:tcBorders>
            <w:vAlign w:val="center"/>
            <w:hideMark/>
          </w:tcPr>
          <w:p w:rsidR="00774B79" w:rsidRPr="00AF35F7" w:rsidRDefault="00774B79" w:rsidP="00D45D81">
            <w:pPr>
              <w:pStyle w:val="Tableau"/>
              <w:framePr w:hSpace="0" w:wrap="auto" w:vAnchor="margin" w:hAnchor="text" w:xAlign="left" w:yAlign="inline"/>
            </w:pPr>
          </w:p>
        </w:tc>
        <w:tc>
          <w:tcPr>
            <w:tcW w:w="964" w:type="dxa"/>
            <w:vMerge/>
            <w:tcBorders>
              <w:top w:val="nil"/>
              <w:bottom w:val="single" w:sz="2" w:space="0" w:color="auto"/>
            </w:tcBorders>
            <w:vAlign w:val="center"/>
            <w:hideMark/>
          </w:tcPr>
          <w:p w:rsidR="00774B79" w:rsidRPr="00AF35F7" w:rsidRDefault="00774B79" w:rsidP="00D45D81">
            <w:pPr>
              <w:pStyle w:val="Tableau"/>
              <w:framePr w:hSpace="0" w:wrap="auto" w:vAnchor="margin" w:hAnchor="text" w:xAlign="left" w:yAlign="inline"/>
            </w:pPr>
          </w:p>
        </w:tc>
      </w:tr>
      <w:tr w:rsidR="00774B79" w:rsidRPr="00AF35F7" w:rsidTr="00D45D81">
        <w:trPr>
          <w:trHeight w:val="273"/>
        </w:trPr>
        <w:tc>
          <w:tcPr>
            <w:tcW w:w="1319" w:type="dxa"/>
            <w:tcBorders>
              <w:top w:val="single" w:sz="2" w:space="0" w:color="auto"/>
            </w:tcBorders>
            <w:noWrap/>
            <w:vAlign w:val="center"/>
            <w:hideMark/>
          </w:tcPr>
          <w:p w:rsidR="00774B79" w:rsidRPr="00AF35F7" w:rsidRDefault="00774B79" w:rsidP="00D45D81">
            <w:pPr>
              <w:pStyle w:val="Tableau"/>
              <w:framePr w:hSpace="0" w:wrap="auto" w:vAnchor="margin" w:hAnchor="text" w:xAlign="left" w:yAlign="inline"/>
            </w:pPr>
            <w:r w:rsidRPr="00AF35F7">
              <w:t>Switzerland</w:t>
            </w:r>
          </w:p>
        </w:tc>
        <w:tc>
          <w:tcPr>
            <w:tcW w:w="1049" w:type="dxa"/>
            <w:tcBorders>
              <w:top w:val="single" w:sz="2" w:space="0" w:color="auto"/>
            </w:tcBorders>
            <w:noWrap/>
            <w:vAlign w:val="center"/>
            <w:hideMark/>
          </w:tcPr>
          <w:p w:rsidR="00774B79" w:rsidRPr="00AF35F7" w:rsidRDefault="00774B79" w:rsidP="00D45D81">
            <w:pPr>
              <w:pStyle w:val="Tableau"/>
              <w:framePr w:hSpace="0" w:wrap="auto" w:vAnchor="margin" w:hAnchor="text" w:xAlign="left" w:yAlign="inline"/>
            </w:pPr>
            <w:r w:rsidRPr="00AF35F7">
              <w:t>8,037,000</w:t>
            </w:r>
          </w:p>
        </w:tc>
        <w:tc>
          <w:tcPr>
            <w:tcW w:w="1033" w:type="dxa"/>
            <w:tcBorders>
              <w:top w:val="single" w:sz="2" w:space="0" w:color="auto"/>
            </w:tcBorders>
            <w:noWrap/>
            <w:vAlign w:val="center"/>
            <w:hideMark/>
          </w:tcPr>
          <w:p w:rsidR="00774B79" w:rsidRPr="00AF35F7" w:rsidRDefault="00774B79" w:rsidP="00D45D81">
            <w:pPr>
              <w:pStyle w:val="Tableau"/>
              <w:framePr w:hSpace="0" w:wrap="auto" w:vAnchor="margin" w:hAnchor="text" w:xAlign="left" w:yAlign="inline"/>
            </w:pPr>
            <w:r w:rsidRPr="00AF35F7">
              <w:t>445,000</w:t>
            </w:r>
          </w:p>
        </w:tc>
        <w:tc>
          <w:tcPr>
            <w:tcW w:w="1035" w:type="dxa"/>
            <w:tcBorders>
              <w:top w:val="single" w:sz="2" w:space="0" w:color="auto"/>
            </w:tcBorders>
            <w:noWrap/>
            <w:vAlign w:val="center"/>
            <w:hideMark/>
          </w:tcPr>
          <w:p w:rsidR="00774B79" w:rsidRPr="00AF35F7" w:rsidRDefault="00774B79" w:rsidP="00D45D81">
            <w:pPr>
              <w:pStyle w:val="Tableau"/>
              <w:framePr w:hSpace="0" w:wrap="auto" w:vAnchor="margin" w:hAnchor="text" w:xAlign="left" w:yAlign="inline"/>
            </w:pPr>
            <w:r w:rsidRPr="00AF35F7">
              <w:t>1,507,000</w:t>
            </w:r>
          </w:p>
        </w:tc>
        <w:tc>
          <w:tcPr>
            <w:tcW w:w="1033" w:type="dxa"/>
            <w:tcBorders>
              <w:top w:val="single" w:sz="2" w:space="0" w:color="auto"/>
            </w:tcBorders>
            <w:noWrap/>
            <w:vAlign w:val="center"/>
            <w:hideMark/>
          </w:tcPr>
          <w:p w:rsidR="00774B79" w:rsidRPr="00AF35F7" w:rsidRDefault="00774B79" w:rsidP="00D45D81">
            <w:pPr>
              <w:pStyle w:val="Tableau"/>
              <w:framePr w:hSpace="0" w:wrap="auto" w:vAnchor="margin" w:hAnchor="text" w:xAlign="left" w:yAlign="inline"/>
            </w:pPr>
            <w:r w:rsidRPr="00AF35F7">
              <w:t>41,290</w:t>
            </w:r>
          </w:p>
        </w:tc>
        <w:tc>
          <w:tcPr>
            <w:tcW w:w="1003" w:type="dxa"/>
            <w:tcBorders>
              <w:top w:val="single" w:sz="2" w:space="0" w:color="auto"/>
            </w:tcBorders>
            <w:noWrap/>
            <w:vAlign w:val="center"/>
            <w:hideMark/>
          </w:tcPr>
          <w:p w:rsidR="00774B79" w:rsidRPr="00AF35F7" w:rsidRDefault="00774B79" w:rsidP="00D45D81">
            <w:pPr>
              <w:pStyle w:val="Tableau"/>
              <w:framePr w:hSpace="0" w:wrap="auto" w:vAnchor="margin" w:hAnchor="text" w:xAlign="left" w:yAlign="inline"/>
            </w:pPr>
            <w:r w:rsidRPr="00AF35F7">
              <w:t>0.06</w:t>
            </w:r>
          </w:p>
        </w:tc>
        <w:tc>
          <w:tcPr>
            <w:tcW w:w="1003" w:type="dxa"/>
            <w:tcBorders>
              <w:top w:val="single" w:sz="2" w:space="0" w:color="auto"/>
            </w:tcBorders>
            <w:noWrap/>
            <w:vAlign w:val="center"/>
            <w:hideMark/>
          </w:tcPr>
          <w:p w:rsidR="00774B79" w:rsidRPr="00AF35F7" w:rsidRDefault="00774B79" w:rsidP="00D45D81">
            <w:pPr>
              <w:pStyle w:val="Tableau"/>
              <w:framePr w:hSpace="0" w:wrap="auto" w:vAnchor="margin" w:hAnchor="text" w:xAlign="left" w:yAlign="inline"/>
            </w:pPr>
            <w:r w:rsidRPr="00AF35F7">
              <w:t>0.19</w:t>
            </w:r>
          </w:p>
        </w:tc>
        <w:tc>
          <w:tcPr>
            <w:tcW w:w="1330" w:type="dxa"/>
            <w:tcBorders>
              <w:top w:val="single" w:sz="2" w:space="0" w:color="auto"/>
            </w:tcBorders>
            <w:noWrap/>
            <w:vAlign w:val="center"/>
            <w:hideMark/>
          </w:tcPr>
          <w:p w:rsidR="00774B79" w:rsidRPr="00AF35F7" w:rsidRDefault="00774B79" w:rsidP="00D45D81">
            <w:pPr>
              <w:pStyle w:val="Tableau"/>
              <w:framePr w:hSpace="0" w:wrap="auto" w:vAnchor="margin" w:hAnchor="text" w:xAlign="left" w:yAlign="inline"/>
            </w:pPr>
            <w:r w:rsidRPr="00AF35F7">
              <w:t>11</w:t>
            </w:r>
          </w:p>
        </w:tc>
        <w:tc>
          <w:tcPr>
            <w:tcW w:w="1004" w:type="dxa"/>
            <w:tcBorders>
              <w:top w:val="single" w:sz="2" w:space="0" w:color="auto"/>
            </w:tcBorders>
            <w:noWrap/>
            <w:vAlign w:val="center"/>
            <w:hideMark/>
          </w:tcPr>
          <w:p w:rsidR="00774B79" w:rsidRPr="00AF35F7" w:rsidRDefault="00774B79" w:rsidP="00D45D81">
            <w:pPr>
              <w:pStyle w:val="Tableau"/>
              <w:framePr w:hSpace="0" w:wrap="auto" w:vAnchor="margin" w:hAnchor="text" w:xAlign="left" w:yAlign="inline"/>
            </w:pPr>
            <w:r w:rsidRPr="00AF35F7">
              <w:t>36</w:t>
            </w:r>
          </w:p>
        </w:tc>
        <w:tc>
          <w:tcPr>
            <w:tcW w:w="964" w:type="dxa"/>
            <w:tcBorders>
              <w:top w:val="single" w:sz="2" w:space="0" w:color="auto"/>
            </w:tcBorders>
            <w:noWrap/>
            <w:vAlign w:val="center"/>
            <w:hideMark/>
          </w:tcPr>
          <w:p w:rsidR="00774B79" w:rsidRPr="00AF35F7" w:rsidRDefault="00774B79" w:rsidP="00D45D81">
            <w:pPr>
              <w:pStyle w:val="Tableau"/>
              <w:framePr w:hSpace="0" w:wrap="auto" w:vAnchor="margin" w:hAnchor="text" w:xAlign="left" w:yAlign="inline"/>
            </w:pPr>
            <w:r w:rsidRPr="00AF35F7">
              <w:t>&lt;200,000</w:t>
            </w:r>
          </w:p>
        </w:tc>
      </w:tr>
      <w:tr w:rsidR="00774B79" w:rsidRPr="00AF35F7" w:rsidTr="00D45D81">
        <w:trPr>
          <w:trHeight w:val="273"/>
        </w:trPr>
        <w:tc>
          <w:tcPr>
            <w:tcW w:w="1319" w:type="dxa"/>
            <w:noWrap/>
            <w:vAlign w:val="center"/>
            <w:hideMark/>
          </w:tcPr>
          <w:p w:rsidR="00774B79" w:rsidRPr="00AF35F7" w:rsidRDefault="00774B79" w:rsidP="00D45D81">
            <w:pPr>
              <w:pStyle w:val="Tableau"/>
              <w:framePr w:hSpace="0" w:wrap="auto" w:vAnchor="margin" w:hAnchor="text" w:xAlign="left" w:yAlign="inline"/>
            </w:pPr>
            <w:r w:rsidRPr="00AF35F7">
              <w:t>France</w:t>
            </w:r>
          </w:p>
        </w:tc>
        <w:tc>
          <w:tcPr>
            <w:tcW w:w="1049" w:type="dxa"/>
            <w:noWrap/>
            <w:vAlign w:val="center"/>
            <w:hideMark/>
          </w:tcPr>
          <w:p w:rsidR="00774B79" w:rsidRPr="00AF35F7" w:rsidRDefault="00774B79" w:rsidP="00D45D81">
            <w:pPr>
              <w:pStyle w:val="Tableau"/>
              <w:framePr w:hSpace="0" w:wrap="auto" w:vAnchor="margin" w:hAnchor="text" w:xAlign="left" w:yAlign="inline"/>
            </w:pPr>
            <w:r w:rsidRPr="00AF35F7">
              <w:t>64,994,000</w:t>
            </w:r>
          </w:p>
        </w:tc>
        <w:tc>
          <w:tcPr>
            <w:tcW w:w="1033" w:type="dxa"/>
            <w:noWrap/>
            <w:vAlign w:val="center"/>
            <w:hideMark/>
          </w:tcPr>
          <w:p w:rsidR="00774B79" w:rsidRPr="00AF35F7" w:rsidRDefault="00774B79" w:rsidP="00D45D81">
            <w:pPr>
              <w:pStyle w:val="Tableau"/>
              <w:framePr w:hSpace="0" w:wrap="auto" w:vAnchor="margin" w:hAnchor="text" w:xAlign="left" w:yAlign="inline"/>
            </w:pPr>
            <w:r w:rsidRPr="00AF35F7">
              <w:t>7,595,000</w:t>
            </w:r>
          </w:p>
        </w:tc>
        <w:tc>
          <w:tcPr>
            <w:tcW w:w="1035" w:type="dxa"/>
            <w:noWrap/>
            <w:vAlign w:val="center"/>
            <w:hideMark/>
          </w:tcPr>
          <w:p w:rsidR="00774B79" w:rsidRPr="00AF35F7" w:rsidRDefault="00774B79" w:rsidP="00D45D81">
            <w:pPr>
              <w:pStyle w:val="Tableau"/>
              <w:framePr w:hSpace="0" w:wrap="auto" w:vAnchor="margin" w:hAnchor="text" w:xAlign="left" w:yAlign="inline"/>
            </w:pPr>
            <w:r w:rsidRPr="00AF35F7">
              <w:t>10,965,000</w:t>
            </w:r>
          </w:p>
        </w:tc>
        <w:tc>
          <w:tcPr>
            <w:tcW w:w="1033" w:type="dxa"/>
            <w:noWrap/>
            <w:vAlign w:val="center"/>
            <w:hideMark/>
          </w:tcPr>
          <w:p w:rsidR="00774B79" w:rsidRPr="00AF35F7" w:rsidRDefault="00774B79" w:rsidP="00D45D81">
            <w:pPr>
              <w:pStyle w:val="Tableau"/>
              <w:framePr w:hSpace="0" w:wrap="auto" w:vAnchor="margin" w:hAnchor="text" w:xAlign="left" w:yAlign="inline"/>
            </w:pPr>
            <w:r w:rsidRPr="00AF35F7">
              <w:t>547,030</w:t>
            </w:r>
          </w:p>
        </w:tc>
        <w:tc>
          <w:tcPr>
            <w:tcW w:w="1003" w:type="dxa"/>
            <w:noWrap/>
            <w:vAlign w:val="center"/>
            <w:hideMark/>
          </w:tcPr>
          <w:p w:rsidR="00774B79" w:rsidRPr="00AF35F7" w:rsidRDefault="00774B79" w:rsidP="00D45D81">
            <w:pPr>
              <w:pStyle w:val="Tableau"/>
              <w:framePr w:hSpace="0" w:wrap="auto" w:vAnchor="margin" w:hAnchor="text" w:xAlign="left" w:yAlign="inline"/>
            </w:pPr>
            <w:r w:rsidRPr="00AF35F7">
              <w:t>0.12</w:t>
            </w:r>
          </w:p>
        </w:tc>
        <w:tc>
          <w:tcPr>
            <w:tcW w:w="1003" w:type="dxa"/>
            <w:noWrap/>
            <w:vAlign w:val="center"/>
            <w:hideMark/>
          </w:tcPr>
          <w:p w:rsidR="00774B79" w:rsidRPr="00AF35F7" w:rsidRDefault="00774B79" w:rsidP="00D45D81">
            <w:pPr>
              <w:pStyle w:val="Tableau"/>
              <w:framePr w:hSpace="0" w:wrap="auto" w:vAnchor="margin" w:hAnchor="text" w:xAlign="left" w:yAlign="inline"/>
            </w:pPr>
            <w:r w:rsidRPr="00AF35F7">
              <w:t>0.17</w:t>
            </w:r>
          </w:p>
        </w:tc>
        <w:tc>
          <w:tcPr>
            <w:tcW w:w="1330" w:type="dxa"/>
            <w:noWrap/>
            <w:vAlign w:val="center"/>
            <w:hideMark/>
          </w:tcPr>
          <w:p w:rsidR="00774B79" w:rsidRPr="00AF35F7" w:rsidRDefault="00774B79" w:rsidP="00D45D81">
            <w:pPr>
              <w:pStyle w:val="Tableau"/>
              <w:framePr w:hSpace="0" w:wrap="auto" w:vAnchor="margin" w:hAnchor="text" w:xAlign="left" w:yAlign="inline"/>
            </w:pPr>
            <w:r w:rsidRPr="00AF35F7">
              <w:t>14</w:t>
            </w:r>
          </w:p>
        </w:tc>
        <w:tc>
          <w:tcPr>
            <w:tcW w:w="1004" w:type="dxa"/>
            <w:noWrap/>
            <w:vAlign w:val="center"/>
            <w:hideMark/>
          </w:tcPr>
          <w:p w:rsidR="00774B79" w:rsidRPr="00AF35F7" w:rsidRDefault="00774B79" w:rsidP="00D45D81">
            <w:pPr>
              <w:pStyle w:val="Tableau"/>
              <w:framePr w:hSpace="0" w:wrap="auto" w:vAnchor="margin" w:hAnchor="text" w:xAlign="left" w:yAlign="inline"/>
            </w:pPr>
            <w:r w:rsidRPr="00AF35F7">
              <w:t>20</w:t>
            </w:r>
          </w:p>
        </w:tc>
        <w:tc>
          <w:tcPr>
            <w:tcW w:w="964" w:type="dxa"/>
            <w:noWrap/>
            <w:vAlign w:val="center"/>
            <w:hideMark/>
          </w:tcPr>
          <w:p w:rsidR="00774B79" w:rsidRPr="00AF35F7" w:rsidRDefault="00774B79" w:rsidP="00D45D81">
            <w:pPr>
              <w:pStyle w:val="Tableau"/>
              <w:framePr w:hSpace="0" w:wrap="auto" w:vAnchor="margin" w:hAnchor="text" w:xAlign="left" w:yAlign="inline"/>
            </w:pPr>
            <w:r w:rsidRPr="00AF35F7">
              <w:t>1,776,000</w:t>
            </w:r>
          </w:p>
        </w:tc>
      </w:tr>
      <w:tr w:rsidR="00774B79" w:rsidRPr="00AF35F7" w:rsidTr="00D45D81">
        <w:trPr>
          <w:trHeight w:val="273"/>
        </w:trPr>
        <w:tc>
          <w:tcPr>
            <w:tcW w:w="1319" w:type="dxa"/>
            <w:noWrap/>
            <w:vAlign w:val="center"/>
            <w:hideMark/>
          </w:tcPr>
          <w:p w:rsidR="00774B79" w:rsidRPr="00AF35F7" w:rsidRDefault="00774B79" w:rsidP="00D45D81">
            <w:pPr>
              <w:pStyle w:val="Tableau"/>
              <w:framePr w:hSpace="0" w:wrap="auto" w:vAnchor="margin" w:hAnchor="text" w:xAlign="left" w:yAlign="inline"/>
            </w:pPr>
            <w:r w:rsidRPr="00AF35F7">
              <w:t>Belgium</w:t>
            </w:r>
          </w:p>
        </w:tc>
        <w:tc>
          <w:tcPr>
            <w:tcW w:w="1049" w:type="dxa"/>
            <w:noWrap/>
            <w:vAlign w:val="center"/>
            <w:hideMark/>
          </w:tcPr>
          <w:p w:rsidR="00774B79" w:rsidRPr="00AF35F7" w:rsidRDefault="00774B79" w:rsidP="00D45D81">
            <w:pPr>
              <w:pStyle w:val="Tableau"/>
              <w:framePr w:hSpace="0" w:wrap="auto" w:vAnchor="margin" w:hAnchor="text" w:xAlign="left" w:yAlign="inline"/>
            </w:pPr>
            <w:r w:rsidRPr="00AF35F7">
              <w:t>11,000,000</w:t>
            </w:r>
          </w:p>
        </w:tc>
        <w:tc>
          <w:tcPr>
            <w:tcW w:w="1033" w:type="dxa"/>
            <w:noWrap/>
            <w:vAlign w:val="center"/>
            <w:hideMark/>
          </w:tcPr>
          <w:p w:rsidR="00774B79" w:rsidRPr="00AF35F7" w:rsidRDefault="00774B79" w:rsidP="00D45D81">
            <w:pPr>
              <w:pStyle w:val="Tableau"/>
              <w:framePr w:hSpace="0" w:wrap="auto" w:vAnchor="margin" w:hAnchor="text" w:xAlign="left" w:yAlign="inline"/>
            </w:pPr>
            <w:r w:rsidRPr="00AF35F7">
              <w:t>1,331,000</w:t>
            </w:r>
          </w:p>
        </w:tc>
        <w:tc>
          <w:tcPr>
            <w:tcW w:w="1035" w:type="dxa"/>
            <w:noWrap/>
            <w:vAlign w:val="center"/>
            <w:hideMark/>
          </w:tcPr>
          <w:p w:rsidR="00774B79" w:rsidRPr="00AF35F7" w:rsidRDefault="00774B79" w:rsidP="00D45D81">
            <w:pPr>
              <w:pStyle w:val="Tableau"/>
              <w:framePr w:hSpace="0" w:wrap="auto" w:vAnchor="margin" w:hAnchor="text" w:xAlign="left" w:yAlign="inline"/>
            </w:pPr>
            <w:r w:rsidRPr="00AF35F7">
              <w:t>1,884,000</w:t>
            </w:r>
          </w:p>
        </w:tc>
        <w:tc>
          <w:tcPr>
            <w:tcW w:w="1033" w:type="dxa"/>
            <w:noWrap/>
            <w:vAlign w:val="center"/>
            <w:hideMark/>
          </w:tcPr>
          <w:p w:rsidR="00774B79" w:rsidRPr="00AF35F7" w:rsidRDefault="00774B79" w:rsidP="00D45D81">
            <w:pPr>
              <w:pStyle w:val="Tableau"/>
              <w:framePr w:hSpace="0" w:wrap="auto" w:vAnchor="margin" w:hAnchor="text" w:xAlign="left" w:yAlign="inline"/>
            </w:pPr>
            <w:r w:rsidRPr="00AF35F7">
              <w:t>30,528</w:t>
            </w:r>
          </w:p>
        </w:tc>
        <w:tc>
          <w:tcPr>
            <w:tcW w:w="1003" w:type="dxa"/>
            <w:noWrap/>
            <w:vAlign w:val="center"/>
            <w:hideMark/>
          </w:tcPr>
          <w:p w:rsidR="00774B79" w:rsidRPr="00AF35F7" w:rsidRDefault="00774B79" w:rsidP="00D45D81">
            <w:pPr>
              <w:pStyle w:val="Tableau"/>
              <w:framePr w:hSpace="0" w:wrap="auto" w:vAnchor="margin" w:hAnchor="text" w:xAlign="left" w:yAlign="inline"/>
            </w:pPr>
            <w:r w:rsidRPr="00AF35F7">
              <w:t>0.12</w:t>
            </w:r>
          </w:p>
        </w:tc>
        <w:tc>
          <w:tcPr>
            <w:tcW w:w="1003" w:type="dxa"/>
            <w:noWrap/>
            <w:vAlign w:val="center"/>
            <w:hideMark/>
          </w:tcPr>
          <w:p w:rsidR="00774B79" w:rsidRPr="00AF35F7" w:rsidRDefault="00774B79" w:rsidP="00D45D81">
            <w:pPr>
              <w:pStyle w:val="Tableau"/>
              <w:framePr w:hSpace="0" w:wrap="auto" w:vAnchor="margin" w:hAnchor="text" w:xAlign="left" w:yAlign="inline"/>
            </w:pPr>
            <w:r w:rsidRPr="00AF35F7">
              <w:t>0.17</w:t>
            </w:r>
          </w:p>
        </w:tc>
        <w:tc>
          <w:tcPr>
            <w:tcW w:w="1330" w:type="dxa"/>
            <w:noWrap/>
            <w:vAlign w:val="center"/>
            <w:hideMark/>
          </w:tcPr>
          <w:p w:rsidR="00774B79" w:rsidRPr="00AF35F7" w:rsidRDefault="00774B79" w:rsidP="00D45D81">
            <w:pPr>
              <w:pStyle w:val="Tableau"/>
              <w:framePr w:hSpace="0" w:wrap="auto" w:vAnchor="margin" w:hAnchor="text" w:xAlign="left" w:yAlign="inline"/>
            </w:pPr>
            <w:r w:rsidRPr="00AF35F7">
              <w:t>44</w:t>
            </w:r>
          </w:p>
        </w:tc>
        <w:tc>
          <w:tcPr>
            <w:tcW w:w="1004" w:type="dxa"/>
            <w:noWrap/>
            <w:vAlign w:val="center"/>
            <w:hideMark/>
          </w:tcPr>
          <w:p w:rsidR="00774B79" w:rsidRPr="00AF35F7" w:rsidRDefault="00774B79" w:rsidP="00D45D81">
            <w:pPr>
              <w:pStyle w:val="Tableau"/>
              <w:framePr w:hSpace="0" w:wrap="auto" w:vAnchor="margin" w:hAnchor="text" w:xAlign="left" w:yAlign="inline"/>
            </w:pPr>
            <w:r w:rsidRPr="00AF35F7">
              <w:t>62</w:t>
            </w:r>
          </w:p>
        </w:tc>
        <w:tc>
          <w:tcPr>
            <w:tcW w:w="964" w:type="dxa"/>
            <w:noWrap/>
            <w:vAlign w:val="center"/>
            <w:hideMark/>
          </w:tcPr>
          <w:p w:rsidR="00774B79" w:rsidRPr="00AF35F7" w:rsidRDefault="00774B79" w:rsidP="00D45D81">
            <w:pPr>
              <w:pStyle w:val="Tableau"/>
              <w:framePr w:hSpace="0" w:wrap="auto" w:vAnchor="margin" w:hAnchor="text" w:xAlign="left" w:yAlign="inline"/>
            </w:pPr>
            <w:r w:rsidRPr="00AF35F7">
              <w:t>258,000</w:t>
            </w:r>
          </w:p>
        </w:tc>
      </w:tr>
      <w:tr w:rsidR="00774B79" w:rsidRPr="00AF35F7" w:rsidTr="00D45D81">
        <w:trPr>
          <w:trHeight w:val="273"/>
        </w:trPr>
        <w:tc>
          <w:tcPr>
            <w:tcW w:w="1319" w:type="dxa"/>
            <w:noWrap/>
            <w:vAlign w:val="center"/>
            <w:hideMark/>
          </w:tcPr>
          <w:p w:rsidR="00774B79" w:rsidRPr="00AF35F7" w:rsidRDefault="00774B79" w:rsidP="00D45D81">
            <w:pPr>
              <w:pStyle w:val="Tableau"/>
              <w:framePr w:hSpace="0" w:wrap="auto" w:vAnchor="margin" w:hAnchor="text" w:xAlign="left" w:yAlign="inline"/>
            </w:pPr>
            <w:r w:rsidRPr="00AF35F7">
              <w:t>Germany</w:t>
            </w:r>
          </w:p>
        </w:tc>
        <w:tc>
          <w:tcPr>
            <w:tcW w:w="1049" w:type="dxa"/>
            <w:noWrap/>
            <w:vAlign w:val="center"/>
            <w:hideMark/>
          </w:tcPr>
          <w:p w:rsidR="00774B79" w:rsidRPr="00AF35F7" w:rsidRDefault="00774B79" w:rsidP="00D45D81">
            <w:pPr>
              <w:pStyle w:val="Tableau"/>
              <w:framePr w:hSpace="0" w:wrap="auto" w:vAnchor="margin" w:hAnchor="text" w:xAlign="left" w:yAlign="inline"/>
            </w:pPr>
            <w:r w:rsidRPr="00AF35F7">
              <w:t>81,751,000</w:t>
            </w:r>
          </w:p>
        </w:tc>
        <w:tc>
          <w:tcPr>
            <w:tcW w:w="1033" w:type="dxa"/>
            <w:noWrap/>
            <w:vAlign w:val="center"/>
            <w:hideMark/>
          </w:tcPr>
          <w:p w:rsidR="00774B79" w:rsidRPr="00AF35F7" w:rsidRDefault="00774B79" w:rsidP="00D45D81">
            <w:pPr>
              <w:pStyle w:val="Tableau"/>
              <w:framePr w:hSpace="0" w:wrap="auto" w:vAnchor="margin" w:hAnchor="text" w:xAlign="left" w:yAlign="inline"/>
            </w:pPr>
            <w:r w:rsidRPr="00AF35F7">
              <w:t>5,300,000</w:t>
            </w:r>
          </w:p>
        </w:tc>
        <w:tc>
          <w:tcPr>
            <w:tcW w:w="1035" w:type="dxa"/>
            <w:noWrap/>
            <w:vAlign w:val="center"/>
            <w:hideMark/>
          </w:tcPr>
          <w:p w:rsidR="00774B79" w:rsidRPr="00AF35F7" w:rsidRDefault="00774B79" w:rsidP="00D45D81">
            <w:pPr>
              <w:pStyle w:val="Tableau"/>
              <w:framePr w:hSpace="0" w:wrap="auto" w:vAnchor="margin" w:hAnchor="text" w:xAlign="left" w:yAlign="inline"/>
            </w:pPr>
            <w:r w:rsidRPr="00AF35F7">
              <w:t>8,200,000</w:t>
            </w:r>
          </w:p>
        </w:tc>
        <w:tc>
          <w:tcPr>
            <w:tcW w:w="1033" w:type="dxa"/>
            <w:noWrap/>
            <w:vAlign w:val="center"/>
            <w:hideMark/>
          </w:tcPr>
          <w:p w:rsidR="00774B79" w:rsidRPr="00AF35F7" w:rsidRDefault="00774B79" w:rsidP="00D45D81">
            <w:pPr>
              <w:pStyle w:val="Tableau"/>
              <w:framePr w:hSpace="0" w:wrap="auto" w:vAnchor="margin" w:hAnchor="text" w:xAlign="left" w:yAlign="inline"/>
            </w:pPr>
            <w:r w:rsidRPr="00AF35F7">
              <w:t>357,021</w:t>
            </w:r>
          </w:p>
        </w:tc>
        <w:tc>
          <w:tcPr>
            <w:tcW w:w="1003" w:type="dxa"/>
            <w:noWrap/>
            <w:vAlign w:val="center"/>
            <w:hideMark/>
          </w:tcPr>
          <w:p w:rsidR="00774B79" w:rsidRPr="00AF35F7" w:rsidRDefault="00774B79" w:rsidP="00D45D81">
            <w:pPr>
              <w:pStyle w:val="Tableau"/>
              <w:framePr w:hSpace="0" w:wrap="auto" w:vAnchor="margin" w:hAnchor="text" w:xAlign="left" w:yAlign="inline"/>
            </w:pPr>
            <w:r w:rsidRPr="00AF35F7">
              <w:t>0.06</w:t>
            </w:r>
          </w:p>
        </w:tc>
        <w:tc>
          <w:tcPr>
            <w:tcW w:w="1003" w:type="dxa"/>
            <w:noWrap/>
            <w:vAlign w:val="center"/>
            <w:hideMark/>
          </w:tcPr>
          <w:p w:rsidR="00774B79" w:rsidRPr="00AF35F7" w:rsidRDefault="00774B79" w:rsidP="00D45D81">
            <w:pPr>
              <w:pStyle w:val="Tableau"/>
              <w:framePr w:hSpace="0" w:wrap="auto" w:vAnchor="margin" w:hAnchor="text" w:xAlign="left" w:yAlign="inline"/>
            </w:pPr>
            <w:r w:rsidRPr="00AF35F7">
              <w:t>0.10</w:t>
            </w:r>
          </w:p>
        </w:tc>
        <w:tc>
          <w:tcPr>
            <w:tcW w:w="1330" w:type="dxa"/>
            <w:noWrap/>
            <w:vAlign w:val="center"/>
            <w:hideMark/>
          </w:tcPr>
          <w:p w:rsidR="00774B79" w:rsidRPr="00AF35F7" w:rsidRDefault="00774B79" w:rsidP="00D45D81">
            <w:pPr>
              <w:pStyle w:val="Tableau"/>
              <w:framePr w:hSpace="0" w:wrap="auto" w:vAnchor="margin" w:hAnchor="text" w:xAlign="left" w:yAlign="inline"/>
            </w:pPr>
            <w:r w:rsidRPr="00AF35F7">
              <w:t>15</w:t>
            </w:r>
          </w:p>
        </w:tc>
        <w:tc>
          <w:tcPr>
            <w:tcW w:w="1004" w:type="dxa"/>
            <w:noWrap/>
            <w:vAlign w:val="center"/>
            <w:hideMark/>
          </w:tcPr>
          <w:p w:rsidR="00774B79" w:rsidRPr="00AF35F7" w:rsidRDefault="00774B79" w:rsidP="00D45D81">
            <w:pPr>
              <w:pStyle w:val="Tableau"/>
              <w:framePr w:hSpace="0" w:wrap="auto" w:vAnchor="margin" w:hAnchor="text" w:xAlign="left" w:yAlign="inline"/>
            </w:pPr>
            <w:r w:rsidRPr="00AF35F7">
              <w:t>23</w:t>
            </w:r>
          </w:p>
        </w:tc>
        <w:tc>
          <w:tcPr>
            <w:tcW w:w="964" w:type="dxa"/>
            <w:noWrap/>
            <w:vAlign w:val="center"/>
            <w:hideMark/>
          </w:tcPr>
          <w:p w:rsidR="00774B79" w:rsidRPr="00AF35F7" w:rsidRDefault="00774B79" w:rsidP="00D45D81">
            <w:pPr>
              <w:pStyle w:val="Tableau"/>
              <w:framePr w:hSpace="0" w:wrap="auto" w:vAnchor="margin" w:hAnchor="text" w:xAlign="left" w:yAlign="inline"/>
            </w:pPr>
            <w:r w:rsidRPr="00AF35F7">
              <w:t>219,000</w:t>
            </w:r>
          </w:p>
        </w:tc>
      </w:tr>
      <w:tr w:rsidR="00774B79" w:rsidRPr="00AF35F7" w:rsidTr="00D45D81">
        <w:trPr>
          <w:trHeight w:val="273"/>
        </w:trPr>
        <w:tc>
          <w:tcPr>
            <w:tcW w:w="1319" w:type="dxa"/>
            <w:noWrap/>
            <w:vAlign w:val="center"/>
            <w:hideMark/>
          </w:tcPr>
          <w:p w:rsidR="00774B79" w:rsidRPr="00AF35F7" w:rsidRDefault="00774B79" w:rsidP="00D45D81">
            <w:pPr>
              <w:pStyle w:val="Tableau"/>
              <w:framePr w:hSpace="0" w:wrap="auto" w:vAnchor="margin" w:hAnchor="text" w:xAlign="left" w:yAlign="inline"/>
            </w:pPr>
            <w:r w:rsidRPr="00AF35F7">
              <w:t>Spain</w:t>
            </w:r>
          </w:p>
        </w:tc>
        <w:tc>
          <w:tcPr>
            <w:tcW w:w="1049" w:type="dxa"/>
            <w:noWrap/>
            <w:vAlign w:val="center"/>
            <w:hideMark/>
          </w:tcPr>
          <w:p w:rsidR="00774B79" w:rsidRPr="00AF35F7" w:rsidRDefault="00774B79" w:rsidP="00D45D81">
            <w:pPr>
              <w:pStyle w:val="Tableau"/>
              <w:framePr w:hSpace="0" w:wrap="auto" w:vAnchor="margin" w:hAnchor="text" w:xAlign="left" w:yAlign="inline"/>
            </w:pPr>
            <w:r w:rsidRPr="00AF35F7">
              <w:t>46,152,000</w:t>
            </w:r>
          </w:p>
        </w:tc>
        <w:tc>
          <w:tcPr>
            <w:tcW w:w="1033" w:type="dxa"/>
            <w:noWrap/>
            <w:vAlign w:val="center"/>
            <w:hideMark/>
          </w:tcPr>
          <w:p w:rsidR="00774B79" w:rsidRPr="00AF35F7" w:rsidRDefault="00774B79" w:rsidP="00D45D81">
            <w:pPr>
              <w:pStyle w:val="Tableau"/>
              <w:framePr w:hSpace="0" w:wrap="auto" w:vAnchor="margin" w:hAnchor="text" w:xAlign="left" w:yAlign="inline"/>
            </w:pPr>
            <w:r w:rsidRPr="00AF35F7">
              <w:t>4,720,000</w:t>
            </w:r>
          </w:p>
        </w:tc>
        <w:tc>
          <w:tcPr>
            <w:tcW w:w="1035" w:type="dxa"/>
            <w:noWrap/>
            <w:vAlign w:val="center"/>
            <w:hideMark/>
          </w:tcPr>
          <w:p w:rsidR="00774B79" w:rsidRPr="00AF35F7" w:rsidRDefault="00774B79" w:rsidP="00D45D81">
            <w:pPr>
              <w:pStyle w:val="Tableau"/>
              <w:framePr w:hSpace="0" w:wrap="auto" w:vAnchor="margin" w:hAnchor="text" w:xAlign="left" w:yAlign="inline"/>
            </w:pPr>
            <w:r w:rsidRPr="00AF35F7">
              <w:t>3,385,000</w:t>
            </w:r>
          </w:p>
        </w:tc>
        <w:tc>
          <w:tcPr>
            <w:tcW w:w="1033" w:type="dxa"/>
            <w:noWrap/>
            <w:vAlign w:val="center"/>
            <w:hideMark/>
          </w:tcPr>
          <w:p w:rsidR="00774B79" w:rsidRPr="00AF35F7" w:rsidRDefault="00774B79" w:rsidP="00D45D81">
            <w:pPr>
              <w:pStyle w:val="Tableau"/>
              <w:framePr w:hSpace="0" w:wrap="auto" w:vAnchor="margin" w:hAnchor="text" w:xAlign="left" w:yAlign="inline"/>
            </w:pPr>
            <w:r w:rsidRPr="00AF35F7">
              <w:t>505,580</w:t>
            </w:r>
          </w:p>
        </w:tc>
        <w:tc>
          <w:tcPr>
            <w:tcW w:w="1003" w:type="dxa"/>
            <w:noWrap/>
            <w:vAlign w:val="center"/>
            <w:hideMark/>
          </w:tcPr>
          <w:p w:rsidR="00774B79" w:rsidRPr="00AF35F7" w:rsidRDefault="00774B79" w:rsidP="00D45D81">
            <w:pPr>
              <w:pStyle w:val="Tableau"/>
              <w:framePr w:hSpace="0" w:wrap="auto" w:vAnchor="margin" w:hAnchor="text" w:xAlign="left" w:yAlign="inline"/>
            </w:pPr>
            <w:r w:rsidRPr="00AF35F7">
              <w:t>0.10</w:t>
            </w:r>
          </w:p>
        </w:tc>
        <w:tc>
          <w:tcPr>
            <w:tcW w:w="1003" w:type="dxa"/>
            <w:noWrap/>
            <w:vAlign w:val="center"/>
            <w:hideMark/>
          </w:tcPr>
          <w:p w:rsidR="00774B79" w:rsidRPr="00AF35F7" w:rsidRDefault="00774B79" w:rsidP="00D45D81">
            <w:pPr>
              <w:pStyle w:val="Tableau"/>
              <w:framePr w:hSpace="0" w:wrap="auto" w:vAnchor="margin" w:hAnchor="text" w:xAlign="left" w:yAlign="inline"/>
            </w:pPr>
            <w:r w:rsidRPr="00AF35F7">
              <w:t>0.07</w:t>
            </w:r>
          </w:p>
        </w:tc>
        <w:tc>
          <w:tcPr>
            <w:tcW w:w="1330" w:type="dxa"/>
            <w:noWrap/>
            <w:vAlign w:val="center"/>
            <w:hideMark/>
          </w:tcPr>
          <w:p w:rsidR="00774B79" w:rsidRPr="00AF35F7" w:rsidRDefault="00774B79" w:rsidP="00D45D81">
            <w:pPr>
              <w:pStyle w:val="Tableau"/>
              <w:framePr w:hSpace="0" w:wrap="auto" w:vAnchor="margin" w:hAnchor="text" w:xAlign="left" w:yAlign="inline"/>
            </w:pPr>
            <w:r w:rsidRPr="00AF35F7">
              <w:t>9</w:t>
            </w:r>
          </w:p>
        </w:tc>
        <w:tc>
          <w:tcPr>
            <w:tcW w:w="1004" w:type="dxa"/>
            <w:noWrap/>
            <w:vAlign w:val="center"/>
            <w:hideMark/>
          </w:tcPr>
          <w:p w:rsidR="00774B79" w:rsidRPr="00AF35F7" w:rsidRDefault="00774B79" w:rsidP="00D45D81">
            <w:pPr>
              <w:pStyle w:val="Tableau"/>
              <w:framePr w:hSpace="0" w:wrap="auto" w:vAnchor="margin" w:hAnchor="text" w:xAlign="left" w:yAlign="inline"/>
            </w:pPr>
            <w:r w:rsidRPr="00AF35F7">
              <w:t>7</w:t>
            </w:r>
          </w:p>
        </w:tc>
        <w:tc>
          <w:tcPr>
            <w:tcW w:w="964" w:type="dxa"/>
            <w:noWrap/>
            <w:vAlign w:val="center"/>
            <w:hideMark/>
          </w:tcPr>
          <w:p w:rsidR="00774B79" w:rsidRPr="00AF35F7" w:rsidRDefault="00774B79" w:rsidP="00D45D81">
            <w:pPr>
              <w:pStyle w:val="Tableau"/>
              <w:framePr w:hSpace="0" w:wrap="auto" w:vAnchor="margin" w:hAnchor="text" w:xAlign="left" w:yAlign="inline"/>
            </w:pPr>
            <w:r w:rsidRPr="00AF35F7">
              <w:t>693,000</w:t>
            </w:r>
          </w:p>
        </w:tc>
      </w:tr>
      <w:tr w:rsidR="00774B79" w:rsidRPr="00AF35F7" w:rsidTr="00D45D81">
        <w:trPr>
          <w:trHeight w:val="273"/>
        </w:trPr>
        <w:tc>
          <w:tcPr>
            <w:tcW w:w="1319" w:type="dxa"/>
            <w:noWrap/>
            <w:vAlign w:val="center"/>
            <w:hideMark/>
          </w:tcPr>
          <w:p w:rsidR="00774B79" w:rsidRPr="00AF35F7" w:rsidRDefault="00774B79" w:rsidP="00D45D81">
            <w:pPr>
              <w:pStyle w:val="Tableau"/>
              <w:framePr w:hSpace="0" w:wrap="auto" w:vAnchor="margin" w:hAnchor="text" w:xAlign="left" w:yAlign="inline"/>
            </w:pPr>
            <w:r w:rsidRPr="00AF35F7">
              <w:t>Netherlands</w:t>
            </w:r>
          </w:p>
        </w:tc>
        <w:tc>
          <w:tcPr>
            <w:tcW w:w="1049" w:type="dxa"/>
            <w:noWrap/>
            <w:vAlign w:val="center"/>
            <w:hideMark/>
          </w:tcPr>
          <w:p w:rsidR="00774B79" w:rsidRPr="00AF35F7" w:rsidRDefault="00774B79" w:rsidP="00D45D81">
            <w:pPr>
              <w:pStyle w:val="Tableau"/>
              <w:framePr w:hSpace="0" w:wrap="auto" w:vAnchor="margin" w:hAnchor="text" w:xAlign="left" w:yAlign="inline"/>
            </w:pPr>
            <w:r w:rsidRPr="00AF35F7">
              <w:t>16,655,000</w:t>
            </w:r>
          </w:p>
        </w:tc>
        <w:tc>
          <w:tcPr>
            <w:tcW w:w="1033" w:type="dxa"/>
            <w:noWrap/>
            <w:vAlign w:val="center"/>
            <w:hideMark/>
          </w:tcPr>
          <w:p w:rsidR="00774B79" w:rsidRPr="00AF35F7" w:rsidRDefault="00774B79" w:rsidP="00D45D81">
            <w:pPr>
              <w:pStyle w:val="Tableau"/>
              <w:framePr w:hSpace="0" w:wrap="auto" w:vAnchor="margin" w:hAnchor="text" w:xAlign="left" w:yAlign="inline"/>
            </w:pPr>
            <w:r w:rsidRPr="00AF35F7">
              <w:t>1,493,000</w:t>
            </w:r>
          </w:p>
        </w:tc>
        <w:tc>
          <w:tcPr>
            <w:tcW w:w="1035" w:type="dxa"/>
            <w:noWrap/>
            <w:vAlign w:val="center"/>
            <w:hideMark/>
          </w:tcPr>
          <w:p w:rsidR="00774B79" w:rsidRPr="00AF35F7" w:rsidRDefault="00774B79" w:rsidP="00D45D81">
            <w:pPr>
              <w:pStyle w:val="Tableau"/>
              <w:framePr w:hSpace="0" w:wrap="auto" w:vAnchor="margin" w:hAnchor="text" w:xAlign="left" w:yAlign="inline"/>
            </w:pPr>
            <w:r w:rsidRPr="00AF35F7">
              <w:t>2,877,000</w:t>
            </w:r>
          </w:p>
        </w:tc>
        <w:tc>
          <w:tcPr>
            <w:tcW w:w="1033" w:type="dxa"/>
            <w:noWrap/>
            <w:vAlign w:val="center"/>
            <w:hideMark/>
          </w:tcPr>
          <w:p w:rsidR="00774B79" w:rsidRPr="00AF35F7" w:rsidRDefault="00774B79" w:rsidP="00D45D81">
            <w:pPr>
              <w:pStyle w:val="Tableau"/>
              <w:framePr w:hSpace="0" w:wrap="auto" w:vAnchor="margin" w:hAnchor="text" w:xAlign="left" w:yAlign="inline"/>
            </w:pPr>
            <w:r w:rsidRPr="00AF35F7">
              <w:t>41,526</w:t>
            </w:r>
          </w:p>
        </w:tc>
        <w:tc>
          <w:tcPr>
            <w:tcW w:w="1003" w:type="dxa"/>
            <w:noWrap/>
            <w:vAlign w:val="center"/>
            <w:hideMark/>
          </w:tcPr>
          <w:p w:rsidR="00774B79" w:rsidRPr="00AF35F7" w:rsidRDefault="00774B79" w:rsidP="00D45D81">
            <w:pPr>
              <w:pStyle w:val="Tableau"/>
              <w:framePr w:hSpace="0" w:wrap="auto" w:vAnchor="margin" w:hAnchor="text" w:xAlign="left" w:yAlign="inline"/>
            </w:pPr>
            <w:r w:rsidRPr="00AF35F7">
              <w:t>0.09</w:t>
            </w:r>
          </w:p>
        </w:tc>
        <w:tc>
          <w:tcPr>
            <w:tcW w:w="1003" w:type="dxa"/>
            <w:noWrap/>
            <w:vAlign w:val="center"/>
            <w:hideMark/>
          </w:tcPr>
          <w:p w:rsidR="00774B79" w:rsidRPr="00AF35F7" w:rsidRDefault="00774B79" w:rsidP="00D45D81">
            <w:pPr>
              <w:pStyle w:val="Tableau"/>
              <w:framePr w:hSpace="0" w:wrap="auto" w:vAnchor="margin" w:hAnchor="text" w:xAlign="left" w:yAlign="inline"/>
            </w:pPr>
            <w:r w:rsidRPr="00AF35F7">
              <w:t>0.17</w:t>
            </w:r>
          </w:p>
        </w:tc>
        <w:tc>
          <w:tcPr>
            <w:tcW w:w="1330" w:type="dxa"/>
            <w:noWrap/>
            <w:vAlign w:val="center"/>
            <w:hideMark/>
          </w:tcPr>
          <w:p w:rsidR="00774B79" w:rsidRPr="00AF35F7" w:rsidRDefault="00774B79" w:rsidP="00D45D81">
            <w:pPr>
              <w:pStyle w:val="Tableau"/>
              <w:framePr w:hSpace="0" w:wrap="auto" w:vAnchor="margin" w:hAnchor="text" w:xAlign="left" w:yAlign="inline"/>
            </w:pPr>
            <w:r w:rsidRPr="00AF35F7">
              <w:t>36</w:t>
            </w:r>
          </w:p>
        </w:tc>
        <w:tc>
          <w:tcPr>
            <w:tcW w:w="1004" w:type="dxa"/>
            <w:noWrap/>
            <w:vAlign w:val="center"/>
            <w:hideMark/>
          </w:tcPr>
          <w:p w:rsidR="00774B79" w:rsidRPr="00AF35F7" w:rsidRDefault="00774B79" w:rsidP="00D45D81">
            <w:pPr>
              <w:pStyle w:val="Tableau"/>
              <w:framePr w:hSpace="0" w:wrap="auto" w:vAnchor="margin" w:hAnchor="text" w:xAlign="left" w:yAlign="inline"/>
            </w:pPr>
            <w:r w:rsidRPr="00AF35F7">
              <w:t>69</w:t>
            </w:r>
          </w:p>
        </w:tc>
        <w:tc>
          <w:tcPr>
            <w:tcW w:w="964" w:type="dxa"/>
            <w:noWrap/>
            <w:vAlign w:val="center"/>
            <w:hideMark/>
          </w:tcPr>
          <w:p w:rsidR="00774B79" w:rsidRPr="00AF35F7" w:rsidRDefault="00774B79" w:rsidP="00D45D81">
            <w:pPr>
              <w:pStyle w:val="Tableau"/>
              <w:framePr w:hSpace="0" w:wrap="auto" w:vAnchor="margin" w:hAnchor="text" w:xAlign="left" w:yAlign="inline"/>
            </w:pPr>
            <w:r w:rsidRPr="00AF35F7">
              <w:t>&lt;200,000</w:t>
            </w:r>
          </w:p>
        </w:tc>
      </w:tr>
      <w:tr w:rsidR="00774B79" w:rsidRPr="00AF35F7" w:rsidTr="00D45D81">
        <w:trPr>
          <w:trHeight w:val="273"/>
        </w:trPr>
        <w:tc>
          <w:tcPr>
            <w:tcW w:w="1319" w:type="dxa"/>
            <w:noWrap/>
            <w:vAlign w:val="center"/>
            <w:hideMark/>
          </w:tcPr>
          <w:p w:rsidR="00774B79" w:rsidRPr="00AF35F7" w:rsidRDefault="00774B79" w:rsidP="00D45D81">
            <w:pPr>
              <w:pStyle w:val="Tableau"/>
              <w:framePr w:hSpace="0" w:wrap="auto" w:vAnchor="margin" w:hAnchor="text" w:xAlign="left" w:yAlign="inline"/>
            </w:pPr>
            <w:r w:rsidRPr="00AF35F7">
              <w:t>United Kingdom</w:t>
            </w:r>
          </w:p>
        </w:tc>
        <w:tc>
          <w:tcPr>
            <w:tcW w:w="1049" w:type="dxa"/>
            <w:noWrap/>
            <w:vAlign w:val="center"/>
            <w:hideMark/>
          </w:tcPr>
          <w:p w:rsidR="00774B79" w:rsidRPr="00AF35F7" w:rsidRDefault="00774B79" w:rsidP="00D45D81">
            <w:pPr>
              <w:pStyle w:val="Tableau"/>
              <w:framePr w:hSpace="0" w:wrap="auto" w:vAnchor="margin" w:hAnchor="text" w:xAlign="left" w:yAlign="inline"/>
            </w:pPr>
            <w:r w:rsidRPr="00AF35F7">
              <w:t>62,515,000</w:t>
            </w:r>
          </w:p>
        </w:tc>
        <w:tc>
          <w:tcPr>
            <w:tcW w:w="1033" w:type="dxa"/>
            <w:noWrap/>
            <w:vAlign w:val="center"/>
            <w:hideMark/>
          </w:tcPr>
          <w:p w:rsidR="00774B79" w:rsidRPr="00AF35F7" w:rsidRDefault="00774B79" w:rsidP="00D45D81">
            <w:pPr>
              <w:pStyle w:val="Tableau"/>
              <w:framePr w:hSpace="0" w:wrap="auto" w:vAnchor="margin" w:hAnchor="text" w:xAlign="left" w:yAlign="inline"/>
            </w:pPr>
            <w:r w:rsidRPr="00AF35F7">
              <w:t>8,000,000</w:t>
            </w:r>
          </w:p>
        </w:tc>
        <w:tc>
          <w:tcPr>
            <w:tcW w:w="1035" w:type="dxa"/>
            <w:noWrap/>
            <w:vAlign w:val="center"/>
            <w:hideMark/>
          </w:tcPr>
          <w:p w:rsidR="00774B79" w:rsidRPr="00AF35F7" w:rsidRDefault="00774B79" w:rsidP="00D45D81">
            <w:pPr>
              <w:pStyle w:val="Tableau"/>
              <w:framePr w:hSpace="0" w:wrap="auto" w:vAnchor="margin" w:hAnchor="text" w:xAlign="left" w:yAlign="inline"/>
            </w:pPr>
            <w:r w:rsidRPr="00AF35F7">
              <w:t>8,000,000</w:t>
            </w:r>
          </w:p>
        </w:tc>
        <w:tc>
          <w:tcPr>
            <w:tcW w:w="1033" w:type="dxa"/>
            <w:noWrap/>
            <w:vAlign w:val="center"/>
            <w:hideMark/>
          </w:tcPr>
          <w:p w:rsidR="00774B79" w:rsidRPr="00AF35F7" w:rsidRDefault="00774B79" w:rsidP="00D45D81">
            <w:pPr>
              <w:pStyle w:val="Tableau"/>
              <w:framePr w:hSpace="0" w:wrap="auto" w:vAnchor="margin" w:hAnchor="text" w:xAlign="left" w:yAlign="inline"/>
            </w:pPr>
            <w:r w:rsidRPr="00AF35F7">
              <w:t>244,820</w:t>
            </w:r>
          </w:p>
        </w:tc>
        <w:tc>
          <w:tcPr>
            <w:tcW w:w="1003" w:type="dxa"/>
            <w:noWrap/>
            <w:vAlign w:val="center"/>
            <w:hideMark/>
          </w:tcPr>
          <w:p w:rsidR="00774B79" w:rsidRPr="00AF35F7" w:rsidRDefault="00774B79" w:rsidP="00D45D81">
            <w:pPr>
              <w:pStyle w:val="Tableau"/>
              <w:framePr w:hSpace="0" w:wrap="auto" w:vAnchor="margin" w:hAnchor="text" w:xAlign="left" w:yAlign="inline"/>
            </w:pPr>
            <w:r w:rsidRPr="00AF35F7">
              <w:t>0.13</w:t>
            </w:r>
          </w:p>
        </w:tc>
        <w:tc>
          <w:tcPr>
            <w:tcW w:w="1003" w:type="dxa"/>
            <w:noWrap/>
            <w:vAlign w:val="center"/>
            <w:hideMark/>
          </w:tcPr>
          <w:p w:rsidR="00774B79" w:rsidRPr="00AF35F7" w:rsidRDefault="00774B79" w:rsidP="00D45D81">
            <w:pPr>
              <w:pStyle w:val="Tableau"/>
              <w:framePr w:hSpace="0" w:wrap="auto" w:vAnchor="margin" w:hAnchor="text" w:xAlign="left" w:yAlign="inline"/>
            </w:pPr>
            <w:r w:rsidRPr="00AF35F7">
              <w:t>0.13</w:t>
            </w:r>
          </w:p>
        </w:tc>
        <w:tc>
          <w:tcPr>
            <w:tcW w:w="1330" w:type="dxa"/>
            <w:noWrap/>
            <w:vAlign w:val="center"/>
            <w:hideMark/>
          </w:tcPr>
          <w:p w:rsidR="00774B79" w:rsidRPr="00AF35F7" w:rsidRDefault="00774B79" w:rsidP="00D45D81">
            <w:pPr>
              <w:pStyle w:val="Tableau"/>
              <w:framePr w:hSpace="0" w:wrap="auto" w:vAnchor="margin" w:hAnchor="text" w:xAlign="left" w:yAlign="inline"/>
            </w:pPr>
            <w:r w:rsidRPr="00AF35F7">
              <w:t>33</w:t>
            </w:r>
          </w:p>
        </w:tc>
        <w:tc>
          <w:tcPr>
            <w:tcW w:w="1004" w:type="dxa"/>
            <w:noWrap/>
            <w:vAlign w:val="center"/>
            <w:hideMark/>
          </w:tcPr>
          <w:p w:rsidR="00774B79" w:rsidRPr="00AF35F7" w:rsidRDefault="00774B79" w:rsidP="00D45D81">
            <w:pPr>
              <w:pStyle w:val="Tableau"/>
              <w:framePr w:hSpace="0" w:wrap="auto" w:vAnchor="margin" w:hAnchor="text" w:xAlign="left" w:yAlign="inline"/>
            </w:pPr>
            <w:r w:rsidRPr="00AF35F7">
              <w:t>33</w:t>
            </w:r>
          </w:p>
        </w:tc>
        <w:tc>
          <w:tcPr>
            <w:tcW w:w="964" w:type="dxa"/>
            <w:noWrap/>
            <w:vAlign w:val="center"/>
            <w:hideMark/>
          </w:tcPr>
          <w:p w:rsidR="00774B79" w:rsidRPr="00AF35F7" w:rsidRDefault="00774B79" w:rsidP="00D45D81">
            <w:pPr>
              <w:pStyle w:val="Tableau"/>
              <w:framePr w:hSpace="0" w:wrap="auto" w:vAnchor="margin" w:hAnchor="text" w:xAlign="left" w:yAlign="inline"/>
            </w:pPr>
            <w:r w:rsidRPr="00AF35F7">
              <w:t>352,000</w:t>
            </w:r>
          </w:p>
        </w:tc>
      </w:tr>
      <w:tr w:rsidR="00774B79" w:rsidRPr="00AF35F7" w:rsidTr="00D45D81">
        <w:trPr>
          <w:trHeight w:val="273"/>
        </w:trPr>
        <w:tc>
          <w:tcPr>
            <w:tcW w:w="1319" w:type="dxa"/>
            <w:noWrap/>
            <w:vAlign w:val="center"/>
            <w:hideMark/>
          </w:tcPr>
          <w:p w:rsidR="00774B79" w:rsidRPr="00AF35F7" w:rsidRDefault="00774B79" w:rsidP="00D45D81">
            <w:pPr>
              <w:pStyle w:val="Tableau"/>
              <w:framePr w:hSpace="0" w:wrap="auto" w:vAnchor="margin" w:hAnchor="text" w:xAlign="left" w:yAlign="inline"/>
            </w:pPr>
            <w:r w:rsidRPr="00AF35F7">
              <w:t>Ireland</w:t>
            </w:r>
          </w:p>
        </w:tc>
        <w:tc>
          <w:tcPr>
            <w:tcW w:w="1049" w:type="dxa"/>
            <w:noWrap/>
            <w:vAlign w:val="center"/>
            <w:hideMark/>
          </w:tcPr>
          <w:p w:rsidR="00774B79" w:rsidRPr="00AF35F7" w:rsidRDefault="00774B79" w:rsidP="00D45D81">
            <w:pPr>
              <w:pStyle w:val="Tableau"/>
              <w:framePr w:hSpace="0" w:wrap="auto" w:vAnchor="margin" w:hAnchor="text" w:xAlign="left" w:yAlign="inline"/>
            </w:pPr>
            <w:r w:rsidRPr="00AF35F7">
              <w:t>4,570,000</w:t>
            </w:r>
          </w:p>
        </w:tc>
        <w:tc>
          <w:tcPr>
            <w:tcW w:w="1033" w:type="dxa"/>
            <w:noWrap/>
            <w:vAlign w:val="center"/>
            <w:hideMark/>
          </w:tcPr>
          <w:p w:rsidR="00774B79" w:rsidRPr="00AF35F7" w:rsidRDefault="00774B79" w:rsidP="00D45D81">
            <w:pPr>
              <w:pStyle w:val="Tableau"/>
              <w:framePr w:hSpace="0" w:wrap="auto" w:vAnchor="margin" w:hAnchor="text" w:xAlign="left" w:yAlign="inline"/>
            </w:pPr>
            <w:r w:rsidRPr="00AF35F7">
              <w:t>425,000</w:t>
            </w:r>
          </w:p>
        </w:tc>
        <w:tc>
          <w:tcPr>
            <w:tcW w:w="1035" w:type="dxa"/>
            <w:noWrap/>
            <w:vAlign w:val="center"/>
            <w:hideMark/>
          </w:tcPr>
          <w:p w:rsidR="00774B79" w:rsidRPr="00AF35F7" w:rsidRDefault="00774B79" w:rsidP="00D45D81">
            <w:pPr>
              <w:pStyle w:val="Tableau"/>
              <w:framePr w:hSpace="0" w:wrap="auto" w:vAnchor="margin" w:hAnchor="text" w:xAlign="left" w:yAlign="inline"/>
            </w:pPr>
            <w:r w:rsidRPr="00AF35F7">
              <w:t>310,000</w:t>
            </w:r>
          </w:p>
        </w:tc>
        <w:tc>
          <w:tcPr>
            <w:tcW w:w="1033" w:type="dxa"/>
            <w:noWrap/>
            <w:vAlign w:val="center"/>
            <w:hideMark/>
          </w:tcPr>
          <w:p w:rsidR="00774B79" w:rsidRPr="00AF35F7" w:rsidRDefault="00774B79" w:rsidP="00D45D81">
            <w:pPr>
              <w:pStyle w:val="Tableau"/>
              <w:framePr w:hSpace="0" w:wrap="auto" w:vAnchor="margin" w:hAnchor="text" w:xAlign="left" w:yAlign="inline"/>
            </w:pPr>
            <w:r w:rsidRPr="00AF35F7">
              <w:t>70,280</w:t>
            </w:r>
          </w:p>
        </w:tc>
        <w:tc>
          <w:tcPr>
            <w:tcW w:w="1003" w:type="dxa"/>
            <w:noWrap/>
            <w:vAlign w:val="center"/>
            <w:hideMark/>
          </w:tcPr>
          <w:p w:rsidR="00774B79" w:rsidRPr="00AF35F7" w:rsidRDefault="00774B79" w:rsidP="00D45D81">
            <w:pPr>
              <w:pStyle w:val="Tableau"/>
              <w:framePr w:hSpace="0" w:wrap="auto" w:vAnchor="margin" w:hAnchor="text" w:xAlign="left" w:yAlign="inline"/>
            </w:pPr>
            <w:r w:rsidRPr="00AF35F7">
              <w:t>0.09</w:t>
            </w:r>
          </w:p>
        </w:tc>
        <w:tc>
          <w:tcPr>
            <w:tcW w:w="1003" w:type="dxa"/>
            <w:noWrap/>
            <w:vAlign w:val="center"/>
            <w:hideMark/>
          </w:tcPr>
          <w:p w:rsidR="00774B79" w:rsidRPr="00AF35F7" w:rsidRDefault="00774B79" w:rsidP="00D45D81">
            <w:pPr>
              <w:pStyle w:val="Tableau"/>
              <w:framePr w:hSpace="0" w:wrap="auto" w:vAnchor="margin" w:hAnchor="text" w:xAlign="left" w:yAlign="inline"/>
            </w:pPr>
            <w:r w:rsidRPr="00AF35F7">
              <w:t>0.07</w:t>
            </w:r>
          </w:p>
        </w:tc>
        <w:tc>
          <w:tcPr>
            <w:tcW w:w="1330" w:type="dxa"/>
            <w:noWrap/>
            <w:vAlign w:val="center"/>
            <w:hideMark/>
          </w:tcPr>
          <w:p w:rsidR="00774B79" w:rsidRPr="00AF35F7" w:rsidRDefault="00774B79" w:rsidP="00D45D81">
            <w:pPr>
              <w:pStyle w:val="Tableau"/>
              <w:framePr w:hSpace="0" w:wrap="auto" w:vAnchor="margin" w:hAnchor="text" w:xAlign="left" w:yAlign="inline"/>
            </w:pPr>
            <w:r w:rsidRPr="00AF35F7">
              <w:t>6</w:t>
            </w:r>
          </w:p>
        </w:tc>
        <w:tc>
          <w:tcPr>
            <w:tcW w:w="1004" w:type="dxa"/>
            <w:noWrap/>
            <w:vAlign w:val="center"/>
            <w:hideMark/>
          </w:tcPr>
          <w:p w:rsidR="00774B79" w:rsidRPr="00AF35F7" w:rsidRDefault="00774B79" w:rsidP="00D45D81">
            <w:pPr>
              <w:pStyle w:val="Tableau"/>
              <w:framePr w:hSpace="0" w:wrap="auto" w:vAnchor="margin" w:hAnchor="text" w:xAlign="left" w:yAlign="inline"/>
            </w:pPr>
            <w:r w:rsidRPr="00AF35F7">
              <w:t>4</w:t>
            </w:r>
          </w:p>
        </w:tc>
        <w:tc>
          <w:tcPr>
            <w:tcW w:w="964" w:type="dxa"/>
            <w:noWrap/>
            <w:vAlign w:val="center"/>
            <w:hideMark/>
          </w:tcPr>
          <w:p w:rsidR="00774B79" w:rsidRPr="00AF35F7" w:rsidRDefault="00774B79" w:rsidP="00D45D81">
            <w:pPr>
              <w:pStyle w:val="Tableau"/>
              <w:framePr w:hSpace="0" w:wrap="auto" w:vAnchor="margin" w:hAnchor="text" w:xAlign="left" w:yAlign="inline"/>
            </w:pPr>
            <w:r w:rsidRPr="00AF35F7">
              <w:t>&lt;200,000</w:t>
            </w:r>
          </w:p>
        </w:tc>
      </w:tr>
      <w:tr w:rsidR="00774B79" w:rsidRPr="00AF35F7" w:rsidTr="00D45D81">
        <w:trPr>
          <w:trHeight w:val="273"/>
        </w:trPr>
        <w:tc>
          <w:tcPr>
            <w:tcW w:w="1319" w:type="dxa"/>
            <w:tcBorders>
              <w:bottom w:val="nil"/>
            </w:tcBorders>
            <w:noWrap/>
            <w:vAlign w:val="center"/>
            <w:hideMark/>
          </w:tcPr>
          <w:p w:rsidR="00774B79" w:rsidRPr="00AF35F7" w:rsidRDefault="00774B79" w:rsidP="00D45D81">
            <w:pPr>
              <w:pStyle w:val="Tableau"/>
              <w:framePr w:hSpace="0" w:wrap="auto" w:vAnchor="margin" w:hAnchor="text" w:xAlign="left" w:yAlign="inline"/>
            </w:pPr>
            <w:r w:rsidRPr="00AF35F7">
              <w:t>Italy</w:t>
            </w:r>
          </w:p>
        </w:tc>
        <w:tc>
          <w:tcPr>
            <w:tcW w:w="1049" w:type="dxa"/>
            <w:tcBorders>
              <w:bottom w:val="nil"/>
            </w:tcBorders>
            <w:noWrap/>
            <w:vAlign w:val="center"/>
            <w:hideMark/>
          </w:tcPr>
          <w:p w:rsidR="00774B79" w:rsidRPr="00AF35F7" w:rsidRDefault="00774B79" w:rsidP="00D45D81">
            <w:pPr>
              <w:pStyle w:val="Tableau"/>
              <w:framePr w:hSpace="0" w:wrap="auto" w:vAnchor="margin" w:hAnchor="text" w:xAlign="left" w:yAlign="inline"/>
            </w:pPr>
            <w:r w:rsidRPr="00AF35F7">
              <w:t>60,626,000</w:t>
            </w:r>
          </w:p>
        </w:tc>
        <w:tc>
          <w:tcPr>
            <w:tcW w:w="1033" w:type="dxa"/>
            <w:tcBorders>
              <w:bottom w:val="nil"/>
            </w:tcBorders>
            <w:noWrap/>
            <w:vAlign w:val="center"/>
            <w:hideMark/>
          </w:tcPr>
          <w:p w:rsidR="00774B79" w:rsidRPr="00AF35F7" w:rsidRDefault="00774B79" w:rsidP="00D45D81">
            <w:pPr>
              <w:pStyle w:val="Tableau"/>
              <w:framePr w:hSpace="0" w:wrap="auto" w:vAnchor="margin" w:hAnchor="text" w:xAlign="left" w:yAlign="inline"/>
            </w:pPr>
            <w:r w:rsidRPr="00AF35F7">
              <w:t>7,000,000</w:t>
            </w:r>
          </w:p>
        </w:tc>
        <w:tc>
          <w:tcPr>
            <w:tcW w:w="1035" w:type="dxa"/>
            <w:tcBorders>
              <w:bottom w:val="nil"/>
            </w:tcBorders>
            <w:noWrap/>
            <w:vAlign w:val="center"/>
            <w:hideMark/>
          </w:tcPr>
          <w:p w:rsidR="00774B79" w:rsidRPr="00AF35F7" w:rsidRDefault="00774B79" w:rsidP="00D45D81">
            <w:pPr>
              <w:pStyle w:val="Tableau"/>
              <w:framePr w:hSpace="0" w:wrap="auto" w:vAnchor="margin" w:hAnchor="text" w:xAlign="left" w:yAlign="inline"/>
            </w:pPr>
            <w:r w:rsidRPr="00AF35F7">
              <w:t>7,400,000</w:t>
            </w:r>
          </w:p>
        </w:tc>
        <w:tc>
          <w:tcPr>
            <w:tcW w:w="1033" w:type="dxa"/>
            <w:tcBorders>
              <w:bottom w:val="nil"/>
            </w:tcBorders>
            <w:noWrap/>
            <w:vAlign w:val="center"/>
            <w:hideMark/>
          </w:tcPr>
          <w:p w:rsidR="00774B79" w:rsidRPr="00AF35F7" w:rsidRDefault="00774B79" w:rsidP="00D45D81">
            <w:pPr>
              <w:pStyle w:val="Tableau"/>
              <w:framePr w:hSpace="0" w:wrap="auto" w:vAnchor="margin" w:hAnchor="text" w:xAlign="left" w:yAlign="inline"/>
            </w:pPr>
            <w:r w:rsidRPr="00AF35F7">
              <w:t>301,230</w:t>
            </w:r>
          </w:p>
        </w:tc>
        <w:tc>
          <w:tcPr>
            <w:tcW w:w="1003" w:type="dxa"/>
            <w:tcBorders>
              <w:bottom w:val="nil"/>
            </w:tcBorders>
            <w:noWrap/>
            <w:vAlign w:val="center"/>
            <w:hideMark/>
          </w:tcPr>
          <w:p w:rsidR="00774B79" w:rsidRPr="00AF35F7" w:rsidRDefault="00774B79" w:rsidP="00D45D81">
            <w:pPr>
              <w:pStyle w:val="Tableau"/>
              <w:framePr w:hSpace="0" w:wrap="auto" w:vAnchor="margin" w:hAnchor="text" w:xAlign="left" w:yAlign="inline"/>
            </w:pPr>
            <w:r w:rsidRPr="00AF35F7">
              <w:t>0.12</w:t>
            </w:r>
          </w:p>
        </w:tc>
        <w:tc>
          <w:tcPr>
            <w:tcW w:w="1003" w:type="dxa"/>
            <w:tcBorders>
              <w:bottom w:val="nil"/>
            </w:tcBorders>
            <w:noWrap/>
            <w:vAlign w:val="center"/>
            <w:hideMark/>
          </w:tcPr>
          <w:p w:rsidR="00774B79" w:rsidRPr="00AF35F7" w:rsidRDefault="00774B79" w:rsidP="00D45D81">
            <w:pPr>
              <w:pStyle w:val="Tableau"/>
              <w:framePr w:hSpace="0" w:wrap="auto" w:vAnchor="margin" w:hAnchor="text" w:xAlign="left" w:yAlign="inline"/>
            </w:pPr>
            <w:r w:rsidRPr="00AF35F7">
              <w:t>0.12</w:t>
            </w:r>
          </w:p>
        </w:tc>
        <w:tc>
          <w:tcPr>
            <w:tcW w:w="1330" w:type="dxa"/>
            <w:tcBorders>
              <w:bottom w:val="nil"/>
            </w:tcBorders>
            <w:noWrap/>
            <w:vAlign w:val="center"/>
            <w:hideMark/>
          </w:tcPr>
          <w:p w:rsidR="00774B79" w:rsidRPr="00AF35F7" w:rsidRDefault="00774B79" w:rsidP="00D45D81">
            <w:pPr>
              <w:pStyle w:val="Tableau"/>
              <w:framePr w:hSpace="0" w:wrap="auto" w:vAnchor="margin" w:hAnchor="text" w:xAlign="left" w:yAlign="inline"/>
            </w:pPr>
            <w:r w:rsidRPr="00AF35F7">
              <w:t>23</w:t>
            </w:r>
          </w:p>
        </w:tc>
        <w:tc>
          <w:tcPr>
            <w:tcW w:w="1004" w:type="dxa"/>
            <w:tcBorders>
              <w:bottom w:val="nil"/>
            </w:tcBorders>
            <w:noWrap/>
            <w:vAlign w:val="center"/>
            <w:hideMark/>
          </w:tcPr>
          <w:p w:rsidR="00774B79" w:rsidRPr="00AF35F7" w:rsidRDefault="00774B79" w:rsidP="00D45D81">
            <w:pPr>
              <w:pStyle w:val="Tableau"/>
              <w:framePr w:hSpace="0" w:wrap="auto" w:vAnchor="margin" w:hAnchor="text" w:xAlign="left" w:yAlign="inline"/>
            </w:pPr>
            <w:r w:rsidRPr="00AF35F7">
              <w:t>25</w:t>
            </w:r>
          </w:p>
        </w:tc>
        <w:tc>
          <w:tcPr>
            <w:tcW w:w="964" w:type="dxa"/>
            <w:tcBorders>
              <w:bottom w:val="nil"/>
            </w:tcBorders>
            <w:noWrap/>
            <w:vAlign w:val="center"/>
            <w:hideMark/>
          </w:tcPr>
          <w:p w:rsidR="00774B79" w:rsidRPr="00AF35F7" w:rsidRDefault="00774B79" w:rsidP="00D45D81">
            <w:pPr>
              <w:pStyle w:val="Tableau"/>
              <w:framePr w:hSpace="0" w:wrap="auto" w:vAnchor="margin" w:hAnchor="text" w:xAlign="left" w:yAlign="inline"/>
            </w:pPr>
            <w:r w:rsidRPr="00AF35F7">
              <w:t>211,000</w:t>
            </w:r>
          </w:p>
        </w:tc>
      </w:tr>
      <w:tr w:rsidR="00774B79" w:rsidRPr="00AF35F7" w:rsidTr="00D45D81">
        <w:trPr>
          <w:trHeight w:val="273"/>
        </w:trPr>
        <w:tc>
          <w:tcPr>
            <w:tcW w:w="1319" w:type="dxa"/>
            <w:tcBorders>
              <w:top w:val="nil"/>
              <w:bottom w:val="single" w:sz="2" w:space="0" w:color="auto"/>
            </w:tcBorders>
            <w:noWrap/>
            <w:vAlign w:val="center"/>
            <w:hideMark/>
          </w:tcPr>
          <w:p w:rsidR="00774B79" w:rsidRPr="00AF35F7" w:rsidRDefault="00774B79" w:rsidP="00D45D81">
            <w:pPr>
              <w:pStyle w:val="Tableau"/>
              <w:framePr w:hSpace="0" w:wrap="auto" w:vAnchor="margin" w:hAnchor="text" w:xAlign="left" w:yAlign="inline"/>
            </w:pPr>
            <w:r w:rsidRPr="00AF35F7">
              <w:t>Portugal</w:t>
            </w:r>
          </w:p>
        </w:tc>
        <w:tc>
          <w:tcPr>
            <w:tcW w:w="1049" w:type="dxa"/>
            <w:tcBorders>
              <w:top w:val="nil"/>
              <w:bottom w:val="single" w:sz="2" w:space="0" w:color="auto"/>
            </w:tcBorders>
            <w:noWrap/>
            <w:vAlign w:val="center"/>
            <w:hideMark/>
          </w:tcPr>
          <w:p w:rsidR="00774B79" w:rsidRPr="00AF35F7" w:rsidRDefault="00774B79" w:rsidP="00D45D81">
            <w:pPr>
              <w:pStyle w:val="Tableau"/>
              <w:framePr w:hSpace="0" w:wrap="auto" w:vAnchor="margin" w:hAnchor="text" w:xAlign="left" w:yAlign="inline"/>
            </w:pPr>
            <w:r w:rsidRPr="00AF35F7">
              <w:t>10,572,000</w:t>
            </w:r>
          </w:p>
        </w:tc>
        <w:tc>
          <w:tcPr>
            <w:tcW w:w="1033" w:type="dxa"/>
            <w:tcBorders>
              <w:top w:val="nil"/>
              <w:bottom w:val="single" w:sz="2" w:space="0" w:color="auto"/>
            </w:tcBorders>
            <w:noWrap/>
            <w:vAlign w:val="center"/>
            <w:hideMark/>
          </w:tcPr>
          <w:p w:rsidR="00774B79" w:rsidRPr="00AF35F7" w:rsidRDefault="00774B79" w:rsidP="00D45D81">
            <w:pPr>
              <w:pStyle w:val="Tableau"/>
              <w:framePr w:hSpace="0" w:wrap="auto" w:vAnchor="margin" w:hAnchor="text" w:xAlign="left" w:yAlign="inline"/>
            </w:pPr>
            <w:r w:rsidRPr="00AF35F7">
              <w:t>1,940,000</w:t>
            </w:r>
          </w:p>
        </w:tc>
        <w:tc>
          <w:tcPr>
            <w:tcW w:w="1035" w:type="dxa"/>
            <w:tcBorders>
              <w:top w:val="nil"/>
              <w:bottom w:val="single" w:sz="2" w:space="0" w:color="auto"/>
            </w:tcBorders>
            <w:noWrap/>
            <w:vAlign w:val="center"/>
            <w:hideMark/>
          </w:tcPr>
          <w:p w:rsidR="00774B79" w:rsidRPr="00AF35F7" w:rsidRDefault="00774B79" w:rsidP="00D45D81">
            <w:pPr>
              <w:pStyle w:val="Tableau"/>
              <w:framePr w:hSpace="0" w:wrap="auto" w:vAnchor="margin" w:hAnchor="text" w:xAlign="left" w:yAlign="inline"/>
            </w:pPr>
            <w:r w:rsidRPr="00AF35F7">
              <w:t>991,000</w:t>
            </w:r>
          </w:p>
        </w:tc>
        <w:tc>
          <w:tcPr>
            <w:tcW w:w="1033" w:type="dxa"/>
            <w:tcBorders>
              <w:top w:val="nil"/>
              <w:bottom w:val="single" w:sz="2" w:space="0" w:color="auto"/>
            </w:tcBorders>
            <w:noWrap/>
            <w:vAlign w:val="center"/>
            <w:hideMark/>
          </w:tcPr>
          <w:p w:rsidR="00774B79" w:rsidRPr="00AF35F7" w:rsidRDefault="00774B79" w:rsidP="00D45D81">
            <w:pPr>
              <w:pStyle w:val="Tableau"/>
              <w:framePr w:hSpace="0" w:wrap="auto" w:vAnchor="margin" w:hAnchor="text" w:xAlign="left" w:yAlign="inline"/>
            </w:pPr>
            <w:r w:rsidRPr="00AF35F7">
              <w:t>92,042</w:t>
            </w:r>
          </w:p>
        </w:tc>
        <w:tc>
          <w:tcPr>
            <w:tcW w:w="1003" w:type="dxa"/>
            <w:tcBorders>
              <w:top w:val="nil"/>
              <w:bottom w:val="single" w:sz="2" w:space="0" w:color="auto"/>
            </w:tcBorders>
            <w:noWrap/>
            <w:vAlign w:val="center"/>
            <w:hideMark/>
          </w:tcPr>
          <w:p w:rsidR="00774B79" w:rsidRPr="00AF35F7" w:rsidRDefault="00774B79" w:rsidP="00D45D81">
            <w:pPr>
              <w:pStyle w:val="Tableau"/>
              <w:framePr w:hSpace="0" w:wrap="auto" w:vAnchor="margin" w:hAnchor="text" w:xAlign="left" w:yAlign="inline"/>
            </w:pPr>
            <w:r w:rsidRPr="00AF35F7">
              <w:t>0.18</w:t>
            </w:r>
          </w:p>
        </w:tc>
        <w:tc>
          <w:tcPr>
            <w:tcW w:w="1003" w:type="dxa"/>
            <w:tcBorders>
              <w:top w:val="nil"/>
              <w:bottom w:val="single" w:sz="2" w:space="0" w:color="auto"/>
            </w:tcBorders>
            <w:noWrap/>
            <w:vAlign w:val="center"/>
            <w:hideMark/>
          </w:tcPr>
          <w:p w:rsidR="00774B79" w:rsidRPr="00AF35F7" w:rsidRDefault="00774B79" w:rsidP="00D45D81">
            <w:pPr>
              <w:pStyle w:val="Tableau"/>
              <w:framePr w:hSpace="0" w:wrap="auto" w:vAnchor="margin" w:hAnchor="text" w:xAlign="left" w:yAlign="inline"/>
            </w:pPr>
            <w:r w:rsidRPr="00AF35F7">
              <w:t>0.09</w:t>
            </w:r>
          </w:p>
        </w:tc>
        <w:tc>
          <w:tcPr>
            <w:tcW w:w="1330" w:type="dxa"/>
            <w:tcBorders>
              <w:top w:val="nil"/>
              <w:bottom w:val="single" w:sz="2" w:space="0" w:color="auto"/>
            </w:tcBorders>
            <w:noWrap/>
            <w:vAlign w:val="center"/>
            <w:hideMark/>
          </w:tcPr>
          <w:p w:rsidR="00774B79" w:rsidRPr="00AF35F7" w:rsidRDefault="00774B79" w:rsidP="00D45D81">
            <w:pPr>
              <w:pStyle w:val="Tableau"/>
              <w:framePr w:hSpace="0" w:wrap="auto" w:vAnchor="margin" w:hAnchor="text" w:xAlign="left" w:yAlign="inline"/>
            </w:pPr>
            <w:r w:rsidRPr="00AF35F7">
              <w:t>21</w:t>
            </w:r>
          </w:p>
        </w:tc>
        <w:tc>
          <w:tcPr>
            <w:tcW w:w="1004" w:type="dxa"/>
            <w:tcBorders>
              <w:top w:val="nil"/>
              <w:bottom w:val="single" w:sz="2" w:space="0" w:color="auto"/>
            </w:tcBorders>
            <w:noWrap/>
            <w:vAlign w:val="center"/>
            <w:hideMark/>
          </w:tcPr>
          <w:p w:rsidR="00774B79" w:rsidRPr="00AF35F7" w:rsidRDefault="00774B79" w:rsidP="00D45D81">
            <w:pPr>
              <w:pStyle w:val="Tableau"/>
              <w:framePr w:hSpace="0" w:wrap="auto" w:vAnchor="margin" w:hAnchor="text" w:xAlign="left" w:yAlign="inline"/>
            </w:pPr>
            <w:r w:rsidRPr="00AF35F7">
              <w:t>11</w:t>
            </w:r>
          </w:p>
        </w:tc>
        <w:tc>
          <w:tcPr>
            <w:tcW w:w="964" w:type="dxa"/>
            <w:tcBorders>
              <w:top w:val="nil"/>
              <w:bottom w:val="single" w:sz="2" w:space="0" w:color="auto"/>
            </w:tcBorders>
            <w:noWrap/>
            <w:vAlign w:val="center"/>
            <w:hideMark/>
          </w:tcPr>
          <w:p w:rsidR="00774B79" w:rsidRPr="00AF35F7" w:rsidRDefault="00774B79" w:rsidP="00D45D81">
            <w:pPr>
              <w:pStyle w:val="Tableau"/>
              <w:framePr w:hSpace="0" w:wrap="auto" w:vAnchor="margin" w:hAnchor="text" w:xAlign="left" w:yAlign="inline"/>
            </w:pPr>
            <w:r w:rsidRPr="00AF35F7">
              <w:t>&lt;200,000</w:t>
            </w:r>
          </w:p>
        </w:tc>
      </w:tr>
      <w:tr w:rsidR="00774B79" w:rsidRPr="00AF35F7" w:rsidTr="00D45D81">
        <w:trPr>
          <w:trHeight w:val="273"/>
        </w:trPr>
        <w:tc>
          <w:tcPr>
            <w:tcW w:w="1319" w:type="dxa"/>
            <w:tcBorders>
              <w:top w:val="single" w:sz="2" w:space="0" w:color="auto"/>
              <w:bottom w:val="single" w:sz="2" w:space="0" w:color="auto"/>
            </w:tcBorders>
            <w:noWrap/>
            <w:vAlign w:val="center"/>
            <w:hideMark/>
          </w:tcPr>
          <w:p w:rsidR="00774B79" w:rsidRPr="00AF35F7" w:rsidRDefault="00774B79" w:rsidP="00D45D81">
            <w:pPr>
              <w:pStyle w:val="Tableau"/>
              <w:framePr w:hSpace="0" w:wrap="auto" w:vAnchor="margin" w:hAnchor="text" w:xAlign="left" w:yAlign="inline"/>
            </w:pPr>
            <w:r w:rsidRPr="00AF35F7">
              <w:t>All WE</w:t>
            </w:r>
          </w:p>
        </w:tc>
        <w:tc>
          <w:tcPr>
            <w:tcW w:w="1049" w:type="dxa"/>
            <w:tcBorders>
              <w:top w:val="single" w:sz="2" w:space="0" w:color="auto"/>
              <w:bottom w:val="single" w:sz="2" w:space="0" w:color="auto"/>
            </w:tcBorders>
            <w:noWrap/>
            <w:vAlign w:val="center"/>
            <w:hideMark/>
          </w:tcPr>
          <w:p w:rsidR="00774B79" w:rsidRPr="00AF35F7" w:rsidRDefault="00774B79" w:rsidP="00D45D81">
            <w:pPr>
              <w:pStyle w:val="Tableau"/>
              <w:framePr w:hSpace="0" w:wrap="auto" w:vAnchor="margin" w:hAnchor="text" w:xAlign="left" w:yAlign="inline"/>
            </w:pPr>
            <w:r w:rsidRPr="00AF35F7">
              <w:t>366,872,000</w:t>
            </w:r>
          </w:p>
        </w:tc>
        <w:tc>
          <w:tcPr>
            <w:tcW w:w="1033" w:type="dxa"/>
            <w:tcBorders>
              <w:top w:val="single" w:sz="2" w:space="0" w:color="auto"/>
              <w:bottom w:val="single" w:sz="2" w:space="0" w:color="auto"/>
            </w:tcBorders>
            <w:noWrap/>
            <w:vAlign w:val="center"/>
            <w:hideMark/>
          </w:tcPr>
          <w:p w:rsidR="00774B79" w:rsidRPr="00AF35F7" w:rsidRDefault="00774B79" w:rsidP="00D45D81">
            <w:pPr>
              <w:pStyle w:val="Tableau"/>
              <w:framePr w:hSpace="0" w:wrap="auto" w:vAnchor="margin" w:hAnchor="text" w:xAlign="left" w:yAlign="inline"/>
            </w:pPr>
            <w:r w:rsidRPr="00AF35F7">
              <w:t>38,249,000</w:t>
            </w:r>
          </w:p>
        </w:tc>
        <w:tc>
          <w:tcPr>
            <w:tcW w:w="1035" w:type="dxa"/>
            <w:tcBorders>
              <w:top w:val="single" w:sz="2" w:space="0" w:color="auto"/>
              <w:bottom w:val="single" w:sz="2" w:space="0" w:color="auto"/>
            </w:tcBorders>
            <w:noWrap/>
            <w:vAlign w:val="center"/>
            <w:hideMark/>
          </w:tcPr>
          <w:p w:rsidR="00774B79" w:rsidRPr="00AF35F7" w:rsidRDefault="00774B79" w:rsidP="00D45D81">
            <w:pPr>
              <w:pStyle w:val="Tableau"/>
              <w:framePr w:hSpace="0" w:wrap="auto" w:vAnchor="margin" w:hAnchor="text" w:xAlign="left" w:yAlign="inline"/>
            </w:pPr>
            <w:r w:rsidRPr="00AF35F7">
              <w:t>45,519,000</w:t>
            </w:r>
          </w:p>
        </w:tc>
        <w:tc>
          <w:tcPr>
            <w:tcW w:w="1033" w:type="dxa"/>
            <w:tcBorders>
              <w:top w:val="single" w:sz="2" w:space="0" w:color="auto"/>
              <w:bottom w:val="single" w:sz="2" w:space="0" w:color="auto"/>
            </w:tcBorders>
            <w:noWrap/>
            <w:vAlign w:val="center"/>
            <w:hideMark/>
          </w:tcPr>
          <w:p w:rsidR="00774B79" w:rsidRPr="00AF35F7" w:rsidRDefault="00774B79" w:rsidP="00D45D81">
            <w:pPr>
              <w:pStyle w:val="Tableau"/>
              <w:framePr w:hSpace="0" w:wrap="auto" w:vAnchor="margin" w:hAnchor="text" w:xAlign="left" w:yAlign="inline"/>
            </w:pPr>
            <w:r w:rsidRPr="00AF35F7">
              <w:t>2,231,347</w:t>
            </w:r>
          </w:p>
        </w:tc>
        <w:tc>
          <w:tcPr>
            <w:tcW w:w="1003" w:type="dxa"/>
            <w:tcBorders>
              <w:top w:val="single" w:sz="2" w:space="0" w:color="auto"/>
              <w:bottom w:val="single" w:sz="4" w:space="0" w:color="auto"/>
            </w:tcBorders>
            <w:noWrap/>
            <w:vAlign w:val="center"/>
            <w:hideMark/>
          </w:tcPr>
          <w:p w:rsidR="00774B79" w:rsidRPr="00AF35F7" w:rsidRDefault="00774B79" w:rsidP="00D45D81">
            <w:pPr>
              <w:pStyle w:val="Tableau"/>
              <w:framePr w:hSpace="0" w:wrap="auto" w:vAnchor="margin" w:hAnchor="text" w:xAlign="left" w:yAlign="inline"/>
            </w:pPr>
            <w:r w:rsidRPr="00AF35F7">
              <w:t>0.10</w:t>
            </w:r>
          </w:p>
        </w:tc>
        <w:tc>
          <w:tcPr>
            <w:tcW w:w="1003" w:type="dxa"/>
            <w:tcBorders>
              <w:top w:val="single" w:sz="2" w:space="0" w:color="auto"/>
              <w:bottom w:val="single" w:sz="4" w:space="0" w:color="auto"/>
            </w:tcBorders>
            <w:noWrap/>
            <w:vAlign w:val="center"/>
            <w:hideMark/>
          </w:tcPr>
          <w:p w:rsidR="00774B79" w:rsidRPr="00AF35F7" w:rsidRDefault="00774B79" w:rsidP="00D45D81">
            <w:pPr>
              <w:pStyle w:val="Tableau"/>
              <w:framePr w:hSpace="0" w:wrap="auto" w:vAnchor="margin" w:hAnchor="text" w:xAlign="left" w:yAlign="inline"/>
            </w:pPr>
            <w:r w:rsidRPr="00AF35F7">
              <w:t>0.12</w:t>
            </w:r>
          </w:p>
        </w:tc>
        <w:tc>
          <w:tcPr>
            <w:tcW w:w="1330" w:type="dxa"/>
            <w:tcBorders>
              <w:top w:val="single" w:sz="2" w:space="0" w:color="auto"/>
              <w:bottom w:val="single" w:sz="4" w:space="0" w:color="auto"/>
            </w:tcBorders>
            <w:noWrap/>
            <w:vAlign w:val="center"/>
            <w:hideMark/>
          </w:tcPr>
          <w:p w:rsidR="00774B79" w:rsidRPr="00AF35F7" w:rsidRDefault="00774B79" w:rsidP="00D45D81">
            <w:pPr>
              <w:pStyle w:val="Tableau"/>
              <w:framePr w:hSpace="0" w:wrap="auto" w:vAnchor="margin" w:hAnchor="text" w:xAlign="left" w:yAlign="inline"/>
            </w:pPr>
            <w:r w:rsidRPr="00AF35F7">
              <w:t>17</w:t>
            </w:r>
          </w:p>
        </w:tc>
        <w:tc>
          <w:tcPr>
            <w:tcW w:w="1004" w:type="dxa"/>
            <w:tcBorders>
              <w:top w:val="single" w:sz="2" w:space="0" w:color="auto"/>
              <w:bottom w:val="single" w:sz="4" w:space="0" w:color="auto"/>
            </w:tcBorders>
            <w:noWrap/>
            <w:vAlign w:val="center"/>
            <w:hideMark/>
          </w:tcPr>
          <w:p w:rsidR="00774B79" w:rsidRPr="00AF35F7" w:rsidRDefault="00774B79" w:rsidP="00D45D81">
            <w:pPr>
              <w:pStyle w:val="Tableau"/>
              <w:framePr w:hSpace="0" w:wrap="auto" w:vAnchor="margin" w:hAnchor="text" w:xAlign="left" w:yAlign="inline"/>
            </w:pPr>
            <w:r w:rsidRPr="00AF35F7">
              <w:t>20</w:t>
            </w:r>
          </w:p>
        </w:tc>
        <w:tc>
          <w:tcPr>
            <w:tcW w:w="964" w:type="dxa"/>
            <w:tcBorders>
              <w:top w:val="single" w:sz="2" w:space="0" w:color="auto"/>
              <w:bottom w:val="nil"/>
            </w:tcBorders>
            <w:noWrap/>
            <w:vAlign w:val="center"/>
            <w:hideMark/>
          </w:tcPr>
          <w:p w:rsidR="00774B79" w:rsidRPr="00AF35F7" w:rsidRDefault="00774B79" w:rsidP="00D45D81">
            <w:pPr>
              <w:pStyle w:val="Tableau"/>
              <w:framePr w:hSpace="0" w:wrap="auto" w:vAnchor="margin" w:hAnchor="text" w:xAlign="left" w:yAlign="inline"/>
            </w:pPr>
            <w:r w:rsidRPr="00AF35F7">
              <w:t>-</w:t>
            </w:r>
          </w:p>
        </w:tc>
      </w:tr>
      <w:tr w:rsidR="00774B79" w:rsidRPr="00AF35F7" w:rsidTr="00D45D81">
        <w:trPr>
          <w:trHeight w:val="273"/>
        </w:trPr>
        <w:tc>
          <w:tcPr>
            <w:tcW w:w="1319" w:type="dxa"/>
            <w:tcBorders>
              <w:top w:val="single" w:sz="2" w:space="0" w:color="auto"/>
              <w:bottom w:val="single" w:sz="2" w:space="0" w:color="auto"/>
            </w:tcBorders>
            <w:noWrap/>
            <w:vAlign w:val="center"/>
            <w:hideMark/>
          </w:tcPr>
          <w:p w:rsidR="00774B79" w:rsidRPr="00AF35F7" w:rsidRDefault="00774B79" w:rsidP="00D45D81">
            <w:pPr>
              <w:pStyle w:val="Tableau"/>
              <w:framePr w:hSpace="0" w:wrap="auto" w:vAnchor="margin" w:hAnchor="text" w:xAlign="left" w:yAlign="inline"/>
            </w:pPr>
            <w:r w:rsidRPr="00AF35F7">
              <w:t>Mean</w:t>
            </w:r>
          </w:p>
        </w:tc>
        <w:tc>
          <w:tcPr>
            <w:tcW w:w="1049" w:type="dxa"/>
            <w:tcBorders>
              <w:top w:val="single" w:sz="2" w:space="0" w:color="auto"/>
              <w:bottom w:val="single" w:sz="2" w:space="0" w:color="auto"/>
            </w:tcBorders>
            <w:noWrap/>
            <w:vAlign w:val="center"/>
            <w:hideMark/>
          </w:tcPr>
          <w:p w:rsidR="00774B79" w:rsidRPr="00AF35F7" w:rsidRDefault="00774B79" w:rsidP="00D45D81">
            <w:pPr>
              <w:pStyle w:val="Tableau"/>
              <w:framePr w:hSpace="0" w:wrap="auto" w:vAnchor="margin" w:hAnchor="text" w:xAlign="left" w:yAlign="inline"/>
            </w:pPr>
            <w:r w:rsidRPr="00AF35F7">
              <w:t>36,687,200</w:t>
            </w:r>
          </w:p>
        </w:tc>
        <w:tc>
          <w:tcPr>
            <w:tcW w:w="1033" w:type="dxa"/>
            <w:tcBorders>
              <w:top w:val="single" w:sz="2" w:space="0" w:color="auto"/>
              <w:bottom w:val="single" w:sz="2" w:space="0" w:color="auto"/>
            </w:tcBorders>
            <w:noWrap/>
            <w:vAlign w:val="center"/>
            <w:hideMark/>
          </w:tcPr>
          <w:p w:rsidR="00774B79" w:rsidRPr="00AF35F7" w:rsidRDefault="00774B79" w:rsidP="00D45D81">
            <w:pPr>
              <w:pStyle w:val="Tableau"/>
              <w:framePr w:hSpace="0" w:wrap="auto" w:vAnchor="margin" w:hAnchor="text" w:xAlign="left" w:yAlign="inline"/>
            </w:pPr>
            <w:r w:rsidRPr="00AF35F7">
              <w:t>3,824,900</w:t>
            </w:r>
          </w:p>
        </w:tc>
        <w:tc>
          <w:tcPr>
            <w:tcW w:w="1035" w:type="dxa"/>
            <w:tcBorders>
              <w:top w:val="single" w:sz="2" w:space="0" w:color="auto"/>
              <w:bottom w:val="single" w:sz="2" w:space="0" w:color="auto"/>
            </w:tcBorders>
            <w:noWrap/>
            <w:vAlign w:val="center"/>
            <w:hideMark/>
          </w:tcPr>
          <w:p w:rsidR="00774B79" w:rsidRPr="00AF35F7" w:rsidRDefault="00774B79" w:rsidP="00D45D81">
            <w:pPr>
              <w:pStyle w:val="Tableau"/>
              <w:framePr w:hSpace="0" w:wrap="auto" w:vAnchor="margin" w:hAnchor="text" w:xAlign="left" w:yAlign="inline"/>
            </w:pPr>
            <w:r w:rsidRPr="00AF35F7">
              <w:t>4,551,900</w:t>
            </w:r>
          </w:p>
        </w:tc>
        <w:tc>
          <w:tcPr>
            <w:tcW w:w="1033" w:type="dxa"/>
            <w:tcBorders>
              <w:top w:val="single" w:sz="2" w:space="0" w:color="auto"/>
              <w:bottom w:val="single" w:sz="2" w:space="0" w:color="auto"/>
            </w:tcBorders>
            <w:noWrap/>
            <w:vAlign w:val="center"/>
            <w:hideMark/>
          </w:tcPr>
          <w:p w:rsidR="00774B79" w:rsidRPr="00AF35F7" w:rsidRDefault="00774B79" w:rsidP="00D45D81">
            <w:pPr>
              <w:pStyle w:val="Tableau"/>
              <w:framePr w:hSpace="0" w:wrap="auto" w:vAnchor="margin" w:hAnchor="text" w:xAlign="left" w:yAlign="inline"/>
            </w:pPr>
            <w:r w:rsidRPr="00AF35F7">
              <w:t>223,135</w:t>
            </w:r>
          </w:p>
        </w:tc>
        <w:tc>
          <w:tcPr>
            <w:tcW w:w="1003" w:type="dxa"/>
            <w:tcBorders>
              <w:top w:val="single" w:sz="4" w:space="0" w:color="auto"/>
              <w:bottom w:val="single" w:sz="2" w:space="0" w:color="auto"/>
            </w:tcBorders>
            <w:vAlign w:val="center"/>
            <w:hideMark/>
          </w:tcPr>
          <w:p w:rsidR="00774B79" w:rsidRPr="00AF35F7" w:rsidRDefault="00774B79" w:rsidP="00D45D81">
            <w:pPr>
              <w:pStyle w:val="Tableau"/>
              <w:framePr w:hSpace="0" w:wrap="auto" w:vAnchor="margin" w:hAnchor="text" w:xAlign="left" w:yAlign="inline"/>
              <w:rPr>
                <w:color w:val="000000"/>
              </w:rPr>
            </w:pPr>
            <w:r w:rsidRPr="00AF35F7">
              <w:t>-</w:t>
            </w:r>
          </w:p>
        </w:tc>
        <w:tc>
          <w:tcPr>
            <w:tcW w:w="1003" w:type="dxa"/>
            <w:tcBorders>
              <w:top w:val="single" w:sz="4" w:space="0" w:color="auto"/>
              <w:bottom w:val="single" w:sz="2" w:space="0" w:color="auto"/>
            </w:tcBorders>
            <w:vAlign w:val="center"/>
            <w:hideMark/>
          </w:tcPr>
          <w:p w:rsidR="00774B79" w:rsidRPr="00AF35F7" w:rsidRDefault="00774B79" w:rsidP="00D45D81">
            <w:pPr>
              <w:pStyle w:val="Tableau"/>
              <w:framePr w:hSpace="0" w:wrap="auto" w:vAnchor="margin" w:hAnchor="text" w:xAlign="left" w:yAlign="inline"/>
              <w:rPr>
                <w:color w:val="000000"/>
              </w:rPr>
            </w:pPr>
            <w:r w:rsidRPr="00AF35F7">
              <w:t>-</w:t>
            </w:r>
          </w:p>
        </w:tc>
        <w:tc>
          <w:tcPr>
            <w:tcW w:w="1330" w:type="dxa"/>
            <w:tcBorders>
              <w:top w:val="single" w:sz="4" w:space="0" w:color="auto"/>
              <w:bottom w:val="single" w:sz="2" w:space="0" w:color="auto"/>
            </w:tcBorders>
            <w:vAlign w:val="center"/>
            <w:hideMark/>
          </w:tcPr>
          <w:p w:rsidR="00774B79" w:rsidRPr="00AF35F7" w:rsidRDefault="00774B79" w:rsidP="00D45D81">
            <w:pPr>
              <w:pStyle w:val="Tableau"/>
              <w:framePr w:hSpace="0" w:wrap="auto" w:vAnchor="margin" w:hAnchor="text" w:xAlign="left" w:yAlign="inline"/>
              <w:rPr>
                <w:color w:val="000000"/>
              </w:rPr>
            </w:pPr>
            <w:r w:rsidRPr="00AF35F7">
              <w:t>-</w:t>
            </w:r>
          </w:p>
        </w:tc>
        <w:tc>
          <w:tcPr>
            <w:tcW w:w="1004" w:type="dxa"/>
            <w:tcBorders>
              <w:top w:val="single" w:sz="4" w:space="0" w:color="auto"/>
              <w:bottom w:val="single" w:sz="2" w:space="0" w:color="auto"/>
            </w:tcBorders>
            <w:vAlign w:val="center"/>
            <w:hideMark/>
          </w:tcPr>
          <w:p w:rsidR="00774B79" w:rsidRPr="00AF35F7" w:rsidRDefault="00774B79" w:rsidP="00D45D81">
            <w:pPr>
              <w:pStyle w:val="Tableau"/>
              <w:framePr w:hSpace="0" w:wrap="auto" w:vAnchor="margin" w:hAnchor="text" w:xAlign="left" w:yAlign="inline"/>
              <w:rPr>
                <w:color w:val="000000"/>
              </w:rPr>
            </w:pPr>
            <w:r w:rsidRPr="00AF35F7">
              <w:t>-</w:t>
            </w:r>
          </w:p>
        </w:tc>
        <w:tc>
          <w:tcPr>
            <w:tcW w:w="964" w:type="dxa"/>
            <w:tcBorders>
              <w:top w:val="single" w:sz="4" w:space="0" w:color="auto"/>
              <w:bottom w:val="nil"/>
            </w:tcBorders>
            <w:vAlign w:val="center"/>
            <w:hideMark/>
          </w:tcPr>
          <w:p w:rsidR="00774B79" w:rsidRPr="00AF35F7" w:rsidRDefault="00774B79" w:rsidP="00D45D81">
            <w:pPr>
              <w:pStyle w:val="Tableau"/>
              <w:framePr w:hSpace="0" w:wrap="auto" w:vAnchor="margin" w:hAnchor="text" w:xAlign="left" w:yAlign="inline"/>
            </w:pPr>
            <w:r w:rsidRPr="00AF35F7">
              <w:t>-</w:t>
            </w:r>
          </w:p>
        </w:tc>
      </w:tr>
      <w:tr w:rsidR="00774B79" w:rsidRPr="00D45D81" w:rsidTr="00D45D81">
        <w:trPr>
          <w:trHeight w:val="569"/>
        </w:trPr>
        <w:tc>
          <w:tcPr>
            <w:tcW w:w="10773" w:type="dxa"/>
            <w:gridSpan w:val="10"/>
            <w:tcBorders>
              <w:top w:val="single" w:sz="2" w:space="0" w:color="auto"/>
            </w:tcBorders>
            <w:noWrap/>
            <w:vAlign w:val="center"/>
          </w:tcPr>
          <w:p w:rsidR="00774B79" w:rsidRPr="00AF35F7" w:rsidRDefault="00774B79" w:rsidP="00D45D81">
            <w:pPr>
              <w:pStyle w:val="Tableau"/>
              <w:framePr w:hSpace="0" w:wrap="auto" w:vAnchor="margin" w:hAnchor="text" w:xAlign="left" w:yAlign="inline"/>
            </w:pPr>
            <w:r w:rsidRPr="00AF35F7">
              <w:t>P</w:t>
            </w:r>
            <w:r w:rsidRPr="00AF35F7">
              <w:rPr>
                <w:vertAlign w:val="subscript"/>
              </w:rPr>
              <w:t>A</w:t>
            </w:r>
            <w:r w:rsidRPr="00AF35F7">
              <w:t>: Calculated risk that a given pet (dog or cat) is rabid on a given day in a Western European country in relation to pet travel</w:t>
            </w:r>
          </w:p>
          <w:p w:rsidR="00774B79" w:rsidRPr="00AF35F7" w:rsidRDefault="00774B79" w:rsidP="00D45D81">
            <w:pPr>
              <w:pStyle w:val="Tableau"/>
              <w:framePr w:hSpace="0" w:wrap="auto" w:vAnchor="margin" w:hAnchor="text" w:xAlign="left" w:yAlign="inline"/>
            </w:pPr>
            <w:r w:rsidRPr="00AF35F7">
              <w:t>WE= Western Europe</w:t>
            </w:r>
          </w:p>
          <w:p w:rsidR="00774B79" w:rsidRPr="00AF35F7" w:rsidRDefault="00774B79" w:rsidP="00D45D81">
            <w:pPr>
              <w:pStyle w:val="Tableau"/>
              <w:framePr w:hSpace="0" w:wrap="auto" w:vAnchor="margin" w:hAnchor="text" w:xAlign="left" w:yAlign="inline"/>
            </w:pPr>
            <w:r w:rsidRPr="00AF35F7">
              <w:t>*http://fr.wikipedia.org/wiki/Liste_des_pays_d%27Europe_par_superficie</w:t>
            </w:r>
          </w:p>
        </w:tc>
      </w:tr>
    </w:tbl>
    <w:p w:rsidR="00774B79" w:rsidRPr="00AF35F7" w:rsidRDefault="00774B79" w:rsidP="00D45D81">
      <w:r w:rsidRPr="00AF35F7">
        <w:t xml:space="preserve"> </w:t>
      </w:r>
    </w:p>
    <w:p w:rsidR="005D0863" w:rsidRDefault="005D0863" w:rsidP="00480589">
      <w:pPr>
        <w:pStyle w:val="rfrences"/>
        <w:rPr>
          <w:b/>
        </w:rPr>
      </w:pPr>
    </w:p>
    <w:p w:rsidR="005D0863" w:rsidRDefault="005D0863" w:rsidP="00480589">
      <w:pPr>
        <w:pStyle w:val="rfrences"/>
        <w:rPr>
          <w:b/>
        </w:rPr>
      </w:pPr>
    </w:p>
    <w:p w:rsidR="005D0863" w:rsidRDefault="005D0863" w:rsidP="00480589">
      <w:pPr>
        <w:pStyle w:val="rfrences"/>
        <w:rPr>
          <w:b/>
        </w:rPr>
      </w:pPr>
    </w:p>
    <w:p w:rsidR="005D0863" w:rsidRDefault="005D0863" w:rsidP="00480589">
      <w:pPr>
        <w:pStyle w:val="rfrences"/>
        <w:rPr>
          <w:b/>
        </w:rPr>
      </w:pPr>
    </w:p>
    <w:p w:rsidR="005D0863" w:rsidRDefault="005D0863" w:rsidP="00480589">
      <w:pPr>
        <w:pStyle w:val="rfrences"/>
        <w:rPr>
          <w:b/>
        </w:rPr>
      </w:pPr>
    </w:p>
    <w:p w:rsidR="005D0863" w:rsidRDefault="005D0863" w:rsidP="00480589">
      <w:pPr>
        <w:pStyle w:val="rfrences"/>
        <w:rPr>
          <w:b/>
        </w:rPr>
      </w:pPr>
    </w:p>
    <w:p w:rsidR="005D0863" w:rsidRDefault="005D0863" w:rsidP="00480589">
      <w:pPr>
        <w:pStyle w:val="rfrences"/>
        <w:rPr>
          <w:b/>
        </w:rPr>
      </w:pPr>
    </w:p>
    <w:p w:rsidR="005D0863" w:rsidRDefault="005D0863" w:rsidP="00480589">
      <w:pPr>
        <w:pStyle w:val="rfrences"/>
        <w:rPr>
          <w:b/>
        </w:rPr>
      </w:pPr>
    </w:p>
    <w:p w:rsidR="005D0863" w:rsidRDefault="005D0863" w:rsidP="00480589">
      <w:pPr>
        <w:pStyle w:val="rfrences"/>
        <w:rPr>
          <w:b/>
        </w:rPr>
      </w:pPr>
    </w:p>
    <w:p w:rsidR="005D0863" w:rsidRDefault="005D0863" w:rsidP="00480589">
      <w:pPr>
        <w:pStyle w:val="rfrences"/>
        <w:rPr>
          <w:b/>
        </w:rPr>
      </w:pPr>
    </w:p>
    <w:p w:rsidR="005D0863" w:rsidRDefault="005D0863" w:rsidP="00480589">
      <w:pPr>
        <w:pStyle w:val="rfrences"/>
        <w:rPr>
          <w:b/>
        </w:rPr>
      </w:pPr>
    </w:p>
    <w:p w:rsidR="005D0863" w:rsidRDefault="005D0863" w:rsidP="00480589">
      <w:pPr>
        <w:pStyle w:val="rfrences"/>
        <w:rPr>
          <w:b/>
        </w:rPr>
      </w:pPr>
    </w:p>
    <w:p w:rsidR="005D0863" w:rsidRDefault="005D0863" w:rsidP="00480589">
      <w:pPr>
        <w:pStyle w:val="rfrences"/>
        <w:rPr>
          <w:b/>
        </w:rPr>
      </w:pPr>
    </w:p>
    <w:p w:rsidR="005D0863" w:rsidRDefault="005D0863" w:rsidP="00480589">
      <w:pPr>
        <w:pStyle w:val="rfrences"/>
        <w:rPr>
          <w:b/>
        </w:rPr>
      </w:pPr>
    </w:p>
    <w:p w:rsidR="005D0863" w:rsidRDefault="005D0863" w:rsidP="00480589">
      <w:pPr>
        <w:pStyle w:val="rfrences"/>
        <w:rPr>
          <w:b/>
        </w:rPr>
      </w:pPr>
    </w:p>
    <w:p w:rsidR="005D0863" w:rsidRDefault="005D0863" w:rsidP="00480589">
      <w:pPr>
        <w:pStyle w:val="rfrences"/>
        <w:rPr>
          <w:b/>
        </w:rPr>
      </w:pPr>
    </w:p>
    <w:p w:rsidR="005D0863" w:rsidRDefault="005D0863" w:rsidP="00480589">
      <w:pPr>
        <w:pStyle w:val="rfrences"/>
        <w:rPr>
          <w:b/>
        </w:rPr>
      </w:pPr>
    </w:p>
    <w:p w:rsidR="005D0863" w:rsidRDefault="005D0863" w:rsidP="00480589">
      <w:pPr>
        <w:pStyle w:val="rfrences"/>
        <w:rPr>
          <w:b/>
        </w:rPr>
      </w:pPr>
    </w:p>
    <w:p w:rsidR="005D0863" w:rsidRDefault="005D0863" w:rsidP="00480589">
      <w:pPr>
        <w:pStyle w:val="rfrences"/>
        <w:rPr>
          <w:b/>
        </w:rPr>
      </w:pPr>
    </w:p>
    <w:p w:rsidR="005D0863" w:rsidRDefault="005D0863" w:rsidP="00480589">
      <w:pPr>
        <w:pStyle w:val="rfrences"/>
        <w:rPr>
          <w:b/>
        </w:rPr>
      </w:pPr>
    </w:p>
    <w:p w:rsidR="005D0863" w:rsidRDefault="005D0863" w:rsidP="00480589">
      <w:pPr>
        <w:pStyle w:val="rfrences"/>
        <w:rPr>
          <w:b/>
        </w:rPr>
      </w:pPr>
    </w:p>
    <w:p w:rsidR="00D45D81" w:rsidRDefault="00D45D81" w:rsidP="00480589">
      <w:pPr>
        <w:pStyle w:val="rfrences"/>
        <w:rPr>
          <w:b/>
        </w:rPr>
      </w:pPr>
    </w:p>
    <w:p w:rsidR="00D45D81" w:rsidRDefault="00D45D81" w:rsidP="00480589">
      <w:pPr>
        <w:pStyle w:val="rfrences"/>
        <w:rPr>
          <w:b/>
        </w:rPr>
      </w:pPr>
    </w:p>
    <w:p w:rsidR="00774B79" w:rsidRPr="00AF35F7" w:rsidRDefault="00774B79" w:rsidP="00480589">
      <w:pPr>
        <w:pStyle w:val="rfrences"/>
      </w:pPr>
      <w:r w:rsidRPr="00AF35F7">
        <w:rPr>
          <w:b/>
        </w:rPr>
        <w:fldChar w:fldCharType="begin"/>
      </w:r>
      <w:r w:rsidRPr="005D0863">
        <w:rPr>
          <w:b/>
          <w:lang w:val="fr-FR"/>
        </w:rPr>
        <w:instrText xml:space="preserve"> ADDIN ZOTERO_BIBL {"custom":[]} CSL_BIBLIOGRAPHY </w:instrText>
      </w:r>
      <w:r w:rsidRPr="00AF35F7">
        <w:rPr>
          <w:b/>
        </w:rPr>
        <w:fldChar w:fldCharType="separate"/>
      </w:r>
      <w:r w:rsidRPr="005D0863">
        <w:rPr>
          <w:lang w:val="fr-FR"/>
        </w:rPr>
        <w:t>[1]</w:t>
      </w:r>
      <w:r w:rsidRPr="005D0863">
        <w:rPr>
          <w:lang w:val="fr-FR"/>
        </w:rPr>
        <w:tab/>
        <w:t xml:space="preserve">Silvia Andueza Robustillo, Corsini V, Marcu M, Vasileva K, DG ESTAT, Marchetti E, et al. </w:t>
      </w:r>
      <w:r w:rsidRPr="00AF35F7">
        <w:t>EU employment and social situation.Quarterly Review   Special Supplement on Demographic Trends. European Commission; 2013.</w:t>
      </w:r>
    </w:p>
    <w:p w:rsidR="00774B79" w:rsidRPr="00AF35F7" w:rsidRDefault="00774B79" w:rsidP="00480589">
      <w:pPr>
        <w:pStyle w:val="rfrences"/>
      </w:pPr>
      <w:r w:rsidRPr="00AF35F7">
        <w:t>[2]</w:t>
      </w:r>
      <w:r w:rsidRPr="00AF35F7">
        <w:tab/>
        <w:t>The European Pet Food Industy-FEDIAF. Facts and figures 2010 n.d. http://www.google.fr/url?sa=t&amp;rct=j&amp;q=&amp;esrc=s&amp;source=web&amp;cd=2&amp;ved=0CCkQFjAB&amp;url=http%3A%2F%2Fwww.fediaf.org%2Ffileadmin%2Fuser_upload%2Ffacts_and_figures_2010.pdf&amp;ei=DYRxVdG-IIHlUaLOgcAF&amp;usg=AFQjCNFzcqh4D_o_cJ1XbUaXimxFeIDclw&amp;sig2=XM30honrglT2uxDAk3uvJA&amp;bvm=bv.95039771,d.ZGU (accessed June 5, 2015).</w:t>
      </w:r>
    </w:p>
    <w:p w:rsidR="00774B79" w:rsidRPr="00AF35F7" w:rsidRDefault="00774B79" w:rsidP="00480589">
      <w:pPr>
        <w:pStyle w:val="rfrences"/>
        <w:rPr>
          <w:b/>
        </w:rPr>
      </w:pPr>
      <w:r w:rsidRPr="00AF35F7">
        <w:rPr>
          <w:b/>
        </w:rPr>
        <w:fldChar w:fldCharType="end"/>
      </w:r>
    </w:p>
    <w:p w:rsidR="00FB6539" w:rsidRPr="00AF35F7" w:rsidRDefault="00FB6539" w:rsidP="00D45D81">
      <w:pPr>
        <w:sectPr w:rsidR="00FB6539" w:rsidRPr="00AF35F7" w:rsidSect="00480589">
          <w:pgSz w:w="11906" w:h="16838"/>
          <w:pgMar w:top="1417" w:right="1417" w:bottom="1417" w:left="1134" w:header="708" w:footer="708" w:gutter="0"/>
          <w:cols w:space="708"/>
          <w:docGrid w:linePitch="360"/>
        </w:sectPr>
      </w:pPr>
    </w:p>
    <w:p w:rsidR="00BD1840" w:rsidRDefault="00FB6539" w:rsidP="00D45D81">
      <w:pPr>
        <w:pStyle w:val="Titre1"/>
      </w:pPr>
      <w:bookmarkStart w:id="11" w:name="_Toc448316441"/>
      <w:r w:rsidRPr="00AF35F7">
        <w:t>4a: Animal rabies cases in Western European countries related to a trip to or importation from an endemic country, 2001-2013</w:t>
      </w:r>
      <w:bookmarkEnd w:id="11"/>
      <w:r w:rsidR="00BD1840">
        <w:t>.</w:t>
      </w:r>
    </w:p>
    <w:tbl>
      <w:tblPr>
        <w:tblpPr w:leftFromText="141" w:rightFromText="141" w:vertAnchor="page" w:horzAnchor="page" w:tblpX="1" w:tblpY="1"/>
        <w:tblW w:w="27608" w:type="dxa"/>
        <w:tblBorders>
          <w:top w:val="single" w:sz="12" w:space="0" w:color="auto"/>
          <w:bottom w:val="single" w:sz="12" w:space="0" w:color="auto"/>
          <w:insideH w:val="single" w:sz="2" w:space="0" w:color="auto"/>
        </w:tblBorders>
        <w:tblLayout w:type="fixed"/>
        <w:tblLook w:val="04A0" w:firstRow="1" w:lastRow="0" w:firstColumn="1" w:lastColumn="0" w:noHBand="0" w:noVBand="1"/>
      </w:tblPr>
      <w:tblGrid>
        <w:gridCol w:w="993"/>
        <w:gridCol w:w="1843"/>
        <w:gridCol w:w="1418"/>
        <w:gridCol w:w="1416"/>
        <w:gridCol w:w="1134"/>
        <w:gridCol w:w="1134"/>
        <w:gridCol w:w="850"/>
        <w:gridCol w:w="851"/>
        <w:gridCol w:w="1042"/>
        <w:gridCol w:w="1300"/>
        <w:gridCol w:w="1172"/>
        <w:gridCol w:w="1134"/>
        <w:gridCol w:w="993"/>
        <w:gridCol w:w="1134"/>
        <w:gridCol w:w="1272"/>
        <w:gridCol w:w="1134"/>
        <w:gridCol w:w="1134"/>
        <w:gridCol w:w="993"/>
        <w:gridCol w:w="1143"/>
        <w:gridCol w:w="1134"/>
        <w:gridCol w:w="1229"/>
        <w:gridCol w:w="1229"/>
        <w:gridCol w:w="993"/>
        <w:gridCol w:w="926"/>
        <w:gridCol w:w="7"/>
      </w:tblGrid>
      <w:tr w:rsidR="00774B79" w:rsidRPr="00D45D81" w:rsidTr="00FC75BC">
        <w:trPr>
          <w:trHeight w:val="491"/>
        </w:trPr>
        <w:tc>
          <w:tcPr>
            <w:tcW w:w="27608" w:type="dxa"/>
            <w:gridSpan w:val="25"/>
            <w:shd w:val="clear" w:color="auto" w:fill="auto"/>
            <w:noWrap/>
            <w:vAlign w:val="center"/>
          </w:tcPr>
          <w:p w:rsidR="00774B79" w:rsidRPr="00AF35F7" w:rsidRDefault="00774B79" w:rsidP="00D45D81">
            <w:pPr>
              <w:pStyle w:val="Tableau"/>
              <w:framePr w:hSpace="0" w:wrap="auto" w:vAnchor="margin" w:hAnchor="text" w:xAlign="left" w:yAlign="inline"/>
              <w:rPr>
                <w:bCs/>
              </w:rPr>
            </w:pPr>
            <w:r w:rsidRPr="00AF35F7">
              <w:rPr>
                <w:b/>
              </w:rPr>
              <w:t>Technical Appendix 4a:</w:t>
            </w:r>
            <w:r w:rsidRPr="00AF35F7">
              <w:t xml:space="preserve"> Animal rabies cases in Western European countries related to a trip to or importation from an endemic country, 2001-2013.</w:t>
            </w:r>
          </w:p>
        </w:tc>
      </w:tr>
      <w:tr w:rsidR="00774B79" w:rsidRPr="00AF35F7" w:rsidTr="00FC75BC">
        <w:trPr>
          <w:gridAfter w:val="1"/>
          <w:wAfter w:w="7" w:type="dxa"/>
          <w:trHeight w:val="198"/>
        </w:trPr>
        <w:tc>
          <w:tcPr>
            <w:tcW w:w="993" w:type="dxa"/>
            <w:vMerge w:val="restart"/>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Year</w:t>
            </w:r>
          </w:p>
        </w:tc>
        <w:tc>
          <w:tcPr>
            <w:tcW w:w="1843" w:type="dxa"/>
            <w:vMerge w:val="restart"/>
            <w:shd w:val="clear" w:color="auto" w:fill="auto"/>
            <w:vAlign w:val="center"/>
            <w:hideMark/>
          </w:tcPr>
          <w:p w:rsidR="00774B79" w:rsidRPr="00AF35F7" w:rsidRDefault="00774B79" w:rsidP="00D45D81">
            <w:pPr>
              <w:pStyle w:val="Tableau"/>
              <w:framePr w:hSpace="0" w:wrap="auto" w:vAnchor="margin" w:hAnchor="text" w:xAlign="left" w:yAlign="inline"/>
            </w:pPr>
            <w:r w:rsidRPr="00AF35F7">
              <w:t>Country of declaration</w:t>
            </w:r>
          </w:p>
        </w:tc>
        <w:tc>
          <w:tcPr>
            <w:tcW w:w="1418" w:type="dxa"/>
            <w:vMerge w:val="restart"/>
            <w:shd w:val="clear" w:color="auto" w:fill="auto"/>
            <w:vAlign w:val="center"/>
            <w:hideMark/>
          </w:tcPr>
          <w:p w:rsidR="00774B79" w:rsidRPr="00D45D81" w:rsidRDefault="00D45D81" w:rsidP="00D45D81">
            <w:pPr>
              <w:pStyle w:val="Tableau"/>
              <w:framePr w:hSpace="0" w:wrap="auto" w:vAnchor="margin" w:hAnchor="text" w:xAlign="left" w:yAlign="inline"/>
            </w:pPr>
            <w:r w:rsidRPr="00D45D81">
              <w:t xml:space="preserve">Date </w:t>
            </w:r>
            <w:r w:rsidR="00774B79" w:rsidRPr="00D45D81">
              <w:t>of ownership</w:t>
            </w:r>
          </w:p>
        </w:tc>
        <w:tc>
          <w:tcPr>
            <w:tcW w:w="1416" w:type="dxa"/>
            <w:vMerge w:val="restart"/>
            <w:shd w:val="clear" w:color="auto" w:fill="auto"/>
            <w:vAlign w:val="center"/>
            <w:hideMark/>
          </w:tcPr>
          <w:p w:rsidR="00774B79" w:rsidRPr="00D45D81" w:rsidRDefault="00774B79" w:rsidP="00D45D81">
            <w:pPr>
              <w:pStyle w:val="Tableau"/>
              <w:framePr w:hSpace="0" w:wrap="auto" w:vAnchor="margin" w:hAnchor="text" w:xAlign="left" w:yAlign="inline"/>
            </w:pPr>
            <w:r w:rsidRPr="00D45D81">
              <w:t>Date of entry in final country</w:t>
            </w:r>
          </w:p>
        </w:tc>
        <w:tc>
          <w:tcPr>
            <w:tcW w:w="1134" w:type="dxa"/>
            <w:vMerge w:val="restart"/>
            <w:shd w:val="clear" w:color="auto" w:fill="auto"/>
            <w:vAlign w:val="center"/>
            <w:hideMark/>
          </w:tcPr>
          <w:p w:rsidR="00774B79" w:rsidRPr="00D45D81" w:rsidRDefault="00774B79" w:rsidP="00D45D81">
            <w:pPr>
              <w:pStyle w:val="Tableau"/>
              <w:framePr w:hSpace="0" w:wrap="auto" w:vAnchor="margin" w:hAnchor="text" w:xAlign="left" w:yAlign="inline"/>
            </w:pPr>
            <w:r w:rsidRPr="00D45D81">
              <w:t xml:space="preserve">Date of </w:t>
            </w:r>
            <w:r w:rsidRPr="00D45D81">
              <w:br/>
              <w:t>first symptoms</w:t>
            </w:r>
          </w:p>
        </w:tc>
        <w:tc>
          <w:tcPr>
            <w:tcW w:w="1134" w:type="dxa"/>
            <w:vMerge w:val="restart"/>
            <w:shd w:val="clear" w:color="auto" w:fill="auto"/>
            <w:vAlign w:val="center"/>
            <w:hideMark/>
          </w:tcPr>
          <w:p w:rsidR="00774B79" w:rsidRPr="00D45D81" w:rsidRDefault="00774B79" w:rsidP="00D45D81">
            <w:pPr>
              <w:pStyle w:val="Tableau"/>
              <w:framePr w:hSpace="0" w:wrap="auto" w:vAnchor="margin" w:hAnchor="text" w:xAlign="left" w:yAlign="inline"/>
            </w:pPr>
            <w:r w:rsidRPr="00D45D81">
              <w:t xml:space="preserve">Date of </w:t>
            </w:r>
            <w:r w:rsidRPr="00D45D81">
              <w:br/>
              <w:t>animal death</w:t>
            </w:r>
          </w:p>
        </w:tc>
        <w:tc>
          <w:tcPr>
            <w:tcW w:w="850" w:type="dxa"/>
            <w:vMerge w:val="restart"/>
            <w:shd w:val="clear" w:color="auto" w:fill="auto"/>
            <w:noWrap/>
            <w:vAlign w:val="center"/>
            <w:hideMark/>
          </w:tcPr>
          <w:p w:rsidR="00774B79" w:rsidRPr="00D45D81" w:rsidRDefault="00774B79" w:rsidP="00D45D81">
            <w:pPr>
              <w:pStyle w:val="Tableau"/>
              <w:framePr w:hSpace="0" w:wrap="auto" w:vAnchor="margin" w:hAnchor="text" w:xAlign="left" w:yAlign="inline"/>
            </w:pPr>
            <w:r w:rsidRPr="00D45D81">
              <w:t>Species</w:t>
            </w:r>
          </w:p>
        </w:tc>
        <w:tc>
          <w:tcPr>
            <w:tcW w:w="851" w:type="dxa"/>
            <w:vMerge w:val="restart"/>
            <w:shd w:val="clear" w:color="auto" w:fill="auto"/>
            <w:vAlign w:val="center"/>
            <w:hideMark/>
          </w:tcPr>
          <w:p w:rsidR="00774B79" w:rsidRPr="00D45D81" w:rsidRDefault="00774B79" w:rsidP="00D45D81">
            <w:pPr>
              <w:pStyle w:val="Tableau"/>
              <w:framePr w:hSpace="0" w:wrap="auto" w:vAnchor="margin" w:hAnchor="text" w:xAlign="left" w:yAlign="inline"/>
            </w:pPr>
            <w:r w:rsidRPr="00D45D81">
              <w:t>Age</w:t>
            </w:r>
          </w:p>
        </w:tc>
        <w:tc>
          <w:tcPr>
            <w:tcW w:w="1042" w:type="dxa"/>
            <w:vMerge w:val="restart"/>
            <w:shd w:val="clear" w:color="auto" w:fill="auto"/>
            <w:vAlign w:val="center"/>
            <w:hideMark/>
          </w:tcPr>
          <w:p w:rsidR="00774B79" w:rsidRPr="00D45D81" w:rsidRDefault="00774B79" w:rsidP="00D45D81">
            <w:pPr>
              <w:pStyle w:val="Tableau"/>
              <w:framePr w:hSpace="0" w:wrap="auto" w:vAnchor="margin" w:hAnchor="text" w:xAlign="left" w:yAlign="inline"/>
            </w:pPr>
            <w:r w:rsidRPr="00D45D81">
              <w:t xml:space="preserve">Conditions of ownership </w:t>
            </w:r>
            <w:r w:rsidRPr="00D45D81">
              <w:br/>
              <w:t>in the endemic country</w:t>
            </w:r>
          </w:p>
        </w:tc>
        <w:tc>
          <w:tcPr>
            <w:tcW w:w="1300" w:type="dxa"/>
            <w:vMerge w:val="restart"/>
            <w:shd w:val="clear" w:color="auto" w:fill="auto"/>
            <w:vAlign w:val="center"/>
            <w:hideMark/>
          </w:tcPr>
          <w:p w:rsidR="00774B79" w:rsidRPr="00D45D81" w:rsidRDefault="00774B79" w:rsidP="00D45D81">
            <w:pPr>
              <w:pStyle w:val="Tableau"/>
              <w:framePr w:hSpace="0" w:wrap="auto" w:vAnchor="margin" w:hAnchor="text" w:xAlign="left" w:yAlign="inline"/>
            </w:pPr>
            <w:r w:rsidRPr="00D45D81">
              <w:t>Circumstances of dog diagnosis</w:t>
            </w:r>
          </w:p>
        </w:tc>
        <w:tc>
          <w:tcPr>
            <w:tcW w:w="1172" w:type="dxa"/>
            <w:vMerge w:val="restart"/>
            <w:shd w:val="clear" w:color="auto" w:fill="auto"/>
            <w:vAlign w:val="center"/>
            <w:hideMark/>
          </w:tcPr>
          <w:p w:rsidR="00774B79" w:rsidRPr="00D45D81" w:rsidRDefault="00774B79" w:rsidP="00D45D81">
            <w:pPr>
              <w:pStyle w:val="Tableau"/>
              <w:framePr w:hSpace="0" w:wrap="auto" w:vAnchor="margin" w:hAnchor="text" w:xAlign="left" w:yAlign="inline"/>
            </w:pPr>
            <w:r w:rsidRPr="00D45D81">
              <w:t>Vaccination**</w:t>
            </w:r>
          </w:p>
        </w:tc>
        <w:tc>
          <w:tcPr>
            <w:tcW w:w="1134" w:type="dxa"/>
            <w:vMerge w:val="restart"/>
            <w:shd w:val="clear" w:color="auto" w:fill="auto"/>
            <w:vAlign w:val="center"/>
            <w:hideMark/>
          </w:tcPr>
          <w:p w:rsidR="00774B79" w:rsidRPr="00D45D81" w:rsidRDefault="00774B79" w:rsidP="00D45D81">
            <w:pPr>
              <w:pStyle w:val="Tableau"/>
              <w:framePr w:hSpace="0" w:wrap="auto" w:vAnchor="margin" w:hAnchor="text" w:xAlign="left" w:yAlign="inline"/>
            </w:pPr>
            <w:r w:rsidRPr="00D45D81">
              <w:t>Pet passport</w:t>
            </w:r>
          </w:p>
        </w:tc>
        <w:tc>
          <w:tcPr>
            <w:tcW w:w="993" w:type="dxa"/>
            <w:vMerge w:val="restart"/>
            <w:shd w:val="clear" w:color="auto" w:fill="auto"/>
            <w:vAlign w:val="center"/>
            <w:hideMark/>
          </w:tcPr>
          <w:p w:rsidR="00774B79" w:rsidRPr="00D45D81" w:rsidRDefault="00774B79" w:rsidP="00D45D81">
            <w:pPr>
              <w:pStyle w:val="Tableau"/>
              <w:framePr w:hSpace="0" w:wrap="auto" w:vAnchor="margin" w:hAnchor="text" w:xAlign="left" w:yAlign="inline"/>
            </w:pPr>
            <w:r w:rsidRPr="00D45D81">
              <w:t>Health Certificate</w:t>
            </w:r>
          </w:p>
        </w:tc>
        <w:tc>
          <w:tcPr>
            <w:tcW w:w="1134" w:type="dxa"/>
            <w:vMerge w:val="restart"/>
            <w:shd w:val="clear" w:color="auto" w:fill="auto"/>
            <w:vAlign w:val="center"/>
            <w:hideMark/>
          </w:tcPr>
          <w:p w:rsidR="00774B79" w:rsidRPr="00D45D81" w:rsidRDefault="00774B79" w:rsidP="00D45D81">
            <w:pPr>
              <w:pStyle w:val="Tableau"/>
              <w:framePr w:hSpace="0" w:wrap="auto" w:vAnchor="margin" w:hAnchor="text" w:xAlign="left" w:yAlign="inline"/>
            </w:pPr>
            <w:r w:rsidRPr="00D45D81">
              <w:t>Travel mode</w:t>
            </w:r>
          </w:p>
        </w:tc>
        <w:tc>
          <w:tcPr>
            <w:tcW w:w="1272" w:type="dxa"/>
            <w:vMerge w:val="restart"/>
            <w:shd w:val="clear" w:color="auto" w:fill="auto"/>
            <w:vAlign w:val="center"/>
            <w:hideMark/>
          </w:tcPr>
          <w:p w:rsidR="00774B79" w:rsidRPr="00D45D81" w:rsidRDefault="00774B79" w:rsidP="00D45D81">
            <w:pPr>
              <w:pStyle w:val="Tableau"/>
              <w:framePr w:hSpace="0" w:wrap="auto" w:vAnchor="margin" w:hAnchor="text" w:xAlign="left" w:yAlign="inline"/>
            </w:pPr>
            <w:r w:rsidRPr="00D45D81">
              <w:t>Country of rabies infection</w:t>
            </w:r>
          </w:p>
        </w:tc>
        <w:tc>
          <w:tcPr>
            <w:tcW w:w="1134" w:type="dxa"/>
            <w:vMerge w:val="restart"/>
            <w:shd w:val="clear" w:color="auto" w:fill="auto"/>
            <w:vAlign w:val="center"/>
            <w:hideMark/>
          </w:tcPr>
          <w:p w:rsidR="00774B79" w:rsidRPr="00D45D81" w:rsidRDefault="00774B79" w:rsidP="00D45D81">
            <w:pPr>
              <w:pStyle w:val="Tableau"/>
              <w:framePr w:hSpace="0" w:wrap="auto" w:vAnchor="margin" w:hAnchor="text" w:xAlign="left" w:yAlign="inline"/>
            </w:pPr>
            <w:r w:rsidRPr="00D45D81">
              <w:t>City of destination</w:t>
            </w:r>
          </w:p>
        </w:tc>
        <w:tc>
          <w:tcPr>
            <w:tcW w:w="1134" w:type="dxa"/>
            <w:vMerge w:val="restart"/>
            <w:shd w:val="clear" w:color="auto" w:fill="auto"/>
            <w:vAlign w:val="center"/>
            <w:hideMark/>
          </w:tcPr>
          <w:p w:rsidR="00774B79" w:rsidRPr="00D45D81" w:rsidRDefault="00774B79" w:rsidP="00D45D81">
            <w:pPr>
              <w:pStyle w:val="Tableau"/>
              <w:framePr w:hSpace="0" w:wrap="auto" w:vAnchor="margin" w:hAnchor="text" w:xAlign="left" w:yAlign="inline"/>
            </w:pPr>
            <w:r w:rsidRPr="00D45D81">
              <w:t>Country of adoption if different from the origin</w:t>
            </w:r>
          </w:p>
        </w:tc>
        <w:tc>
          <w:tcPr>
            <w:tcW w:w="993" w:type="dxa"/>
            <w:vMerge w:val="restart"/>
            <w:shd w:val="clear" w:color="auto" w:fill="auto"/>
            <w:vAlign w:val="center"/>
            <w:hideMark/>
          </w:tcPr>
          <w:p w:rsidR="00774B79" w:rsidRPr="00D45D81" w:rsidRDefault="00774B79" w:rsidP="00D45D81">
            <w:pPr>
              <w:pStyle w:val="Tableau"/>
              <w:framePr w:hSpace="0" w:wrap="auto" w:vAnchor="margin" w:hAnchor="text" w:xAlign="left" w:yAlign="inline"/>
            </w:pPr>
            <w:r w:rsidRPr="00D45D81">
              <w:t>Owner</w:t>
            </w:r>
            <w:r w:rsidRPr="00D45D81">
              <w:br/>
              <w:t>residency</w:t>
            </w:r>
          </w:p>
        </w:tc>
        <w:tc>
          <w:tcPr>
            <w:tcW w:w="1143" w:type="dxa"/>
            <w:vMerge w:val="restart"/>
            <w:shd w:val="clear" w:color="auto" w:fill="auto"/>
            <w:vAlign w:val="center"/>
            <w:hideMark/>
          </w:tcPr>
          <w:p w:rsidR="00774B79" w:rsidRPr="00D45D81" w:rsidRDefault="00774B79" w:rsidP="00D45D81">
            <w:pPr>
              <w:pStyle w:val="Tableau"/>
              <w:framePr w:hSpace="0" w:wrap="auto" w:vAnchor="margin" w:hAnchor="text" w:xAlign="left" w:yAlign="inline"/>
            </w:pPr>
            <w:r w:rsidRPr="00D45D81">
              <w:t>Place of residency</w:t>
            </w:r>
          </w:p>
        </w:tc>
        <w:tc>
          <w:tcPr>
            <w:tcW w:w="3592" w:type="dxa"/>
            <w:gridSpan w:val="3"/>
            <w:shd w:val="clear" w:color="auto" w:fill="auto"/>
            <w:vAlign w:val="center"/>
            <w:hideMark/>
          </w:tcPr>
          <w:p w:rsidR="00774B79" w:rsidRPr="00D45D81" w:rsidRDefault="00774B79" w:rsidP="00D45D81">
            <w:pPr>
              <w:pStyle w:val="Tableau"/>
              <w:framePr w:hSpace="0" w:wrap="auto" w:vAnchor="margin" w:hAnchor="text" w:xAlign="left" w:yAlign="inline"/>
            </w:pPr>
            <w:r w:rsidRPr="00D45D81">
              <w:t xml:space="preserve">Number of contagious days‡ </w:t>
            </w:r>
          </w:p>
        </w:tc>
        <w:tc>
          <w:tcPr>
            <w:tcW w:w="993" w:type="dxa"/>
            <w:vMerge w:val="restart"/>
            <w:shd w:val="clear" w:color="auto" w:fill="auto"/>
            <w:vAlign w:val="center"/>
            <w:hideMark/>
          </w:tcPr>
          <w:p w:rsidR="00774B79" w:rsidRPr="00AF35F7" w:rsidRDefault="00774B79" w:rsidP="00D45D81">
            <w:pPr>
              <w:pStyle w:val="Tableau"/>
              <w:framePr w:hSpace="0" w:wrap="auto" w:vAnchor="margin" w:hAnchor="text" w:xAlign="left" w:yAlign="inline"/>
            </w:pPr>
            <w:r w:rsidRPr="00AF35F7">
              <w:t>Number of reported PEP</w:t>
            </w:r>
            <w:r w:rsidRPr="00AF35F7">
              <w:br/>
              <w:t>linked to the case</w:t>
            </w:r>
          </w:p>
        </w:tc>
        <w:tc>
          <w:tcPr>
            <w:tcW w:w="926" w:type="dxa"/>
            <w:vMerge w:val="restart"/>
            <w:shd w:val="clear" w:color="auto" w:fill="auto"/>
            <w:vAlign w:val="center"/>
            <w:hideMark/>
          </w:tcPr>
          <w:p w:rsidR="00774B79" w:rsidRPr="00AF35F7" w:rsidRDefault="00774B79" w:rsidP="00D45D81">
            <w:pPr>
              <w:pStyle w:val="Tableau"/>
              <w:framePr w:hSpace="0" w:wrap="auto" w:vAnchor="margin" w:hAnchor="text" w:xAlign="left" w:yAlign="inline"/>
            </w:pPr>
            <w:r w:rsidRPr="00AF35F7">
              <w:t>Ref</w:t>
            </w:r>
          </w:p>
        </w:tc>
      </w:tr>
      <w:tr w:rsidR="00774B79" w:rsidRPr="00AF35F7" w:rsidTr="00FC75BC">
        <w:trPr>
          <w:gridAfter w:val="1"/>
          <w:wAfter w:w="7" w:type="dxa"/>
          <w:trHeight w:val="645"/>
        </w:trPr>
        <w:tc>
          <w:tcPr>
            <w:tcW w:w="993" w:type="dxa"/>
            <w:vMerge/>
            <w:shd w:val="clear" w:color="auto" w:fill="auto"/>
            <w:noWrap/>
            <w:vAlign w:val="center"/>
          </w:tcPr>
          <w:p w:rsidR="00774B79" w:rsidRPr="00AF35F7" w:rsidRDefault="00774B79" w:rsidP="00D45D81">
            <w:pPr>
              <w:pStyle w:val="Tableau"/>
              <w:framePr w:hSpace="0" w:wrap="auto" w:vAnchor="margin" w:hAnchor="text" w:xAlign="left" w:yAlign="inline"/>
            </w:pPr>
          </w:p>
        </w:tc>
        <w:tc>
          <w:tcPr>
            <w:tcW w:w="1843" w:type="dxa"/>
            <w:vMerge/>
            <w:shd w:val="clear" w:color="auto" w:fill="auto"/>
            <w:vAlign w:val="center"/>
          </w:tcPr>
          <w:p w:rsidR="00774B79" w:rsidRPr="00AF35F7" w:rsidRDefault="00774B79" w:rsidP="00D45D81">
            <w:pPr>
              <w:pStyle w:val="Tableau"/>
              <w:framePr w:hSpace="0" w:wrap="auto" w:vAnchor="margin" w:hAnchor="text" w:xAlign="left" w:yAlign="inline"/>
            </w:pPr>
          </w:p>
        </w:tc>
        <w:tc>
          <w:tcPr>
            <w:tcW w:w="1418" w:type="dxa"/>
            <w:vMerge/>
            <w:shd w:val="clear" w:color="auto" w:fill="auto"/>
            <w:vAlign w:val="center"/>
          </w:tcPr>
          <w:p w:rsidR="00774B79" w:rsidRPr="00D45D81" w:rsidRDefault="00774B79" w:rsidP="00D45D81">
            <w:pPr>
              <w:pStyle w:val="Tableau"/>
              <w:framePr w:hSpace="0" w:wrap="auto" w:vAnchor="margin" w:hAnchor="text" w:xAlign="left" w:yAlign="inline"/>
            </w:pPr>
          </w:p>
        </w:tc>
        <w:tc>
          <w:tcPr>
            <w:tcW w:w="1416" w:type="dxa"/>
            <w:vMerge/>
            <w:shd w:val="clear" w:color="auto" w:fill="auto"/>
            <w:vAlign w:val="center"/>
          </w:tcPr>
          <w:p w:rsidR="00774B79" w:rsidRPr="00D45D81" w:rsidRDefault="00774B79" w:rsidP="00D45D81">
            <w:pPr>
              <w:pStyle w:val="Tableau"/>
              <w:framePr w:hSpace="0" w:wrap="auto" w:vAnchor="margin" w:hAnchor="text" w:xAlign="left" w:yAlign="inline"/>
            </w:pPr>
          </w:p>
        </w:tc>
        <w:tc>
          <w:tcPr>
            <w:tcW w:w="1134" w:type="dxa"/>
            <w:vMerge/>
            <w:shd w:val="clear" w:color="auto" w:fill="auto"/>
            <w:vAlign w:val="center"/>
          </w:tcPr>
          <w:p w:rsidR="00774B79" w:rsidRPr="00D45D81" w:rsidRDefault="00774B79" w:rsidP="00D45D81">
            <w:pPr>
              <w:pStyle w:val="Tableau"/>
              <w:framePr w:hSpace="0" w:wrap="auto" w:vAnchor="margin" w:hAnchor="text" w:xAlign="left" w:yAlign="inline"/>
            </w:pPr>
          </w:p>
        </w:tc>
        <w:tc>
          <w:tcPr>
            <w:tcW w:w="1134" w:type="dxa"/>
            <w:vMerge/>
            <w:shd w:val="clear" w:color="auto" w:fill="auto"/>
            <w:vAlign w:val="center"/>
          </w:tcPr>
          <w:p w:rsidR="00774B79" w:rsidRPr="00D45D81" w:rsidRDefault="00774B79" w:rsidP="00D45D81">
            <w:pPr>
              <w:pStyle w:val="Tableau"/>
              <w:framePr w:hSpace="0" w:wrap="auto" w:vAnchor="margin" w:hAnchor="text" w:xAlign="left" w:yAlign="inline"/>
            </w:pPr>
          </w:p>
        </w:tc>
        <w:tc>
          <w:tcPr>
            <w:tcW w:w="850" w:type="dxa"/>
            <w:vMerge/>
            <w:shd w:val="clear" w:color="auto" w:fill="auto"/>
            <w:noWrap/>
            <w:vAlign w:val="center"/>
          </w:tcPr>
          <w:p w:rsidR="00774B79" w:rsidRPr="00D45D81" w:rsidRDefault="00774B79" w:rsidP="00D45D81">
            <w:pPr>
              <w:pStyle w:val="Tableau"/>
              <w:framePr w:hSpace="0" w:wrap="auto" w:vAnchor="margin" w:hAnchor="text" w:xAlign="left" w:yAlign="inline"/>
            </w:pPr>
          </w:p>
        </w:tc>
        <w:tc>
          <w:tcPr>
            <w:tcW w:w="851" w:type="dxa"/>
            <w:vMerge/>
            <w:shd w:val="clear" w:color="auto" w:fill="auto"/>
            <w:vAlign w:val="center"/>
          </w:tcPr>
          <w:p w:rsidR="00774B79" w:rsidRPr="00D45D81" w:rsidRDefault="00774B79" w:rsidP="00D45D81">
            <w:pPr>
              <w:pStyle w:val="Tableau"/>
              <w:framePr w:hSpace="0" w:wrap="auto" w:vAnchor="margin" w:hAnchor="text" w:xAlign="left" w:yAlign="inline"/>
            </w:pPr>
          </w:p>
        </w:tc>
        <w:tc>
          <w:tcPr>
            <w:tcW w:w="1042" w:type="dxa"/>
            <w:vMerge/>
            <w:shd w:val="clear" w:color="auto" w:fill="auto"/>
            <w:vAlign w:val="center"/>
          </w:tcPr>
          <w:p w:rsidR="00774B79" w:rsidRPr="00D45D81" w:rsidRDefault="00774B79" w:rsidP="00D45D81">
            <w:pPr>
              <w:pStyle w:val="Tableau"/>
              <w:framePr w:hSpace="0" w:wrap="auto" w:vAnchor="margin" w:hAnchor="text" w:xAlign="left" w:yAlign="inline"/>
            </w:pPr>
          </w:p>
        </w:tc>
        <w:tc>
          <w:tcPr>
            <w:tcW w:w="1300" w:type="dxa"/>
            <w:vMerge/>
            <w:shd w:val="clear" w:color="auto" w:fill="auto"/>
            <w:vAlign w:val="center"/>
          </w:tcPr>
          <w:p w:rsidR="00774B79" w:rsidRPr="00D45D81" w:rsidRDefault="00774B79" w:rsidP="00D45D81">
            <w:pPr>
              <w:pStyle w:val="Tableau"/>
              <w:framePr w:hSpace="0" w:wrap="auto" w:vAnchor="margin" w:hAnchor="text" w:xAlign="left" w:yAlign="inline"/>
            </w:pPr>
          </w:p>
        </w:tc>
        <w:tc>
          <w:tcPr>
            <w:tcW w:w="1172" w:type="dxa"/>
            <w:vMerge/>
            <w:shd w:val="clear" w:color="auto" w:fill="auto"/>
            <w:vAlign w:val="center"/>
          </w:tcPr>
          <w:p w:rsidR="00774B79" w:rsidRPr="00D45D81" w:rsidRDefault="00774B79" w:rsidP="00D45D81">
            <w:pPr>
              <w:pStyle w:val="Tableau"/>
              <w:framePr w:hSpace="0" w:wrap="auto" w:vAnchor="margin" w:hAnchor="text" w:xAlign="left" w:yAlign="inline"/>
            </w:pPr>
          </w:p>
        </w:tc>
        <w:tc>
          <w:tcPr>
            <w:tcW w:w="1134" w:type="dxa"/>
            <w:vMerge/>
            <w:shd w:val="clear" w:color="auto" w:fill="auto"/>
            <w:vAlign w:val="center"/>
          </w:tcPr>
          <w:p w:rsidR="00774B79" w:rsidRPr="00D45D81" w:rsidRDefault="00774B79" w:rsidP="00D45D81">
            <w:pPr>
              <w:pStyle w:val="Tableau"/>
              <w:framePr w:hSpace="0" w:wrap="auto" w:vAnchor="margin" w:hAnchor="text" w:xAlign="left" w:yAlign="inline"/>
            </w:pPr>
          </w:p>
        </w:tc>
        <w:tc>
          <w:tcPr>
            <w:tcW w:w="993" w:type="dxa"/>
            <w:vMerge/>
            <w:shd w:val="clear" w:color="auto" w:fill="auto"/>
            <w:vAlign w:val="center"/>
          </w:tcPr>
          <w:p w:rsidR="00774B79" w:rsidRPr="00D45D81" w:rsidRDefault="00774B79" w:rsidP="00D45D81">
            <w:pPr>
              <w:pStyle w:val="Tableau"/>
              <w:framePr w:hSpace="0" w:wrap="auto" w:vAnchor="margin" w:hAnchor="text" w:xAlign="left" w:yAlign="inline"/>
            </w:pPr>
          </w:p>
        </w:tc>
        <w:tc>
          <w:tcPr>
            <w:tcW w:w="1134" w:type="dxa"/>
            <w:vMerge/>
            <w:shd w:val="clear" w:color="auto" w:fill="auto"/>
            <w:vAlign w:val="center"/>
          </w:tcPr>
          <w:p w:rsidR="00774B79" w:rsidRPr="00D45D81" w:rsidRDefault="00774B79" w:rsidP="00D45D81">
            <w:pPr>
              <w:pStyle w:val="Tableau"/>
              <w:framePr w:hSpace="0" w:wrap="auto" w:vAnchor="margin" w:hAnchor="text" w:xAlign="left" w:yAlign="inline"/>
            </w:pPr>
          </w:p>
        </w:tc>
        <w:tc>
          <w:tcPr>
            <w:tcW w:w="1272" w:type="dxa"/>
            <w:vMerge/>
            <w:shd w:val="clear" w:color="auto" w:fill="auto"/>
            <w:vAlign w:val="center"/>
          </w:tcPr>
          <w:p w:rsidR="00774B79" w:rsidRPr="00D45D81" w:rsidRDefault="00774B79" w:rsidP="00D45D81">
            <w:pPr>
              <w:pStyle w:val="Tableau"/>
              <w:framePr w:hSpace="0" w:wrap="auto" w:vAnchor="margin" w:hAnchor="text" w:xAlign="left" w:yAlign="inline"/>
            </w:pPr>
          </w:p>
        </w:tc>
        <w:tc>
          <w:tcPr>
            <w:tcW w:w="1134" w:type="dxa"/>
            <w:vMerge/>
            <w:shd w:val="clear" w:color="auto" w:fill="auto"/>
            <w:vAlign w:val="center"/>
          </w:tcPr>
          <w:p w:rsidR="00774B79" w:rsidRPr="00D45D81" w:rsidRDefault="00774B79" w:rsidP="00D45D81">
            <w:pPr>
              <w:pStyle w:val="Tableau"/>
              <w:framePr w:hSpace="0" w:wrap="auto" w:vAnchor="margin" w:hAnchor="text" w:xAlign="left" w:yAlign="inline"/>
            </w:pPr>
          </w:p>
        </w:tc>
        <w:tc>
          <w:tcPr>
            <w:tcW w:w="1134" w:type="dxa"/>
            <w:vMerge/>
            <w:shd w:val="clear" w:color="auto" w:fill="auto"/>
            <w:vAlign w:val="center"/>
          </w:tcPr>
          <w:p w:rsidR="00774B79" w:rsidRPr="00D45D81" w:rsidRDefault="00774B79" w:rsidP="00D45D81">
            <w:pPr>
              <w:pStyle w:val="Tableau"/>
              <w:framePr w:hSpace="0" w:wrap="auto" w:vAnchor="margin" w:hAnchor="text" w:xAlign="left" w:yAlign="inline"/>
            </w:pPr>
          </w:p>
        </w:tc>
        <w:tc>
          <w:tcPr>
            <w:tcW w:w="993" w:type="dxa"/>
            <w:vMerge/>
            <w:shd w:val="clear" w:color="auto" w:fill="auto"/>
            <w:vAlign w:val="center"/>
          </w:tcPr>
          <w:p w:rsidR="00774B79" w:rsidRPr="00D45D81" w:rsidRDefault="00774B79" w:rsidP="00D45D81">
            <w:pPr>
              <w:pStyle w:val="Tableau"/>
              <w:framePr w:hSpace="0" w:wrap="auto" w:vAnchor="margin" w:hAnchor="text" w:xAlign="left" w:yAlign="inline"/>
            </w:pPr>
          </w:p>
        </w:tc>
        <w:tc>
          <w:tcPr>
            <w:tcW w:w="1143" w:type="dxa"/>
            <w:vMerge/>
            <w:shd w:val="clear" w:color="auto" w:fill="auto"/>
            <w:vAlign w:val="center"/>
          </w:tcPr>
          <w:p w:rsidR="00774B79" w:rsidRPr="00D45D81" w:rsidRDefault="00774B79" w:rsidP="00D45D81">
            <w:pPr>
              <w:pStyle w:val="Tableau"/>
              <w:framePr w:hSpace="0" w:wrap="auto" w:vAnchor="margin" w:hAnchor="text" w:xAlign="left" w:yAlign="inline"/>
            </w:pPr>
          </w:p>
        </w:tc>
        <w:tc>
          <w:tcPr>
            <w:tcW w:w="1134" w:type="dxa"/>
            <w:shd w:val="clear" w:color="auto" w:fill="auto"/>
            <w:vAlign w:val="center"/>
          </w:tcPr>
          <w:p w:rsidR="00774B79" w:rsidRPr="00D45D81" w:rsidRDefault="00774B79" w:rsidP="00D45D81">
            <w:pPr>
              <w:pStyle w:val="Tableau"/>
              <w:framePr w:hSpace="0" w:wrap="auto" w:vAnchor="margin" w:hAnchor="text" w:xAlign="left" w:yAlign="inline"/>
            </w:pPr>
            <w:r w:rsidRPr="00D45D81">
              <w:t>before (re)entering WE</w:t>
            </w:r>
          </w:p>
        </w:tc>
        <w:tc>
          <w:tcPr>
            <w:tcW w:w="1229" w:type="dxa"/>
            <w:shd w:val="clear" w:color="auto" w:fill="auto"/>
            <w:vAlign w:val="center"/>
          </w:tcPr>
          <w:p w:rsidR="00774B79" w:rsidRPr="00AF35F7" w:rsidRDefault="00774B79" w:rsidP="00D45D81">
            <w:pPr>
              <w:pStyle w:val="Tableau"/>
              <w:framePr w:hSpace="0" w:wrap="auto" w:vAnchor="margin" w:hAnchor="text" w:xAlign="left" w:yAlign="inline"/>
            </w:pPr>
            <w:r w:rsidRPr="00AF35F7">
              <w:t>asymptomatic  in WE</w:t>
            </w:r>
          </w:p>
        </w:tc>
        <w:tc>
          <w:tcPr>
            <w:tcW w:w="1229" w:type="dxa"/>
            <w:shd w:val="clear" w:color="auto" w:fill="auto"/>
            <w:vAlign w:val="center"/>
          </w:tcPr>
          <w:p w:rsidR="00774B79" w:rsidRPr="00AF35F7" w:rsidRDefault="00774B79" w:rsidP="00D45D81">
            <w:pPr>
              <w:pStyle w:val="Tableau"/>
              <w:framePr w:hSpace="0" w:wrap="auto" w:vAnchor="margin" w:hAnchor="text" w:xAlign="left" w:yAlign="inline"/>
            </w:pPr>
            <w:r w:rsidRPr="00AF35F7">
              <w:t>symptomatic in WE</w:t>
            </w:r>
          </w:p>
        </w:tc>
        <w:tc>
          <w:tcPr>
            <w:tcW w:w="993" w:type="dxa"/>
            <w:vMerge/>
            <w:shd w:val="clear" w:color="auto" w:fill="auto"/>
            <w:vAlign w:val="center"/>
          </w:tcPr>
          <w:p w:rsidR="00774B79" w:rsidRPr="00AF35F7" w:rsidRDefault="00774B79" w:rsidP="00D45D81">
            <w:pPr>
              <w:pStyle w:val="Tableau"/>
              <w:framePr w:hSpace="0" w:wrap="auto" w:vAnchor="margin" w:hAnchor="text" w:xAlign="left" w:yAlign="inline"/>
            </w:pPr>
          </w:p>
        </w:tc>
        <w:tc>
          <w:tcPr>
            <w:tcW w:w="926" w:type="dxa"/>
            <w:vMerge/>
            <w:shd w:val="clear" w:color="auto" w:fill="auto"/>
            <w:vAlign w:val="center"/>
          </w:tcPr>
          <w:p w:rsidR="00774B79" w:rsidRPr="00AF35F7" w:rsidRDefault="00774B79" w:rsidP="00D45D81">
            <w:pPr>
              <w:pStyle w:val="Tableau"/>
              <w:framePr w:hSpace="0" w:wrap="auto" w:vAnchor="margin" w:hAnchor="text" w:xAlign="left" w:yAlign="inline"/>
            </w:pPr>
          </w:p>
        </w:tc>
      </w:tr>
      <w:tr w:rsidR="00774B79" w:rsidRPr="00AF35F7" w:rsidTr="00FC75BC">
        <w:trPr>
          <w:gridAfter w:val="1"/>
          <w:wAfter w:w="7" w:type="dxa"/>
          <w:trHeight w:val="575"/>
        </w:trPr>
        <w:tc>
          <w:tcPr>
            <w:tcW w:w="993" w:type="dxa"/>
            <w:tcBorders>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2001</w:t>
            </w:r>
          </w:p>
        </w:tc>
        <w:tc>
          <w:tcPr>
            <w:tcW w:w="1843" w:type="dxa"/>
            <w:tcBorders>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France</w:t>
            </w:r>
          </w:p>
        </w:tc>
        <w:tc>
          <w:tcPr>
            <w:tcW w:w="1418" w:type="dxa"/>
            <w:tcBorders>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03/26/2001</w:t>
            </w:r>
          </w:p>
        </w:tc>
        <w:tc>
          <w:tcPr>
            <w:tcW w:w="1416" w:type="dxa"/>
            <w:tcBorders>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03/31/2001</w:t>
            </w:r>
          </w:p>
        </w:tc>
        <w:tc>
          <w:tcPr>
            <w:tcW w:w="1134" w:type="dxa"/>
            <w:tcBorders>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5/19/2001</w:t>
            </w:r>
          </w:p>
        </w:tc>
        <w:tc>
          <w:tcPr>
            <w:tcW w:w="1134" w:type="dxa"/>
            <w:tcBorders>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5/21/2001</w:t>
            </w:r>
          </w:p>
        </w:tc>
        <w:tc>
          <w:tcPr>
            <w:tcW w:w="850" w:type="dxa"/>
            <w:tcBorders>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dog</w:t>
            </w:r>
          </w:p>
        </w:tc>
        <w:tc>
          <w:tcPr>
            <w:tcW w:w="851" w:type="dxa"/>
            <w:tcBorders>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 xml:space="preserve">puppy </w:t>
            </w:r>
          </w:p>
          <w:p w:rsidR="00774B79" w:rsidRPr="00AF35F7" w:rsidRDefault="00774B79" w:rsidP="00D45D81">
            <w:pPr>
              <w:pStyle w:val="Tableau"/>
              <w:framePr w:hSpace="0" w:wrap="auto" w:vAnchor="margin" w:hAnchor="text" w:xAlign="left" w:yAlign="inline"/>
            </w:pPr>
            <w:r w:rsidRPr="00AF35F7">
              <w:t xml:space="preserve">3 mo </w:t>
            </w:r>
          </w:p>
        </w:tc>
        <w:tc>
          <w:tcPr>
            <w:tcW w:w="1042" w:type="dxa"/>
            <w:tcBorders>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Adoption</w:t>
            </w:r>
          </w:p>
        </w:tc>
        <w:tc>
          <w:tcPr>
            <w:tcW w:w="1300" w:type="dxa"/>
            <w:tcBorders>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Sick</w:t>
            </w:r>
          </w:p>
        </w:tc>
        <w:tc>
          <w:tcPr>
            <w:tcW w:w="1172" w:type="dxa"/>
            <w:tcBorders>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No</w:t>
            </w:r>
          </w:p>
        </w:tc>
        <w:tc>
          <w:tcPr>
            <w:tcW w:w="1134" w:type="dxa"/>
            <w:tcBorders>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w:t>
            </w:r>
          </w:p>
        </w:tc>
        <w:tc>
          <w:tcPr>
            <w:tcW w:w="993" w:type="dxa"/>
            <w:tcBorders>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No</w:t>
            </w:r>
          </w:p>
        </w:tc>
        <w:tc>
          <w:tcPr>
            <w:tcW w:w="1134" w:type="dxa"/>
            <w:tcBorders>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Road</w:t>
            </w:r>
          </w:p>
        </w:tc>
        <w:tc>
          <w:tcPr>
            <w:tcW w:w="1272" w:type="dxa"/>
            <w:tcBorders>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Morocco</w:t>
            </w:r>
          </w:p>
        </w:tc>
        <w:tc>
          <w:tcPr>
            <w:tcW w:w="1134" w:type="dxa"/>
            <w:tcBorders>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Langon (33)</w:t>
            </w:r>
          </w:p>
        </w:tc>
        <w:tc>
          <w:tcPr>
            <w:tcW w:w="1134" w:type="dxa"/>
            <w:tcBorders>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_</w:t>
            </w:r>
          </w:p>
        </w:tc>
        <w:tc>
          <w:tcPr>
            <w:tcW w:w="993" w:type="dxa"/>
            <w:tcBorders>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 xml:space="preserve">Known </w:t>
            </w:r>
            <w:r w:rsidRPr="00AF35F7">
              <w:br/>
              <w:t>with an address</w:t>
            </w:r>
          </w:p>
        </w:tc>
        <w:tc>
          <w:tcPr>
            <w:tcW w:w="1143" w:type="dxa"/>
            <w:tcBorders>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Langon (33)</w:t>
            </w:r>
          </w:p>
        </w:tc>
        <w:tc>
          <w:tcPr>
            <w:tcW w:w="1134" w:type="dxa"/>
            <w:tcBorders>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0</w:t>
            </w:r>
          </w:p>
        </w:tc>
        <w:tc>
          <w:tcPr>
            <w:tcW w:w="1229" w:type="dxa"/>
            <w:tcBorders>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10</w:t>
            </w:r>
          </w:p>
        </w:tc>
        <w:tc>
          <w:tcPr>
            <w:tcW w:w="1229" w:type="dxa"/>
            <w:tcBorders>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3</w:t>
            </w:r>
          </w:p>
        </w:tc>
        <w:tc>
          <w:tcPr>
            <w:tcW w:w="993" w:type="dxa"/>
            <w:tcBorders>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5</w:t>
            </w:r>
          </w:p>
        </w:tc>
        <w:tc>
          <w:tcPr>
            <w:tcW w:w="926" w:type="dxa"/>
            <w:tcBorders>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fldChar w:fldCharType="begin"/>
            </w:r>
            <w:r w:rsidRPr="00AF35F7">
              <w:instrText xml:space="preserve"> ADDIN ZOTERO_ITEM CSL_CITATION {"citationID":"1iq0thh62b","properties":{"formattedCitation":"[1]","plainCitation":"[1]"},"citationItems":[{"id":2750,"uris":["http://zotero.org/users/1765531/items/375CXRAE"],"uri":["http://zotero.org/users/1765531/items/375CXRAE"],"itemData":{"id":2750,"type":"article-journal","title":"A Puppy Illegally Imported from Morocco Brings Rabies to France","container-title":"Rabies Bulletin Europe","page":"12-3","volume":"25","author":[{"family":"Bruyere-Masson","given":"V"},{"family":"Barrat","given":"Jacques"},{"family":"Cliquet","given":"Florence"},{"family":"Rotivel","given":"Yolande"},{"family":"Bourhy","given":"Herve"},{"family":"Brie","given":"Philippe"}],"issued":{"date-parts":[["2001"]]}}}],"schema":"https://github.com/citation-style-language/schema/raw/master/csl-citation.json"} </w:instrText>
            </w:r>
            <w:r w:rsidRPr="00AF35F7">
              <w:fldChar w:fldCharType="separate"/>
            </w:r>
            <w:r w:rsidRPr="00AF35F7">
              <w:t>[1]</w:t>
            </w:r>
            <w:r w:rsidRPr="00AF35F7">
              <w:fldChar w:fldCharType="end"/>
            </w:r>
          </w:p>
        </w:tc>
      </w:tr>
      <w:tr w:rsidR="00774B79" w:rsidRPr="00AF35F7" w:rsidTr="00FC75BC">
        <w:trPr>
          <w:gridAfter w:val="1"/>
          <w:wAfter w:w="7" w:type="dxa"/>
          <w:trHeight w:val="555"/>
        </w:trPr>
        <w:tc>
          <w:tcPr>
            <w:tcW w:w="993"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2002</w:t>
            </w:r>
          </w:p>
        </w:tc>
        <w:tc>
          <w:tcPr>
            <w:tcW w:w="1843" w:type="dxa"/>
            <w:tcBorders>
              <w:top w:val="single" w:sz="2" w:space="0" w:color="auto"/>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Germany</w:t>
            </w:r>
          </w:p>
        </w:tc>
        <w:tc>
          <w:tcPr>
            <w:tcW w:w="1418" w:type="dxa"/>
            <w:tcBorders>
              <w:top w:val="single" w:sz="2" w:space="0" w:color="auto"/>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 xml:space="preserve">November (before the 10th) </w:t>
            </w:r>
            <w:r w:rsidRPr="00AF35F7">
              <w:br/>
              <w:t>2001</w:t>
            </w:r>
          </w:p>
        </w:tc>
        <w:tc>
          <w:tcPr>
            <w:tcW w:w="1416" w:type="dxa"/>
            <w:tcBorders>
              <w:top w:val="single" w:sz="2" w:space="0" w:color="auto"/>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12/21/2001</w:t>
            </w:r>
          </w:p>
        </w:tc>
        <w:tc>
          <w:tcPr>
            <w:tcW w:w="1134"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12/23/2001</w:t>
            </w:r>
          </w:p>
        </w:tc>
        <w:tc>
          <w:tcPr>
            <w:tcW w:w="1134"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01/9/2002</w:t>
            </w:r>
          </w:p>
        </w:tc>
        <w:tc>
          <w:tcPr>
            <w:tcW w:w="850"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dog</w:t>
            </w:r>
          </w:p>
        </w:tc>
        <w:tc>
          <w:tcPr>
            <w:tcW w:w="851" w:type="dxa"/>
            <w:tcBorders>
              <w:top w:val="single" w:sz="2" w:space="0" w:color="auto"/>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 xml:space="preserve">puppy </w:t>
            </w:r>
          </w:p>
          <w:p w:rsidR="00774B79" w:rsidRPr="00AF35F7" w:rsidRDefault="00774B79" w:rsidP="00D45D81">
            <w:pPr>
              <w:pStyle w:val="Tableau"/>
              <w:framePr w:hSpace="0" w:wrap="auto" w:vAnchor="margin" w:hAnchor="text" w:xAlign="left" w:yAlign="inline"/>
            </w:pPr>
            <w:r w:rsidRPr="00AF35F7">
              <w:t>1 mo</w:t>
            </w:r>
          </w:p>
        </w:tc>
        <w:tc>
          <w:tcPr>
            <w:tcW w:w="1042" w:type="dxa"/>
            <w:tcBorders>
              <w:top w:val="single" w:sz="2" w:space="0" w:color="auto"/>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Adoption</w:t>
            </w:r>
          </w:p>
        </w:tc>
        <w:tc>
          <w:tcPr>
            <w:tcW w:w="1300" w:type="dxa"/>
            <w:tcBorders>
              <w:top w:val="single" w:sz="2" w:space="0" w:color="auto"/>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Sick</w:t>
            </w:r>
          </w:p>
        </w:tc>
        <w:tc>
          <w:tcPr>
            <w:tcW w:w="1172"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Yes</w:t>
            </w:r>
          </w:p>
        </w:tc>
        <w:tc>
          <w:tcPr>
            <w:tcW w:w="1134"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No</w:t>
            </w:r>
          </w:p>
        </w:tc>
        <w:tc>
          <w:tcPr>
            <w:tcW w:w="993"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Yes</w:t>
            </w:r>
          </w:p>
        </w:tc>
        <w:tc>
          <w:tcPr>
            <w:tcW w:w="1134"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Plane</w:t>
            </w:r>
          </w:p>
        </w:tc>
        <w:tc>
          <w:tcPr>
            <w:tcW w:w="1272" w:type="dxa"/>
            <w:tcBorders>
              <w:top w:val="single" w:sz="2" w:space="0" w:color="auto"/>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Azerbaijan</w:t>
            </w:r>
          </w:p>
        </w:tc>
        <w:tc>
          <w:tcPr>
            <w:tcW w:w="1134"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Bavaria</w:t>
            </w:r>
          </w:p>
        </w:tc>
        <w:tc>
          <w:tcPr>
            <w:tcW w:w="1134" w:type="dxa"/>
            <w:tcBorders>
              <w:top w:val="single" w:sz="2" w:space="0" w:color="auto"/>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_</w:t>
            </w:r>
          </w:p>
        </w:tc>
        <w:tc>
          <w:tcPr>
            <w:tcW w:w="993" w:type="dxa"/>
            <w:tcBorders>
              <w:top w:val="single" w:sz="2" w:space="0" w:color="auto"/>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 xml:space="preserve">Known </w:t>
            </w:r>
            <w:r w:rsidRPr="00AF35F7">
              <w:br/>
              <w:t>with an address</w:t>
            </w:r>
          </w:p>
        </w:tc>
        <w:tc>
          <w:tcPr>
            <w:tcW w:w="1143" w:type="dxa"/>
            <w:tcBorders>
              <w:top w:val="single" w:sz="2" w:space="0" w:color="auto"/>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Bavaria</w:t>
            </w:r>
          </w:p>
        </w:tc>
        <w:tc>
          <w:tcPr>
            <w:tcW w:w="1134"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8</w:t>
            </w:r>
          </w:p>
        </w:tc>
        <w:tc>
          <w:tcPr>
            <w:tcW w:w="1229" w:type="dxa"/>
            <w:tcBorders>
              <w:top w:val="single" w:sz="2" w:space="0" w:color="auto"/>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2</w:t>
            </w:r>
          </w:p>
        </w:tc>
        <w:tc>
          <w:tcPr>
            <w:tcW w:w="1229" w:type="dxa"/>
            <w:tcBorders>
              <w:top w:val="single" w:sz="2" w:space="0" w:color="auto"/>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18</w:t>
            </w:r>
          </w:p>
        </w:tc>
        <w:tc>
          <w:tcPr>
            <w:tcW w:w="993"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6</w:t>
            </w:r>
          </w:p>
        </w:tc>
        <w:tc>
          <w:tcPr>
            <w:tcW w:w="926" w:type="dxa"/>
            <w:tcBorders>
              <w:top w:val="single" w:sz="2" w:space="0" w:color="auto"/>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fldChar w:fldCharType="begin"/>
            </w:r>
            <w:r w:rsidRPr="00AF35F7">
              <w:instrText xml:space="preserve"> ADDIN ZOTERO_ITEM CSL_CITATION {"citationID":"2kr6vi5ac1","properties":{"formattedCitation":"[2]","plainCitation":"[2]"},"citationItems":[{"id":2362,"uris":["http://zotero.org/users/1765531/items/PNIH82E5"],"uri":["http://zotero.org/users/1765531/items/PNIH82E5"],"itemData":{"id":2362,"type":"article-journal","title":"Rabies in a Vaccinated Dog Imported from Azerbaijan to Germany","container-title":"Rabies Bulletin Europe","page":"14-15","volume":"25","issue":"4","author":[{"family":"Suess","given":"J"},{"family":"Weber","given":"A"},{"family":"Berg","given":"H"},{"family":"Keller","given":"B"},{"family":"Schmahl","given":"W"}],"issued":{"date-parts":[["2001"]]}}}],"schema":"https://github.com/citation-style-language/schema/raw/master/csl-citation.json"} </w:instrText>
            </w:r>
            <w:r w:rsidRPr="00AF35F7">
              <w:fldChar w:fldCharType="separate"/>
            </w:r>
            <w:r w:rsidRPr="00AF35F7">
              <w:t>[2]</w:t>
            </w:r>
            <w:r w:rsidRPr="00AF35F7">
              <w:fldChar w:fldCharType="end"/>
            </w:r>
            <w:r w:rsidRPr="00AF35F7">
              <w:t xml:space="preserve"> </w:t>
            </w:r>
          </w:p>
        </w:tc>
      </w:tr>
      <w:tr w:rsidR="00774B79" w:rsidRPr="00AF35F7" w:rsidTr="00FC75BC">
        <w:trPr>
          <w:gridAfter w:val="1"/>
          <w:wAfter w:w="7" w:type="dxa"/>
          <w:trHeight w:val="341"/>
        </w:trPr>
        <w:tc>
          <w:tcPr>
            <w:tcW w:w="993" w:type="dxa"/>
            <w:tcBorders>
              <w:top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2002</w:t>
            </w:r>
          </w:p>
        </w:tc>
        <w:tc>
          <w:tcPr>
            <w:tcW w:w="1843" w:type="dxa"/>
            <w:tcBorders>
              <w:top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France</w:t>
            </w:r>
          </w:p>
        </w:tc>
        <w:tc>
          <w:tcPr>
            <w:tcW w:w="1418" w:type="dxa"/>
            <w:tcBorders>
              <w:top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w:t>
            </w:r>
          </w:p>
        </w:tc>
        <w:tc>
          <w:tcPr>
            <w:tcW w:w="1416" w:type="dxa"/>
            <w:tcBorders>
              <w:top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08/16/2002</w:t>
            </w:r>
          </w:p>
        </w:tc>
        <w:tc>
          <w:tcPr>
            <w:tcW w:w="1134" w:type="dxa"/>
            <w:tcBorders>
              <w:top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08/29/2002</w:t>
            </w:r>
          </w:p>
        </w:tc>
        <w:tc>
          <w:tcPr>
            <w:tcW w:w="1134" w:type="dxa"/>
            <w:tcBorders>
              <w:top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09/2/2002</w:t>
            </w:r>
          </w:p>
        </w:tc>
        <w:tc>
          <w:tcPr>
            <w:tcW w:w="850" w:type="dxa"/>
            <w:tcBorders>
              <w:top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dog</w:t>
            </w:r>
          </w:p>
        </w:tc>
        <w:tc>
          <w:tcPr>
            <w:tcW w:w="851" w:type="dxa"/>
            <w:tcBorders>
              <w:top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puppy 2.5 mo</w:t>
            </w:r>
          </w:p>
        </w:tc>
        <w:tc>
          <w:tcPr>
            <w:tcW w:w="1042" w:type="dxa"/>
            <w:tcBorders>
              <w:top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Gift</w:t>
            </w:r>
          </w:p>
        </w:tc>
        <w:tc>
          <w:tcPr>
            <w:tcW w:w="1300" w:type="dxa"/>
            <w:tcBorders>
              <w:top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Sick</w:t>
            </w:r>
          </w:p>
        </w:tc>
        <w:tc>
          <w:tcPr>
            <w:tcW w:w="1172" w:type="dxa"/>
            <w:tcBorders>
              <w:top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No</w:t>
            </w:r>
          </w:p>
        </w:tc>
        <w:tc>
          <w:tcPr>
            <w:tcW w:w="1134" w:type="dxa"/>
            <w:tcBorders>
              <w:top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w:t>
            </w:r>
          </w:p>
        </w:tc>
        <w:tc>
          <w:tcPr>
            <w:tcW w:w="993" w:type="dxa"/>
            <w:tcBorders>
              <w:top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Yes</w:t>
            </w:r>
          </w:p>
        </w:tc>
        <w:tc>
          <w:tcPr>
            <w:tcW w:w="1134" w:type="dxa"/>
            <w:tcBorders>
              <w:top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Road</w:t>
            </w:r>
          </w:p>
        </w:tc>
        <w:tc>
          <w:tcPr>
            <w:tcW w:w="1272" w:type="dxa"/>
            <w:tcBorders>
              <w:top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Morocco</w:t>
            </w:r>
          </w:p>
        </w:tc>
        <w:tc>
          <w:tcPr>
            <w:tcW w:w="1134" w:type="dxa"/>
            <w:tcBorders>
              <w:top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Pierrefitte (93)</w:t>
            </w:r>
          </w:p>
        </w:tc>
        <w:tc>
          <w:tcPr>
            <w:tcW w:w="1134" w:type="dxa"/>
            <w:tcBorders>
              <w:top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_</w:t>
            </w:r>
          </w:p>
        </w:tc>
        <w:tc>
          <w:tcPr>
            <w:tcW w:w="993" w:type="dxa"/>
            <w:tcBorders>
              <w:top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 xml:space="preserve">Known </w:t>
            </w:r>
            <w:r w:rsidRPr="00AF35F7">
              <w:br/>
              <w:t>with an address</w:t>
            </w:r>
          </w:p>
        </w:tc>
        <w:tc>
          <w:tcPr>
            <w:tcW w:w="1143" w:type="dxa"/>
            <w:tcBorders>
              <w:top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Pierrefite (93)</w:t>
            </w:r>
          </w:p>
        </w:tc>
        <w:tc>
          <w:tcPr>
            <w:tcW w:w="1134" w:type="dxa"/>
            <w:tcBorders>
              <w:top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0</w:t>
            </w:r>
          </w:p>
        </w:tc>
        <w:tc>
          <w:tcPr>
            <w:tcW w:w="1229" w:type="dxa"/>
            <w:tcBorders>
              <w:top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10</w:t>
            </w:r>
          </w:p>
        </w:tc>
        <w:tc>
          <w:tcPr>
            <w:tcW w:w="1229" w:type="dxa"/>
            <w:tcBorders>
              <w:top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5</w:t>
            </w:r>
          </w:p>
        </w:tc>
        <w:tc>
          <w:tcPr>
            <w:tcW w:w="993" w:type="dxa"/>
            <w:tcBorders>
              <w:top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7</w:t>
            </w:r>
          </w:p>
        </w:tc>
        <w:tc>
          <w:tcPr>
            <w:tcW w:w="926" w:type="dxa"/>
            <w:tcBorders>
              <w:top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fldChar w:fldCharType="begin"/>
            </w:r>
            <w:r w:rsidRPr="00AF35F7">
              <w:instrText xml:space="preserve"> ADDIN ZOTERO_ITEM CSL_CITATION {"citationID":"112s5rhcot","properties":{"formattedCitation":"[3,4]","plainCitation":"[3,4]"},"citationItems":[{"id":1446,"uris":["http://zotero.org/users/1765531/items/HUNRGVWV"],"uri":["http://zotero.org/users/1765531/items/HUNRGVWV"],"itemData":{"id":1446,"type":"article-journal","title":"Rabid dog illegally imported to France from Morocco, August 2011","container-title":"Euro Surveillance","page":"pii=19946","volume":"16","issue":"33","source":"NCBI PubMed","abstract":"In August 2011, a case of canine rabies was notified to the French veterinary services. The dog was a three-month-old puppy illegally imported from Morocco that presented behavioural changes on 1 August and was admitted to a veterinary clinic on 6 August. It died the following day and the body was shortly sent to the national reference centre where rabies was laboratory-confirmed on 11 August. Contact tracing and post-exposure treatment were initiated immediately.","ISSN":"1560-7917","note":"PMID: 21871230","journalAbbreviation":"Euro Surveill","language":"eng","author":[{"family":"Mailles","given":"A"},{"family":"Boisseleau","given":"D"},{"family":"Dacheux","given":"L"},{"family":"Michalewiscz","given":"C"},{"family":"Gloaguen","given":"C"},{"family":"Ponçon","given":"N"},{"family":"Bourhy","given":"H"},{"family":"Callon","given":"H"},{"family":"Vaillant","given":"V"},{"family":"Dabosville","given":"I"},{"family":"Morineau-Le Houssine","given":"P"}],"issued":{"date-parts":[["2011"]]},"PMID":"21871230"}},{"id":2752,"uris":["http://zotero.org/users/1765531/items/RT7SK8DR"],"uri":["http://zotero.org/users/1765531/items/RT7SK8DR"],"itemData":{"id":2752,"type":"article-journal","title":"3rd quarter 2002","container-title":"Rabies Bulletin Europe","page":"5","volume":"26","issue":"3","author":[{"family":"Cliquet","given":"Florence"}]}}],"schema":"https://github.com/citation-style-language/schema/raw/master/csl-citation.json"} </w:instrText>
            </w:r>
            <w:r w:rsidRPr="00AF35F7">
              <w:fldChar w:fldCharType="separate"/>
            </w:r>
            <w:r w:rsidRPr="00AF35F7">
              <w:t>[3,4]</w:t>
            </w:r>
            <w:r w:rsidRPr="00AF35F7">
              <w:fldChar w:fldCharType="end"/>
            </w:r>
          </w:p>
        </w:tc>
      </w:tr>
      <w:tr w:rsidR="00774B79" w:rsidRPr="00AF35F7" w:rsidTr="00FC75BC">
        <w:trPr>
          <w:gridAfter w:val="1"/>
          <w:wAfter w:w="7" w:type="dxa"/>
          <w:trHeight w:val="358"/>
        </w:trPr>
        <w:tc>
          <w:tcPr>
            <w:tcW w:w="993" w:type="dxa"/>
            <w:tcBorders>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2003</w:t>
            </w:r>
          </w:p>
        </w:tc>
        <w:tc>
          <w:tcPr>
            <w:tcW w:w="1843" w:type="dxa"/>
            <w:tcBorders>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Switzerland</w:t>
            </w:r>
          </w:p>
        </w:tc>
        <w:tc>
          <w:tcPr>
            <w:tcW w:w="1418" w:type="dxa"/>
            <w:tcBorders>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06/25/2003</w:t>
            </w:r>
          </w:p>
        </w:tc>
        <w:tc>
          <w:tcPr>
            <w:tcW w:w="1416" w:type="dxa"/>
            <w:tcBorders>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05/,?/2003</w:t>
            </w:r>
          </w:p>
        </w:tc>
        <w:tc>
          <w:tcPr>
            <w:tcW w:w="1134" w:type="dxa"/>
            <w:tcBorders>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007/15/2003</w:t>
            </w:r>
          </w:p>
        </w:tc>
        <w:tc>
          <w:tcPr>
            <w:tcW w:w="1134" w:type="dxa"/>
            <w:tcBorders>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07/19/2003</w:t>
            </w:r>
          </w:p>
        </w:tc>
        <w:tc>
          <w:tcPr>
            <w:tcW w:w="850" w:type="dxa"/>
            <w:tcBorders>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dog</w:t>
            </w:r>
            <w:r w:rsidRPr="00AF35F7">
              <w:rPr>
                <w:bCs/>
                <w:color w:val="000000"/>
              </w:rPr>
              <w:t>*</w:t>
            </w:r>
          </w:p>
        </w:tc>
        <w:tc>
          <w:tcPr>
            <w:tcW w:w="851" w:type="dxa"/>
            <w:tcBorders>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 xml:space="preserve">puppy </w:t>
            </w:r>
          </w:p>
          <w:p w:rsidR="00774B79" w:rsidRPr="00AF35F7" w:rsidRDefault="00774B79" w:rsidP="00D45D81">
            <w:pPr>
              <w:pStyle w:val="Tableau"/>
              <w:framePr w:hSpace="0" w:wrap="auto" w:vAnchor="margin" w:hAnchor="text" w:xAlign="left" w:yAlign="inline"/>
            </w:pPr>
            <w:r w:rsidRPr="00AF35F7">
              <w:t>2 mo</w:t>
            </w:r>
          </w:p>
        </w:tc>
        <w:tc>
          <w:tcPr>
            <w:tcW w:w="1042" w:type="dxa"/>
            <w:tcBorders>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Adoption</w:t>
            </w:r>
            <w:r w:rsidRPr="00AF35F7">
              <w:br/>
              <w:t xml:space="preserve"> from a shelter*</w:t>
            </w:r>
          </w:p>
        </w:tc>
        <w:tc>
          <w:tcPr>
            <w:tcW w:w="1300" w:type="dxa"/>
            <w:tcBorders>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Sick</w:t>
            </w:r>
          </w:p>
        </w:tc>
        <w:tc>
          <w:tcPr>
            <w:tcW w:w="1172" w:type="dxa"/>
            <w:tcBorders>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w:t>
            </w:r>
          </w:p>
        </w:tc>
        <w:tc>
          <w:tcPr>
            <w:tcW w:w="1134" w:type="dxa"/>
            <w:tcBorders>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w:t>
            </w:r>
          </w:p>
        </w:tc>
        <w:tc>
          <w:tcPr>
            <w:tcW w:w="993" w:type="dxa"/>
            <w:tcBorders>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w:t>
            </w:r>
          </w:p>
        </w:tc>
        <w:tc>
          <w:tcPr>
            <w:tcW w:w="1134" w:type="dxa"/>
            <w:tcBorders>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w:t>
            </w:r>
          </w:p>
        </w:tc>
        <w:tc>
          <w:tcPr>
            <w:tcW w:w="1272" w:type="dxa"/>
            <w:tcBorders>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Morocco</w:t>
            </w:r>
          </w:p>
        </w:tc>
        <w:tc>
          <w:tcPr>
            <w:tcW w:w="1134" w:type="dxa"/>
            <w:tcBorders>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Geneva</w:t>
            </w:r>
          </w:p>
        </w:tc>
        <w:tc>
          <w:tcPr>
            <w:tcW w:w="1134" w:type="dxa"/>
            <w:tcBorders>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Switzerland</w:t>
            </w:r>
          </w:p>
        </w:tc>
        <w:tc>
          <w:tcPr>
            <w:tcW w:w="993" w:type="dxa"/>
            <w:tcBorders>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 xml:space="preserve">Known </w:t>
            </w:r>
            <w:r w:rsidRPr="00AF35F7">
              <w:br/>
              <w:t>with an address</w:t>
            </w:r>
          </w:p>
        </w:tc>
        <w:tc>
          <w:tcPr>
            <w:tcW w:w="1143" w:type="dxa"/>
            <w:tcBorders>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Geneva</w:t>
            </w:r>
          </w:p>
        </w:tc>
        <w:tc>
          <w:tcPr>
            <w:tcW w:w="1134" w:type="dxa"/>
            <w:tcBorders>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0</w:t>
            </w:r>
          </w:p>
        </w:tc>
        <w:tc>
          <w:tcPr>
            <w:tcW w:w="1229" w:type="dxa"/>
            <w:tcBorders>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10</w:t>
            </w:r>
          </w:p>
        </w:tc>
        <w:tc>
          <w:tcPr>
            <w:tcW w:w="1229" w:type="dxa"/>
            <w:tcBorders>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5</w:t>
            </w:r>
          </w:p>
        </w:tc>
        <w:tc>
          <w:tcPr>
            <w:tcW w:w="993" w:type="dxa"/>
            <w:tcBorders>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17</w:t>
            </w:r>
          </w:p>
        </w:tc>
        <w:tc>
          <w:tcPr>
            <w:tcW w:w="926" w:type="dxa"/>
            <w:tcBorders>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 xml:space="preserve"> </w:t>
            </w:r>
            <w:r w:rsidRPr="00AF35F7">
              <w:fldChar w:fldCharType="begin"/>
            </w:r>
            <w:r w:rsidRPr="00AF35F7">
              <w:instrText xml:space="preserve"> ADDIN ZOTERO_ITEM CSL_CITATION {"citationID":"16fsjtqtba","properties":{"formattedCitation":"[5]","plainCitation":"[5]"},"citationItems":[{"id":542,"uris":["http://zotero.org/users/1765531/items/IF54ZR83"],"uri":["http://zotero.org/users/1765531/items/IF54ZR83"],"itemData":{"id":542,"type":"article-journal","title":"Imported rabies, European Union and Switzerland, 2001–2010","container-title":"Emerging infectious diseases","page":"751","volume":"17","issue":"4","source":"Google Scholar","author":[{"family":"Johnson","given":"Nicholas"},{"family":"Freuling","given":"Conrad"},{"family":"Horton","given":"Daniel"},{"family":"Müller","given":"Thomas"},{"family":"Fooks","given":"Anthony R."}],"issued":{"date-parts":[["2011"]]}}}],"schema":"https://github.com/citation-style-language/schema/raw/master/csl-citation.json"} </w:instrText>
            </w:r>
            <w:r w:rsidRPr="00AF35F7">
              <w:fldChar w:fldCharType="separate"/>
            </w:r>
            <w:r w:rsidRPr="00AF35F7">
              <w:t>[5]</w:t>
            </w:r>
            <w:r w:rsidRPr="00AF35F7">
              <w:fldChar w:fldCharType="end"/>
            </w:r>
          </w:p>
        </w:tc>
      </w:tr>
      <w:tr w:rsidR="00774B79" w:rsidRPr="00AF35F7" w:rsidTr="00FC75BC">
        <w:trPr>
          <w:gridAfter w:val="1"/>
          <w:wAfter w:w="7" w:type="dxa"/>
          <w:trHeight w:val="398"/>
        </w:trPr>
        <w:tc>
          <w:tcPr>
            <w:tcW w:w="993"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2004</w:t>
            </w:r>
          </w:p>
        </w:tc>
        <w:tc>
          <w:tcPr>
            <w:tcW w:w="1843" w:type="dxa"/>
            <w:tcBorders>
              <w:top w:val="single" w:sz="2" w:space="0" w:color="auto"/>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Germany</w:t>
            </w:r>
          </w:p>
        </w:tc>
        <w:tc>
          <w:tcPr>
            <w:tcW w:w="1418" w:type="dxa"/>
            <w:tcBorders>
              <w:top w:val="single" w:sz="2" w:space="0" w:color="auto"/>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 xml:space="preserve">before </w:t>
            </w:r>
            <w:r w:rsidRPr="00AF35F7">
              <w:br/>
              <w:t>January 2004</w:t>
            </w:r>
          </w:p>
        </w:tc>
        <w:tc>
          <w:tcPr>
            <w:tcW w:w="1416" w:type="dxa"/>
            <w:tcBorders>
              <w:top w:val="single" w:sz="2" w:space="0" w:color="auto"/>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01/6/2004</w:t>
            </w:r>
          </w:p>
        </w:tc>
        <w:tc>
          <w:tcPr>
            <w:tcW w:w="1134"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02/2/2004</w:t>
            </w:r>
          </w:p>
        </w:tc>
        <w:tc>
          <w:tcPr>
            <w:tcW w:w="1134"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02/7/2004</w:t>
            </w:r>
          </w:p>
        </w:tc>
        <w:tc>
          <w:tcPr>
            <w:tcW w:w="850"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dog</w:t>
            </w:r>
          </w:p>
        </w:tc>
        <w:tc>
          <w:tcPr>
            <w:tcW w:w="851" w:type="dxa"/>
            <w:tcBorders>
              <w:top w:val="single" w:sz="2" w:space="0" w:color="auto"/>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 xml:space="preserve">puppy </w:t>
            </w:r>
          </w:p>
          <w:p w:rsidR="00774B79" w:rsidRPr="00AF35F7" w:rsidRDefault="00774B79" w:rsidP="00D45D81">
            <w:pPr>
              <w:pStyle w:val="Tableau"/>
              <w:framePr w:hSpace="0" w:wrap="auto" w:vAnchor="margin" w:hAnchor="text" w:xAlign="left" w:yAlign="inline"/>
            </w:pPr>
            <w:r w:rsidRPr="00AF35F7">
              <w:t>8 mo</w:t>
            </w:r>
          </w:p>
        </w:tc>
        <w:tc>
          <w:tcPr>
            <w:tcW w:w="1042" w:type="dxa"/>
            <w:tcBorders>
              <w:top w:val="single" w:sz="2" w:space="0" w:color="auto"/>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w:t>
            </w:r>
          </w:p>
        </w:tc>
        <w:tc>
          <w:tcPr>
            <w:tcW w:w="1300" w:type="dxa"/>
            <w:tcBorders>
              <w:top w:val="single" w:sz="2" w:space="0" w:color="auto"/>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Customs control</w:t>
            </w:r>
            <w:r w:rsidRPr="00AF35F7">
              <w:br/>
              <w:t>(quarantine)</w:t>
            </w:r>
          </w:p>
        </w:tc>
        <w:tc>
          <w:tcPr>
            <w:tcW w:w="1172"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No</w:t>
            </w:r>
          </w:p>
        </w:tc>
        <w:tc>
          <w:tcPr>
            <w:tcW w:w="1134"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No</w:t>
            </w:r>
          </w:p>
        </w:tc>
        <w:tc>
          <w:tcPr>
            <w:tcW w:w="993"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No</w:t>
            </w:r>
          </w:p>
        </w:tc>
        <w:tc>
          <w:tcPr>
            <w:tcW w:w="1134"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Plane</w:t>
            </w:r>
          </w:p>
        </w:tc>
        <w:tc>
          <w:tcPr>
            <w:tcW w:w="1272" w:type="dxa"/>
            <w:tcBorders>
              <w:top w:val="single" w:sz="2" w:space="0" w:color="auto"/>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Morocco</w:t>
            </w:r>
          </w:p>
        </w:tc>
        <w:tc>
          <w:tcPr>
            <w:tcW w:w="1134"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Hannover</w:t>
            </w:r>
          </w:p>
        </w:tc>
        <w:tc>
          <w:tcPr>
            <w:tcW w:w="1134" w:type="dxa"/>
            <w:tcBorders>
              <w:top w:val="single" w:sz="2" w:space="0" w:color="auto"/>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_</w:t>
            </w:r>
          </w:p>
        </w:tc>
        <w:tc>
          <w:tcPr>
            <w:tcW w:w="993" w:type="dxa"/>
            <w:tcBorders>
              <w:top w:val="single" w:sz="2" w:space="0" w:color="auto"/>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 xml:space="preserve">Known </w:t>
            </w:r>
            <w:r w:rsidRPr="00AF35F7">
              <w:br/>
              <w:t>with an address</w:t>
            </w:r>
          </w:p>
        </w:tc>
        <w:tc>
          <w:tcPr>
            <w:tcW w:w="1143" w:type="dxa"/>
            <w:tcBorders>
              <w:top w:val="single" w:sz="2" w:space="0" w:color="auto"/>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Hannover</w:t>
            </w:r>
          </w:p>
        </w:tc>
        <w:tc>
          <w:tcPr>
            <w:tcW w:w="1134"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0</w:t>
            </w:r>
          </w:p>
        </w:tc>
        <w:tc>
          <w:tcPr>
            <w:tcW w:w="1229" w:type="dxa"/>
            <w:tcBorders>
              <w:top w:val="single" w:sz="2" w:space="0" w:color="auto"/>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10</w:t>
            </w:r>
          </w:p>
        </w:tc>
        <w:tc>
          <w:tcPr>
            <w:tcW w:w="1229"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6</w:t>
            </w:r>
          </w:p>
        </w:tc>
        <w:tc>
          <w:tcPr>
            <w:tcW w:w="993"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20</w:t>
            </w:r>
          </w:p>
        </w:tc>
        <w:tc>
          <w:tcPr>
            <w:tcW w:w="926" w:type="dxa"/>
            <w:tcBorders>
              <w:top w:val="single" w:sz="2" w:space="0" w:color="auto"/>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fldChar w:fldCharType="begin"/>
            </w:r>
            <w:r w:rsidRPr="00AF35F7">
              <w:instrText xml:space="preserve"> ADDIN ZOTERO_ITEM CSL_CITATION {"citationID":"zLgupVPF","properties":{"formattedCitation":"[5]","plainCitation":"[5]"},"citationItems":[{"id":542,"uris":["http://zotero.org/users/1765531/items/IF54ZR83"],"uri":["http://zotero.org/users/1765531/items/IF54ZR83"],"itemData":{"id":542,"type":"article-journal","title":"Imported rabies, European Union and Switzerland, 2001–2010","container-title":"Emerging infectious diseases","page":"751","volume":"17","issue":"4","source":"Google Scholar","author":[{"family":"Johnson","given":"Nicholas"},{"family":"Freuling","given":"Conrad"},{"family":"Horton","given":"Daniel"},{"family":"Müller","given":"Thomas"},{"family":"Fooks","given":"Anthony R."}],"issued":{"date-parts":[["2011"]]}}}],"schema":"https://github.com/citation-style-language/schema/raw/master/csl-citation.json"} </w:instrText>
            </w:r>
            <w:r w:rsidRPr="00AF35F7">
              <w:fldChar w:fldCharType="separate"/>
            </w:r>
            <w:r w:rsidRPr="00AF35F7">
              <w:t>[5]</w:t>
            </w:r>
            <w:r w:rsidRPr="00AF35F7">
              <w:fldChar w:fldCharType="end"/>
            </w:r>
            <w:r w:rsidRPr="00AF35F7">
              <w:t xml:space="preserve"> </w:t>
            </w:r>
          </w:p>
        </w:tc>
      </w:tr>
      <w:tr w:rsidR="00774B79" w:rsidRPr="00AF35F7" w:rsidTr="00FC75BC">
        <w:trPr>
          <w:gridAfter w:val="1"/>
          <w:wAfter w:w="7" w:type="dxa"/>
          <w:trHeight w:val="562"/>
        </w:trPr>
        <w:tc>
          <w:tcPr>
            <w:tcW w:w="993"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2004</w:t>
            </w:r>
          </w:p>
        </w:tc>
        <w:tc>
          <w:tcPr>
            <w:tcW w:w="1843"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France</w:t>
            </w:r>
            <w:r w:rsidRPr="00AF35F7">
              <w:br/>
              <w:t>(Through Melilla and Spain)</w:t>
            </w:r>
          </w:p>
        </w:tc>
        <w:tc>
          <w:tcPr>
            <w:tcW w:w="1418"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NA</w:t>
            </w:r>
          </w:p>
        </w:tc>
        <w:tc>
          <w:tcPr>
            <w:tcW w:w="1416"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01/?/2004</w:t>
            </w:r>
          </w:p>
        </w:tc>
        <w:tc>
          <w:tcPr>
            <w:tcW w:w="1134"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01/23/2004</w:t>
            </w:r>
          </w:p>
        </w:tc>
        <w:tc>
          <w:tcPr>
            <w:tcW w:w="1134"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01/26/2004</w:t>
            </w:r>
          </w:p>
        </w:tc>
        <w:tc>
          <w:tcPr>
            <w:tcW w:w="850"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dog</w:t>
            </w:r>
            <w:r w:rsidRPr="00AF35F7">
              <w:rPr>
                <w:bCs/>
                <w:color w:val="000000"/>
              </w:rPr>
              <w:t>†</w:t>
            </w:r>
          </w:p>
        </w:tc>
        <w:tc>
          <w:tcPr>
            <w:tcW w:w="851"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 xml:space="preserve">adult </w:t>
            </w:r>
          </w:p>
          <w:p w:rsidR="00774B79" w:rsidRPr="00AF35F7" w:rsidRDefault="00774B79" w:rsidP="00D45D81">
            <w:pPr>
              <w:pStyle w:val="Tableau"/>
              <w:framePr w:hSpace="0" w:wrap="auto" w:vAnchor="margin" w:hAnchor="text" w:xAlign="left" w:yAlign="inline"/>
            </w:pPr>
            <w:r w:rsidRPr="00AF35F7">
              <w:t>4y</w:t>
            </w:r>
          </w:p>
        </w:tc>
        <w:tc>
          <w:tcPr>
            <w:tcW w:w="1042"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 xml:space="preserve">NA </w:t>
            </w:r>
            <w:r w:rsidRPr="00AF35F7">
              <w:br/>
              <w:t>French dog</w:t>
            </w:r>
          </w:p>
        </w:tc>
        <w:tc>
          <w:tcPr>
            <w:tcW w:w="1300"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Sick</w:t>
            </w:r>
          </w:p>
        </w:tc>
        <w:tc>
          <w:tcPr>
            <w:tcW w:w="1172"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Yes</w:t>
            </w:r>
          </w:p>
        </w:tc>
        <w:tc>
          <w:tcPr>
            <w:tcW w:w="1134"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No</w:t>
            </w:r>
          </w:p>
        </w:tc>
        <w:tc>
          <w:tcPr>
            <w:tcW w:w="993"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No</w:t>
            </w:r>
          </w:p>
        </w:tc>
        <w:tc>
          <w:tcPr>
            <w:tcW w:w="1134"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Road</w:t>
            </w:r>
          </w:p>
        </w:tc>
        <w:tc>
          <w:tcPr>
            <w:tcW w:w="1272"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Morocco</w:t>
            </w:r>
          </w:p>
        </w:tc>
        <w:tc>
          <w:tcPr>
            <w:tcW w:w="1134"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Lorient</w:t>
            </w:r>
          </w:p>
        </w:tc>
        <w:tc>
          <w:tcPr>
            <w:tcW w:w="1134"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_</w:t>
            </w:r>
          </w:p>
        </w:tc>
        <w:tc>
          <w:tcPr>
            <w:tcW w:w="993"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 xml:space="preserve">Known </w:t>
            </w:r>
            <w:r w:rsidRPr="00AF35F7">
              <w:br/>
              <w:t>with an address</w:t>
            </w:r>
          </w:p>
        </w:tc>
        <w:tc>
          <w:tcPr>
            <w:tcW w:w="1143"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Lorient</w:t>
            </w:r>
          </w:p>
        </w:tc>
        <w:tc>
          <w:tcPr>
            <w:tcW w:w="1134"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1</w:t>
            </w:r>
            <w:r w:rsidRPr="00AF35F7">
              <w:rPr>
                <w:color w:val="333333"/>
                <w:vertAlign w:val="superscript"/>
              </w:rPr>
              <w:t>¶</w:t>
            </w:r>
          </w:p>
        </w:tc>
        <w:tc>
          <w:tcPr>
            <w:tcW w:w="1229"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9 (France)</w:t>
            </w:r>
            <w:r w:rsidRPr="00AF35F7">
              <w:rPr>
                <w:color w:val="333333"/>
                <w:vertAlign w:val="superscript"/>
              </w:rPr>
              <w:t>¶</w:t>
            </w:r>
          </w:p>
        </w:tc>
        <w:tc>
          <w:tcPr>
            <w:tcW w:w="1229"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4</w:t>
            </w:r>
          </w:p>
        </w:tc>
        <w:tc>
          <w:tcPr>
            <w:tcW w:w="993"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27</w:t>
            </w:r>
          </w:p>
        </w:tc>
        <w:tc>
          <w:tcPr>
            <w:tcW w:w="926"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fldChar w:fldCharType="begin"/>
            </w:r>
            <w:r w:rsidRPr="00AF35F7">
              <w:instrText xml:space="preserve"> ADDIN ZOTERO_ITEM CSL_CITATION {"citationID":"wLw2bWMc","properties":{"formattedCitation":"[6,7]","plainCitation":"[6,7]"},"citationItems":[{"id":1439,"uris":["http://zotero.org/users/1765531/items/T6U27G8G"],"uri":["http://zotero.org/users/1765531/items/T6U27G8G"],"itemData":{"id":1439,"type":"article","title":"Cas de rage importé sur un chien du Morbilhan","publisher":"BEMRAF","author":[{"family":"Barrat","given":"Jacques"},{"family":"Picard-Meyer","given":"E."},{"family":"Cliquet","given":"Florence"},{"family":"Bourhy","given":"Herve"},{"family":"Melik","given":"N."}],"issued":{"date-parts":[["2004"]]}}},{"id":2028,"uris":["http://zotero.org/users/1765531/items/XW4V7X9E"],"uri":["http://zotero.org/users/1765531/items/XW4V7X9E"],"itemData":{"id":2028,"type":"webpage","title":"Rage dans le Morbilhan: le chien n'était plus vacciné depuis 2001","URL":"http://www.upv.be/actualites/~un-nouveau-cas-de-rage-a-ete-constate-et-diagnostique-dans-le-morbihan-mars-2004.htm?lng=fr","author":[{"family":"Zanini","given":"Valérie"}],"issued":{"date-parts":[["2004"]]},"accessed":{"date-parts":[["2015",4,16]]}}}],"schema":"https://github.com/citation-style-language/schema/raw/master/csl-citation.json"} </w:instrText>
            </w:r>
            <w:r w:rsidRPr="00AF35F7">
              <w:fldChar w:fldCharType="separate"/>
            </w:r>
            <w:r w:rsidRPr="00AF35F7">
              <w:t>[6,7]</w:t>
            </w:r>
            <w:r w:rsidRPr="00AF35F7">
              <w:fldChar w:fldCharType="end"/>
            </w:r>
          </w:p>
        </w:tc>
      </w:tr>
      <w:tr w:rsidR="00774B79" w:rsidRPr="00D45D81" w:rsidTr="00FC75BC">
        <w:trPr>
          <w:gridAfter w:val="1"/>
          <w:wAfter w:w="7" w:type="dxa"/>
          <w:trHeight w:val="388"/>
        </w:trPr>
        <w:tc>
          <w:tcPr>
            <w:tcW w:w="993"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2004</w:t>
            </w:r>
          </w:p>
        </w:tc>
        <w:tc>
          <w:tcPr>
            <w:tcW w:w="1843"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France</w:t>
            </w:r>
            <w:r w:rsidRPr="00AF35F7">
              <w:br/>
              <w:t>(Through Ceuta and Spain)</w:t>
            </w:r>
          </w:p>
        </w:tc>
        <w:tc>
          <w:tcPr>
            <w:tcW w:w="1418"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w:t>
            </w:r>
          </w:p>
        </w:tc>
        <w:tc>
          <w:tcPr>
            <w:tcW w:w="1416"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07/11/2004</w:t>
            </w:r>
          </w:p>
        </w:tc>
        <w:tc>
          <w:tcPr>
            <w:tcW w:w="1134"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08/17/2004</w:t>
            </w:r>
          </w:p>
        </w:tc>
        <w:tc>
          <w:tcPr>
            <w:tcW w:w="1134"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08/21/2004</w:t>
            </w:r>
          </w:p>
        </w:tc>
        <w:tc>
          <w:tcPr>
            <w:tcW w:w="850"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dog</w:t>
            </w:r>
          </w:p>
        </w:tc>
        <w:tc>
          <w:tcPr>
            <w:tcW w:w="851"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 xml:space="preserve">puppy </w:t>
            </w:r>
          </w:p>
          <w:p w:rsidR="00774B79" w:rsidRPr="00AF35F7" w:rsidRDefault="00774B79" w:rsidP="00D45D81">
            <w:pPr>
              <w:pStyle w:val="Tableau"/>
              <w:framePr w:hSpace="0" w:wrap="auto" w:vAnchor="margin" w:hAnchor="text" w:xAlign="left" w:yAlign="inline"/>
            </w:pPr>
            <w:r w:rsidRPr="00AF35F7">
              <w:t>4 mo</w:t>
            </w:r>
          </w:p>
        </w:tc>
        <w:tc>
          <w:tcPr>
            <w:tcW w:w="1042"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Adoption</w:t>
            </w:r>
          </w:p>
        </w:tc>
        <w:tc>
          <w:tcPr>
            <w:tcW w:w="1300"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Bite</w:t>
            </w:r>
          </w:p>
        </w:tc>
        <w:tc>
          <w:tcPr>
            <w:tcW w:w="1172"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No</w:t>
            </w:r>
          </w:p>
        </w:tc>
        <w:tc>
          <w:tcPr>
            <w:tcW w:w="1134"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w:t>
            </w:r>
          </w:p>
        </w:tc>
        <w:tc>
          <w:tcPr>
            <w:tcW w:w="993"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No</w:t>
            </w:r>
          </w:p>
        </w:tc>
        <w:tc>
          <w:tcPr>
            <w:tcW w:w="1134"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Road</w:t>
            </w:r>
          </w:p>
        </w:tc>
        <w:tc>
          <w:tcPr>
            <w:tcW w:w="1272"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Morocco</w:t>
            </w:r>
          </w:p>
        </w:tc>
        <w:tc>
          <w:tcPr>
            <w:tcW w:w="1134"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Bordeaux</w:t>
            </w:r>
          </w:p>
        </w:tc>
        <w:tc>
          <w:tcPr>
            <w:tcW w:w="1134"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_</w:t>
            </w:r>
          </w:p>
        </w:tc>
        <w:tc>
          <w:tcPr>
            <w:tcW w:w="993"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 xml:space="preserve">Known </w:t>
            </w:r>
            <w:r w:rsidRPr="00AF35F7">
              <w:br/>
              <w:t>with an address</w:t>
            </w:r>
          </w:p>
        </w:tc>
        <w:tc>
          <w:tcPr>
            <w:tcW w:w="1143"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Bordeaux</w:t>
            </w:r>
          </w:p>
        </w:tc>
        <w:tc>
          <w:tcPr>
            <w:tcW w:w="1134"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0</w:t>
            </w:r>
          </w:p>
        </w:tc>
        <w:tc>
          <w:tcPr>
            <w:tcW w:w="1229"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10</w:t>
            </w:r>
          </w:p>
        </w:tc>
        <w:tc>
          <w:tcPr>
            <w:tcW w:w="1229"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5</w:t>
            </w:r>
          </w:p>
        </w:tc>
        <w:tc>
          <w:tcPr>
            <w:tcW w:w="993"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187</w:t>
            </w:r>
          </w:p>
        </w:tc>
        <w:tc>
          <w:tcPr>
            <w:tcW w:w="926"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fldChar w:fldCharType="begin"/>
            </w:r>
            <w:r w:rsidRPr="00AF35F7">
              <w:instrText xml:space="preserve"> ADDIN ZOTERO_ITEM CSL_CITATION {"citationID":"1sc9r6aon0","properties":{"formattedCitation":"[8,9]","plainCitation":"[8,9]"},"citationItems":[{"id":1452,"uris":["http://zotero.org/users/1765531/items/2PI88H7B"],"uri":["http://zotero.org/users/1765531/items/2PI88H7B"],"itemData":{"id":1452,"type":"article-journal","title":"An imported case of canine rabies in Aquitaine: investigation and management of the contacts at risk, August 2004-March 2005","container-title":"Euro Surveillance","page":"222-225","volume":"10","issue":"11","source":"NCBI PubMed","abstract":"In August 2004, a case of rabies was diagnosed in a puppy that had been illegally imported from Morocco to Bordeaux (France). Because a great number of people and animals were thought to have come into contact with the puppy, extensive tracing measures were implemented, and an international alert was launched to trace and treat the contacts at risk. One hundred and eighty seven people received post-exposure treatment, eight of whom also received serovaccination, and 57 animals known to have been exposed to the puppy were tested. Six months after the death of the rabid animal, none of the people treated showed any signs of rabies, nor was any secondary animal case reported. The management of this crisis highlights the importance of the role of a rapid alert system at European level. Strict application of sanitary control regulations is essential for animals introduced into EU countries, and all necessary information must be made available to EU residents travelling to rabies enzootic areas.","ISSN":"1560-7917","note":"PMID: 16371687","shortTitle":"An imported case of canine rabies in Aquitaine","journalAbbreviation":"Euro Surveill.","language":"fr","author":[{"family":"Servas","given":"V"},{"family":"Mailles","given":"A"},{"family":"Neau","given":"D"},{"family":"Castor","given":"C"},{"family":"Manetti","given":"A"},{"family":"Fouquet","given":"E"},{"family":"Ragnaud","given":"J-M"},{"family":"Bourhy","given":"H"},{"family":"Paty","given":"M-C"},{"family":"Melik","given":"N"},{"family":"Astoul","given":"J"},{"family":"Cliquet","given":"F"},{"family":"Moiton","given":"M-P"},{"family":"François","given":"C"},{"family":"Coustillas","given":"M"},{"family":"Minet","given":"J-C"},{"family":"Parriaud","given":"P"},{"family":"Capek","given":"I"},{"family":"Filleul","given":"L"}],"issued":{"date-parts":[["2005",11]]},"PMID":"16371687"}},{"id":2360,"uris":["http://zotero.org/users/1765531/items/QP4RC5NA"],"uri":["http://zotero.org/users/1765531/items/QP4RC5NA"],"itemData":{"id":2360,"type":"article-journal","title":"Importation d’un cas de rage canine en Aquitaine : recherche et prise en charge des contacts à risque, août 2004-mars 2005","container-title":"Bulletin Epidémiologique Hebdomadaire","page":"179-180","volume":"36","source":"Google Scholar","journalAbbreviation":"BEH","author":[{"family":"Servas","given":"Véronique"},{"family":"Mailles","given":"Alexandra"},{"family":"Neau","given":"Didier"},{"family":"Castor","given":"Christine"},{"family":"Manetti","given":"Alain"},{"family":"Fouquet","given":"Eric"},{"family":"Ragnaud","given":"Jean-Marie"}],"issued":{"date-parts":[["2005"]]}}}],"schema":"https://github.com/citation-style-language/schema/raw/master/csl-citation.json"} </w:instrText>
            </w:r>
            <w:r w:rsidRPr="00AF35F7">
              <w:fldChar w:fldCharType="separate"/>
            </w:r>
            <w:r w:rsidRPr="00AF35F7">
              <w:t>[8,9]</w:t>
            </w:r>
            <w:r w:rsidRPr="00AF35F7">
              <w:fldChar w:fldCharType="end"/>
            </w:r>
          </w:p>
        </w:tc>
      </w:tr>
      <w:tr w:rsidR="00774B79" w:rsidRPr="00AF35F7" w:rsidTr="00FC75BC">
        <w:trPr>
          <w:gridAfter w:val="1"/>
          <w:wAfter w:w="7" w:type="dxa"/>
          <w:trHeight w:val="497"/>
        </w:trPr>
        <w:tc>
          <w:tcPr>
            <w:tcW w:w="993" w:type="dxa"/>
            <w:tcBorders>
              <w:top w:val="nil"/>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2004</w:t>
            </w:r>
          </w:p>
        </w:tc>
        <w:tc>
          <w:tcPr>
            <w:tcW w:w="1843" w:type="dxa"/>
            <w:tcBorders>
              <w:top w:val="nil"/>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France</w:t>
            </w:r>
            <w:r w:rsidRPr="00AF35F7">
              <w:br/>
              <w:t>(Through Spain)</w:t>
            </w:r>
          </w:p>
        </w:tc>
        <w:tc>
          <w:tcPr>
            <w:tcW w:w="1418" w:type="dxa"/>
            <w:tcBorders>
              <w:top w:val="nil"/>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05/9/2012</w:t>
            </w:r>
          </w:p>
        </w:tc>
        <w:tc>
          <w:tcPr>
            <w:tcW w:w="1416" w:type="dxa"/>
            <w:tcBorders>
              <w:top w:val="nil"/>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05/11/2004</w:t>
            </w:r>
          </w:p>
        </w:tc>
        <w:tc>
          <w:tcPr>
            <w:tcW w:w="1134" w:type="dxa"/>
            <w:tcBorders>
              <w:top w:val="nil"/>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05/10/2004</w:t>
            </w:r>
          </w:p>
        </w:tc>
        <w:tc>
          <w:tcPr>
            <w:tcW w:w="1134" w:type="dxa"/>
            <w:tcBorders>
              <w:top w:val="nil"/>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05/15/2004</w:t>
            </w:r>
          </w:p>
        </w:tc>
        <w:tc>
          <w:tcPr>
            <w:tcW w:w="850" w:type="dxa"/>
            <w:tcBorders>
              <w:top w:val="nil"/>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dog</w:t>
            </w:r>
          </w:p>
        </w:tc>
        <w:tc>
          <w:tcPr>
            <w:tcW w:w="851" w:type="dxa"/>
            <w:tcBorders>
              <w:top w:val="nil"/>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puppy</w:t>
            </w:r>
          </w:p>
          <w:p w:rsidR="00774B79" w:rsidRPr="00AF35F7" w:rsidRDefault="00774B79" w:rsidP="00D45D81">
            <w:pPr>
              <w:pStyle w:val="Tableau"/>
              <w:framePr w:hSpace="0" w:wrap="auto" w:vAnchor="margin" w:hAnchor="text" w:xAlign="left" w:yAlign="inline"/>
            </w:pPr>
            <w:r w:rsidRPr="00AF35F7">
              <w:t xml:space="preserve"> 6 mo</w:t>
            </w:r>
          </w:p>
        </w:tc>
        <w:tc>
          <w:tcPr>
            <w:tcW w:w="1042" w:type="dxa"/>
            <w:tcBorders>
              <w:top w:val="nil"/>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Gift</w:t>
            </w:r>
          </w:p>
        </w:tc>
        <w:tc>
          <w:tcPr>
            <w:tcW w:w="1300" w:type="dxa"/>
            <w:tcBorders>
              <w:top w:val="nil"/>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Sick</w:t>
            </w:r>
          </w:p>
        </w:tc>
        <w:tc>
          <w:tcPr>
            <w:tcW w:w="1172" w:type="dxa"/>
            <w:tcBorders>
              <w:top w:val="nil"/>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No</w:t>
            </w:r>
          </w:p>
        </w:tc>
        <w:tc>
          <w:tcPr>
            <w:tcW w:w="1134" w:type="dxa"/>
            <w:tcBorders>
              <w:top w:val="nil"/>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w:t>
            </w:r>
          </w:p>
        </w:tc>
        <w:tc>
          <w:tcPr>
            <w:tcW w:w="993" w:type="dxa"/>
            <w:tcBorders>
              <w:top w:val="nil"/>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w:t>
            </w:r>
          </w:p>
        </w:tc>
        <w:tc>
          <w:tcPr>
            <w:tcW w:w="1134" w:type="dxa"/>
            <w:tcBorders>
              <w:top w:val="nil"/>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Road</w:t>
            </w:r>
          </w:p>
        </w:tc>
        <w:tc>
          <w:tcPr>
            <w:tcW w:w="1272" w:type="dxa"/>
            <w:tcBorders>
              <w:top w:val="nil"/>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Morocco</w:t>
            </w:r>
          </w:p>
        </w:tc>
        <w:tc>
          <w:tcPr>
            <w:tcW w:w="1134" w:type="dxa"/>
            <w:tcBorders>
              <w:top w:val="nil"/>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St Gery (24)</w:t>
            </w:r>
          </w:p>
        </w:tc>
        <w:tc>
          <w:tcPr>
            <w:tcW w:w="1134" w:type="dxa"/>
            <w:tcBorders>
              <w:top w:val="nil"/>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_</w:t>
            </w:r>
          </w:p>
        </w:tc>
        <w:tc>
          <w:tcPr>
            <w:tcW w:w="993" w:type="dxa"/>
            <w:tcBorders>
              <w:top w:val="nil"/>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 xml:space="preserve">Known </w:t>
            </w:r>
            <w:r w:rsidRPr="00AF35F7">
              <w:br/>
              <w:t>with an address</w:t>
            </w:r>
          </w:p>
        </w:tc>
        <w:tc>
          <w:tcPr>
            <w:tcW w:w="1143" w:type="dxa"/>
            <w:tcBorders>
              <w:top w:val="nil"/>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St Gery (24)</w:t>
            </w:r>
          </w:p>
        </w:tc>
        <w:tc>
          <w:tcPr>
            <w:tcW w:w="1134" w:type="dxa"/>
            <w:tcBorders>
              <w:top w:val="nil"/>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11</w:t>
            </w:r>
          </w:p>
        </w:tc>
        <w:tc>
          <w:tcPr>
            <w:tcW w:w="1229" w:type="dxa"/>
            <w:tcBorders>
              <w:top w:val="nil"/>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0</w:t>
            </w:r>
          </w:p>
        </w:tc>
        <w:tc>
          <w:tcPr>
            <w:tcW w:w="1229" w:type="dxa"/>
            <w:tcBorders>
              <w:top w:val="nil"/>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5</w:t>
            </w:r>
          </w:p>
        </w:tc>
        <w:tc>
          <w:tcPr>
            <w:tcW w:w="993" w:type="dxa"/>
            <w:tcBorders>
              <w:top w:val="nil"/>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11</w:t>
            </w:r>
          </w:p>
        </w:tc>
        <w:tc>
          <w:tcPr>
            <w:tcW w:w="926" w:type="dxa"/>
            <w:tcBorders>
              <w:top w:val="nil"/>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fldChar w:fldCharType="begin"/>
            </w:r>
            <w:r w:rsidRPr="00AF35F7">
              <w:instrText xml:space="preserve"> ADDIN ZOTERO_ITEM CSL_CITATION {"citationID":"s2iucadlq","properties":{"formattedCitation":"[3,5]","plainCitation":"[3,5]"},"citationItems":[{"id":1446,"uris":["http://zotero.org/users/1765531/items/HUNRGVWV"],"uri":["http://zotero.org/users/1765531/items/HUNRGVWV"],"itemData":{"id":1446,"type":"article-journal","title":"Rabid dog illegally imported to France from Morocco, August 2011","container-title":"Euro Surveillance","page":"pii=19946","volume":"16","issue":"33","source":"NCBI PubMed","abstract":"In August 2011, a case of canine rabies was notified to the French veterinary services. The dog was a three-month-old puppy illegally imported from Morocco that presented behavioural changes on 1 August and was admitted to a veterinary clinic on 6 August. It died the following day and the body was shortly sent to the national reference centre where rabies was laboratory-confirmed on 11 August. Contact tracing and post-exposure treatment were initiated immediately.","ISSN":"1560-7917","note":"PMID: 21871230","journalAbbreviation":"Euro Surveill","language":"eng","author":[{"family":"Mailles","given":"A"},{"family":"Boisseleau","given":"D"},{"family":"Dacheux","given":"L"},{"family":"Michalewiscz","given":"C"},{"family":"Gloaguen","given":"C"},{"family":"Ponçon","given":"N"},{"family":"Bourhy","given":"H"},{"family":"Callon","given":"H"},{"family":"Vaillant","given":"V"},{"family":"Dabosville","given":"I"},{"family":"Morineau-Le Houssine","given":"P"}],"issued":{"date-parts":[["2011"]]},"PMID":"21871230"}},{"id":542,"uris":["http://zotero.org/users/1765531/items/IF54ZR83"],"uri":["http://zotero.org/users/1765531/items/IF54ZR83"],"itemData":{"id":542,"type":"article-journal","title":"Imported rabies, European Union and Switzerland, 2001–2010","container-title":"Emerging infectious diseases","page":"751","volume":"17","issue":"4","source":"Google Scholar","author":[{"family":"Johnson","given":"Nicholas"},{"family":"Freuling","given":"Conrad"},{"family":"Horton","given":"Daniel"},{"family":"Müller","given":"Thomas"},{"family":"Fooks","given":"Anthony R."}],"issued":{"date-parts":[["2011"]]}}}],"schema":"https://github.com/citation-style-language/schema/raw/master/csl-citation.json"} </w:instrText>
            </w:r>
            <w:r w:rsidRPr="00AF35F7">
              <w:fldChar w:fldCharType="separate"/>
            </w:r>
            <w:r w:rsidRPr="00AF35F7">
              <w:t>[3,5]</w:t>
            </w:r>
            <w:r w:rsidRPr="00AF35F7">
              <w:fldChar w:fldCharType="end"/>
            </w:r>
            <w:r w:rsidRPr="00AF35F7">
              <w:t xml:space="preserve"> </w:t>
            </w:r>
          </w:p>
        </w:tc>
      </w:tr>
      <w:tr w:rsidR="00774B79" w:rsidRPr="00AF35F7" w:rsidTr="00FC75BC">
        <w:trPr>
          <w:gridAfter w:val="1"/>
          <w:wAfter w:w="7" w:type="dxa"/>
          <w:trHeight w:val="1484"/>
        </w:trPr>
        <w:tc>
          <w:tcPr>
            <w:tcW w:w="993"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2007</w:t>
            </w:r>
          </w:p>
        </w:tc>
        <w:tc>
          <w:tcPr>
            <w:tcW w:w="1843" w:type="dxa"/>
            <w:tcBorders>
              <w:top w:val="single" w:sz="2" w:space="0" w:color="auto"/>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France</w:t>
            </w:r>
            <w:r w:rsidRPr="00AF35F7">
              <w:br/>
              <w:t>(Through Portugal and Spain)</w:t>
            </w:r>
          </w:p>
        </w:tc>
        <w:tc>
          <w:tcPr>
            <w:tcW w:w="1418"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NA</w:t>
            </w:r>
          </w:p>
        </w:tc>
        <w:tc>
          <w:tcPr>
            <w:tcW w:w="1416" w:type="dxa"/>
            <w:tcBorders>
              <w:top w:val="single" w:sz="2" w:space="0" w:color="auto"/>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10/20/2007 in Spain</w:t>
            </w:r>
            <w:r w:rsidRPr="00AF35F7">
              <w:br/>
              <w:t xml:space="preserve">then 2-3 days in Portugal </w:t>
            </w:r>
            <w:r w:rsidRPr="00AF35F7">
              <w:br/>
              <w:t>then 10/23/2007 in Spain</w:t>
            </w:r>
            <w:r w:rsidRPr="00AF35F7">
              <w:br/>
              <w:t>then 10/28/2007 in France</w:t>
            </w:r>
          </w:p>
        </w:tc>
        <w:tc>
          <w:tcPr>
            <w:tcW w:w="1134"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11/2/2007</w:t>
            </w:r>
          </w:p>
        </w:tc>
        <w:tc>
          <w:tcPr>
            <w:tcW w:w="1134"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11/12/2007</w:t>
            </w:r>
          </w:p>
        </w:tc>
        <w:tc>
          <w:tcPr>
            <w:tcW w:w="850"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dog</w:t>
            </w:r>
            <w:r w:rsidRPr="00AF35F7">
              <w:rPr>
                <w:bCs/>
                <w:color w:val="000000"/>
              </w:rPr>
              <w:t>†</w:t>
            </w:r>
          </w:p>
        </w:tc>
        <w:tc>
          <w:tcPr>
            <w:tcW w:w="851" w:type="dxa"/>
            <w:tcBorders>
              <w:top w:val="single" w:sz="2" w:space="0" w:color="auto"/>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adult</w:t>
            </w:r>
          </w:p>
        </w:tc>
        <w:tc>
          <w:tcPr>
            <w:tcW w:w="1042" w:type="dxa"/>
            <w:tcBorders>
              <w:top w:val="single" w:sz="2" w:space="0" w:color="auto"/>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 xml:space="preserve">NA </w:t>
            </w:r>
            <w:r w:rsidRPr="00AF35F7">
              <w:br/>
              <w:t>French dog</w:t>
            </w:r>
          </w:p>
        </w:tc>
        <w:tc>
          <w:tcPr>
            <w:tcW w:w="1300" w:type="dxa"/>
            <w:tcBorders>
              <w:top w:val="single" w:sz="2" w:space="0" w:color="auto"/>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Sick</w:t>
            </w:r>
          </w:p>
        </w:tc>
        <w:tc>
          <w:tcPr>
            <w:tcW w:w="1172"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Yes</w:t>
            </w:r>
          </w:p>
        </w:tc>
        <w:tc>
          <w:tcPr>
            <w:tcW w:w="1134"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No</w:t>
            </w:r>
          </w:p>
        </w:tc>
        <w:tc>
          <w:tcPr>
            <w:tcW w:w="993"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No</w:t>
            </w:r>
          </w:p>
        </w:tc>
        <w:tc>
          <w:tcPr>
            <w:tcW w:w="1134"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Road</w:t>
            </w:r>
          </w:p>
        </w:tc>
        <w:tc>
          <w:tcPr>
            <w:tcW w:w="1272" w:type="dxa"/>
            <w:tcBorders>
              <w:top w:val="single" w:sz="2" w:space="0" w:color="auto"/>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Morocco</w:t>
            </w:r>
          </w:p>
        </w:tc>
        <w:tc>
          <w:tcPr>
            <w:tcW w:w="1134"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Gers</w:t>
            </w:r>
          </w:p>
        </w:tc>
        <w:tc>
          <w:tcPr>
            <w:tcW w:w="1134" w:type="dxa"/>
            <w:tcBorders>
              <w:top w:val="single" w:sz="2" w:space="0" w:color="auto"/>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_</w:t>
            </w:r>
          </w:p>
        </w:tc>
        <w:tc>
          <w:tcPr>
            <w:tcW w:w="993" w:type="dxa"/>
            <w:tcBorders>
              <w:top w:val="single" w:sz="2" w:space="0" w:color="auto"/>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 xml:space="preserve">Known </w:t>
            </w:r>
            <w:r w:rsidRPr="00AF35F7">
              <w:br/>
              <w:t>with an address</w:t>
            </w:r>
          </w:p>
        </w:tc>
        <w:tc>
          <w:tcPr>
            <w:tcW w:w="1143" w:type="dxa"/>
            <w:tcBorders>
              <w:top w:val="single" w:sz="2" w:space="0" w:color="auto"/>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Morocco</w:t>
            </w:r>
          </w:p>
        </w:tc>
        <w:tc>
          <w:tcPr>
            <w:tcW w:w="1134" w:type="dxa"/>
            <w:tcBorders>
              <w:top w:val="single" w:sz="2" w:space="0" w:color="auto"/>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0</w:t>
            </w:r>
          </w:p>
        </w:tc>
        <w:tc>
          <w:tcPr>
            <w:tcW w:w="1229" w:type="dxa"/>
            <w:tcBorders>
              <w:top w:val="single" w:sz="2" w:space="0" w:color="auto"/>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5 (Spain)</w:t>
            </w:r>
            <w:r w:rsidRPr="00AF35F7">
              <w:rPr>
                <w:color w:val="333333"/>
                <w:vertAlign w:val="superscript"/>
              </w:rPr>
              <w:t>¶</w:t>
            </w:r>
            <w:r w:rsidRPr="00AF35F7">
              <w:br/>
              <w:t>5 (France)</w:t>
            </w:r>
          </w:p>
        </w:tc>
        <w:tc>
          <w:tcPr>
            <w:tcW w:w="1229" w:type="dxa"/>
            <w:tcBorders>
              <w:top w:val="single" w:sz="2" w:space="0" w:color="auto"/>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11</w:t>
            </w:r>
          </w:p>
        </w:tc>
        <w:tc>
          <w:tcPr>
            <w:tcW w:w="993"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0</w:t>
            </w:r>
          </w:p>
        </w:tc>
        <w:tc>
          <w:tcPr>
            <w:tcW w:w="926" w:type="dxa"/>
            <w:tcBorders>
              <w:top w:val="single" w:sz="2" w:space="0" w:color="auto"/>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fldChar w:fldCharType="begin"/>
            </w:r>
            <w:r w:rsidRPr="00AF35F7">
              <w:instrText xml:space="preserve"> ADDIN ZOTERO_ITEM CSL_CITATION {"citationID":"2a5qg2ijhc","properties":{"formattedCitation":"[3,10]","plainCitation":"[3,10]"},"citationItems":[{"id":1446,"uris":["http://zotero.org/users/1765531/items/HUNRGVWV"],"uri":["http://zotero.org/users/1765531/items/HUNRGVWV"],"itemData":{"id":1446,"type":"article-journal","title":"Rabid dog illegally imported to France from Morocco, August 2011","container-title":"Euro Surveillance","page":"pii=19946","volume":"16","issue":"33","source":"NCBI PubMed","abstract":"In August 2011, a case of canine rabies was notified to the French veterinary services. The dog was a three-month-old puppy illegally imported from Morocco that presented behavioural changes on 1 August and was admitted to a veterinary clinic on 6 August. It died the following day and the body was shortly sent to the national reference centre where rabies was laboratory-confirmed on 11 August. Contact tracing and post-exposure treatment were initiated immediately.","ISSN":"1560-7917","note":"PMID: 21871230","journalAbbreviation":"Euro Surveill","language":"eng","author":[{"family":"Mailles","given":"A"},{"family":"Boisseleau","given":"D"},{"family":"Dacheux","given":"L"},{"family":"Michalewiscz","given":"C"},{"family":"Gloaguen","given":"C"},{"family":"Ponçon","given":"N"},{"family":"Bourhy","given":"H"},{"family":"Callon","given":"H"},{"family":"Vaillant","given":"V"},{"family":"Dabosville","given":"I"},{"family":"Morineau-Le Houssine","given":"P"}],"issued":{"date-parts":[["2011"]]},"PMID":"21871230"}},{"id":1484,"uris":["http://zotero.org/users/1765531/items/IGZBHAVC"],"uri":["http://zotero.org/users/1765531/items/IGZBHAVC"],"itemData":{"id":1484,"type":"report","title":"Note de service  DGAL/SDSPA/N2008-8104 : Situation de la rage au 30 avril 2008","publisher":"DGAL","issued":{"date-parts":[["2008"]]}}}],"schema":"https://github.com/citation-style-language/schema/raw/master/csl-citation.json"} </w:instrText>
            </w:r>
            <w:r w:rsidRPr="00AF35F7">
              <w:fldChar w:fldCharType="separate"/>
            </w:r>
            <w:r w:rsidRPr="00AF35F7">
              <w:t>[3,10]</w:t>
            </w:r>
            <w:r w:rsidRPr="00AF35F7">
              <w:fldChar w:fldCharType="end"/>
            </w:r>
          </w:p>
        </w:tc>
      </w:tr>
      <w:tr w:rsidR="00774B79" w:rsidRPr="00AF35F7" w:rsidTr="00FC75BC">
        <w:trPr>
          <w:gridAfter w:val="1"/>
          <w:wAfter w:w="7" w:type="dxa"/>
          <w:trHeight w:val="308"/>
        </w:trPr>
        <w:tc>
          <w:tcPr>
            <w:tcW w:w="993" w:type="dxa"/>
            <w:tcBorders>
              <w:top w:val="nil"/>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2007</w:t>
            </w:r>
          </w:p>
        </w:tc>
        <w:tc>
          <w:tcPr>
            <w:tcW w:w="1843" w:type="dxa"/>
            <w:tcBorders>
              <w:top w:val="nil"/>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Belgium</w:t>
            </w:r>
          </w:p>
        </w:tc>
        <w:tc>
          <w:tcPr>
            <w:tcW w:w="1418" w:type="dxa"/>
            <w:tcBorders>
              <w:top w:val="nil"/>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07/?/2007</w:t>
            </w:r>
          </w:p>
        </w:tc>
        <w:tc>
          <w:tcPr>
            <w:tcW w:w="1416" w:type="dxa"/>
            <w:tcBorders>
              <w:top w:val="nil"/>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07/7/2007</w:t>
            </w:r>
          </w:p>
        </w:tc>
        <w:tc>
          <w:tcPr>
            <w:tcW w:w="1134" w:type="dxa"/>
            <w:tcBorders>
              <w:top w:val="nil"/>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10/16/2007</w:t>
            </w:r>
          </w:p>
        </w:tc>
        <w:tc>
          <w:tcPr>
            <w:tcW w:w="1134" w:type="dxa"/>
            <w:tcBorders>
              <w:top w:val="nil"/>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10/20/2007</w:t>
            </w:r>
          </w:p>
        </w:tc>
        <w:tc>
          <w:tcPr>
            <w:tcW w:w="850" w:type="dxa"/>
            <w:tcBorders>
              <w:top w:val="nil"/>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dog</w:t>
            </w:r>
          </w:p>
        </w:tc>
        <w:tc>
          <w:tcPr>
            <w:tcW w:w="851" w:type="dxa"/>
            <w:tcBorders>
              <w:top w:val="nil"/>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 xml:space="preserve">puppy </w:t>
            </w:r>
          </w:p>
          <w:p w:rsidR="00774B79" w:rsidRPr="00AF35F7" w:rsidRDefault="00774B79" w:rsidP="00D45D81">
            <w:pPr>
              <w:pStyle w:val="Tableau"/>
              <w:framePr w:hSpace="0" w:wrap="auto" w:vAnchor="margin" w:hAnchor="text" w:xAlign="left" w:yAlign="inline"/>
            </w:pPr>
            <w:r w:rsidRPr="00AF35F7">
              <w:t>1 mo</w:t>
            </w:r>
          </w:p>
        </w:tc>
        <w:tc>
          <w:tcPr>
            <w:tcW w:w="1042" w:type="dxa"/>
            <w:tcBorders>
              <w:top w:val="nil"/>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Adoption</w:t>
            </w:r>
          </w:p>
        </w:tc>
        <w:tc>
          <w:tcPr>
            <w:tcW w:w="1300" w:type="dxa"/>
            <w:tcBorders>
              <w:top w:val="nil"/>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Sick</w:t>
            </w:r>
          </w:p>
        </w:tc>
        <w:tc>
          <w:tcPr>
            <w:tcW w:w="1172" w:type="dxa"/>
            <w:tcBorders>
              <w:top w:val="nil"/>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No</w:t>
            </w:r>
          </w:p>
        </w:tc>
        <w:tc>
          <w:tcPr>
            <w:tcW w:w="1134" w:type="dxa"/>
            <w:tcBorders>
              <w:top w:val="nil"/>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No</w:t>
            </w:r>
          </w:p>
        </w:tc>
        <w:tc>
          <w:tcPr>
            <w:tcW w:w="993" w:type="dxa"/>
            <w:tcBorders>
              <w:top w:val="nil"/>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Yes</w:t>
            </w:r>
          </w:p>
        </w:tc>
        <w:tc>
          <w:tcPr>
            <w:tcW w:w="1134" w:type="dxa"/>
            <w:tcBorders>
              <w:top w:val="nil"/>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Plane</w:t>
            </w:r>
          </w:p>
        </w:tc>
        <w:tc>
          <w:tcPr>
            <w:tcW w:w="1272" w:type="dxa"/>
            <w:tcBorders>
              <w:top w:val="nil"/>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Morocco</w:t>
            </w:r>
          </w:p>
        </w:tc>
        <w:tc>
          <w:tcPr>
            <w:tcW w:w="1134" w:type="dxa"/>
            <w:tcBorders>
              <w:top w:val="nil"/>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Beersel</w:t>
            </w:r>
          </w:p>
        </w:tc>
        <w:tc>
          <w:tcPr>
            <w:tcW w:w="1134" w:type="dxa"/>
            <w:tcBorders>
              <w:top w:val="nil"/>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_</w:t>
            </w:r>
          </w:p>
        </w:tc>
        <w:tc>
          <w:tcPr>
            <w:tcW w:w="993" w:type="dxa"/>
            <w:tcBorders>
              <w:top w:val="nil"/>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 xml:space="preserve">Known </w:t>
            </w:r>
            <w:r w:rsidRPr="00AF35F7">
              <w:br/>
              <w:t>with an address</w:t>
            </w:r>
          </w:p>
        </w:tc>
        <w:tc>
          <w:tcPr>
            <w:tcW w:w="1143" w:type="dxa"/>
            <w:tcBorders>
              <w:top w:val="nil"/>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Beersel, Brussels</w:t>
            </w:r>
          </w:p>
        </w:tc>
        <w:tc>
          <w:tcPr>
            <w:tcW w:w="1134" w:type="dxa"/>
            <w:tcBorders>
              <w:top w:val="nil"/>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0</w:t>
            </w:r>
          </w:p>
        </w:tc>
        <w:tc>
          <w:tcPr>
            <w:tcW w:w="1229" w:type="dxa"/>
            <w:tcBorders>
              <w:top w:val="nil"/>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10</w:t>
            </w:r>
          </w:p>
        </w:tc>
        <w:tc>
          <w:tcPr>
            <w:tcW w:w="1229" w:type="dxa"/>
            <w:tcBorders>
              <w:top w:val="nil"/>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5</w:t>
            </w:r>
          </w:p>
        </w:tc>
        <w:tc>
          <w:tcPr>
            <w:tcW w:w="993" w:type="dxa"/>
            <w:tcBorders>
              <w:top w:val="nil"/>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41</w:t>
            </w:r>
          </w:p>
        </w:tc>
        <w:tc>
          <w:tcPr>
            <w:tcW w:w="926" w:type="dxa"/>
            <w:tcBorders>
              <w:top w:val="nil"/>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fldChar w:fldCharType="begin"/>
            </w:r>
            <w:r w:rsidRPr="00AF35F7">
              <w:instrText xml:space="preserve"> ADDIN ZOTERO_ITEM CSL_CITATION {"citationID":"23hfv5qeep","properties":{"formattedCitation":"[11]","plainCitation":"[11]"},"citationItems":[{"id":2754,"uris":["http://zotero.org/users/1765531/items/UVUBEKQB"],"uri":["http://zotero.org/users/1765531/items/UVUBEKQB"],"itemData":{"id":2754,"type":"article-journal","title":"Two cases of imported canine rabies in the Brussels  area within six months time","container-title":"Rabies Bulletin Europe","page":"5-6","volume":"32","issue":"1","author":[{"family":"Le Roux","given":"I"},{"family":"Van Gucht","given":"S"}],"issued":{"date-parts":[["2008"]]}}}],"schema":"https://github.com/citation-style-language/schema/raw/master/csl-citation.json"} </w:instrText>
            </w:r>
            <w:r w:rsidRPr="00AF35F7">
              <w:fldChar w:fldCharType="separate"/>
            </w:r>
            <w:r w:rsidRPr="00AF35F7">
              <w:t>[11]</w:t>
            </w:r>
            <w:r w:rsidRPr="00AF35F7">
              <w:fldChar w:fldCharType="end"/>
            </w:r>
          </w:p>
        </w:tc>
      </w:tr>
      <w:tr w:rsidR="00774B79" w:rsidRPr="00AF35F7" w:rsidTr="00FC75BC">
        <w:trPr>
          <w:gridAfter w:val="1"/>
          <w:wAfter w:w="7" w:type="dxa"/>
          <w:trHeight w:val="188"/>
        </w:trPr>
        <w:tc>
          <w:tcPr>
            <w:tcW w:w="993"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2008</w:t>
            </w:r>
          </w:p>
        </w:tc>
        <w:tc>
          <w:tcPr>
            <w:tcW w:w="1843" w:type="dxa"/>
            <w:tcBorders>
              <w:top w:val="single" w:sz="2" w:space="0" w:color="auto"/>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France</w:t>
            </w:r>
          </w:p>
        </w:tc>
        <w:tc>
          <w:tcPr>
            <w:tcW w:w="1418"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NA</w:t>
            </w:r>
          </w:p>
        </w:tc>
        <w:tc>
          <w:tcPr>
            <w:tcW w:w="1416" w:type="dxa"/>
            <w:tcBorders>
              <w:top w:val="single" w:sz="2" w:space="0" w:color="auto"/>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NA</w:t>
            </w:r>
          </w:p>
        </w:tc>
        <w:tc>
          <w:tcPr>
            <w:tcW w:w="1134"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01/2/2008</w:t>
            </w:r>
          </w:p>
        </w:tc>
        <w:tc>
          <w:tcPr>
            <w:tcW w:w="1134"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01/5/2008</w:t>
            </w:r>
          </w:p>
        </w:tc>
        <w:tc>
          <w:tcPr>
            <w:tcW w:w="850"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dog</w:t>
            </w:r>
            <w:r w:rsidRPr="00AF35F7">
              <w:rPr>
                <w:bCs/>
                <w:color w:val="000000"/>
              </w:rPr>
              <w:t>†</w:t>
            </w:r>
          </w:p>
        </w:tc>
        <w:tc>
          <w:tcPr>
            <w:tcW w:w="851" w:type="dxa"/>
            <w:tcBorders>
              <w:top w:val="single" w:sz="2" w:space="0" w:color="auto"/>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 xml:space="preserve">adult </w:t>
            </w:r>
          </w:p>
        </w:tc>
        <w:tc>
          <w:tcPr>
            <w:tcW w:w="1042" w:type="dxa"/>
            <w:tcBorders>
              <w:top w:val="single" w:sz="2" w:space="0" w:color="auto"/>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 xml:space="preserve">NA </w:t>
            </w:r>
            <w:r w:rsidRPr="00AF35F7">
              <w:br/>
              <w:t>French dog</w:t>
            </w:r>
          </w:p>
        </w:tc>
        <w:tc>
          <w:tcPr>
            <w:tcW w:w="1300" w:type="dxa"/>
            <w:tcBorders>
              <w:top w:val="single" w:sz="2" w:space="0" w:color="auto"/>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Retrospective</w:t>
            </w:r>
            <w:r w:rsidRPr="00AF35F7">
              <w:br/>
              <w:t>(secondary cases)</w:t>
            </w:r>
          </w:p>
        </w:tc>
        <w:tc>
          <w:tcPr>
            <w:tcW w:w="1172"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No</w:t>
            </w:r>
          </w:p>
        </w:tc>
        <w:tc>
          <w:tcPr>
            <w:tcW w:w="1134"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w:t>
            </w:r>
          </w:p>
        </w:tc>
        <w:tc>
          <w:tcPr>
            <w:tcW w:w="993"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w:t>
            </w:r>
          </w:p>
        </w:tc>
        <w:tc>
          <w:tcPr>
            <w:tcW w:w="1134"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NA</w:t>
            </w:r>
          </w:p>
        </w:tc>
        <w:tc>
          <w:tcPr>
            <w:tcW w:w="1272" w:type="dxa"/>
            <w:tcBorders>
              <w:top w:val="single" w:sz="2" w:space="0" w:color="auto"/>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France</w:t>
            </w:r>
          </w:p>
        </w:tc>
        <w:tc>
          <w:tcPr>
            <w:tcW w:w="1134"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Grandpuits (77)</w:t>
            </w:r>
          </w:p>
        </w:tc>
        <w:tc>
          <w:tcPr>
            <w:tcW w:w="1134" w:type="dxa"/>
            <w:tcBorders>
              <w:top w:val="single" w:sz="2" w:space="0" w:color="auto"/>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_</w:t>
            </w:r>
          </w:p>
        </w:tc>
        <w:tc>
          <w:tcPr>
            <w:tcW w:w="993" w:type="dxa"/>
            <w:tcBorders>
              <w:top w:val="single" w:sz="2" w:space="0" w:color="auto"/>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 xml:space="preserve">Known </w:t>
            </w:r>
            <w:r w:rsidRPr="00AF35F7">
              <w:br/>
              <w:t>with an address</w:t>
            </w:r>
          </w:p>
        </w:tc>
        <w:tc>
          <w:tcPr>
            <w:tcW w:w="1143" w:type="dxa"/>
            <w:tcBorders>
              <w:top w:val="single" w:sz="2" w:space="0" w:color="auto"/>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Grandpuits (77)</w:t>
            </w:r>
          </w:p>
        </w:tc>
        <w:tc>
          <w:tcPr>
            <w:tcW w:w="1134"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NA</w:t>
            </w:r>
          </w:p>
        </w:tc>
        <w:tc>
          <w:tcPr>
            <w:tcW w:w="1229" w:type="dxa"/>
            <w:tcBorders>
              <w:top w:val="single" w:sz="2" w:space="0" w:color="auto"/>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10</w:t>
            </w:r>
          </w:p>
        </w:tc>
        <w:tc>
          <w:tcPr>
            <w:tcW w:w="1229"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4</w:t>
            </w:r>
          </w:p>
        </w:tc>
        <w:tc>
          <w:tcPr>
            <w:tcW w:w="993"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0</w:t>
            </w:r>
          </w:p>
        </w:tc>
        <w:tc>
          <w:tcPr>
            <w:tcW w:w="926" w:type="dxa"/>
            <w:tcBorders>
              <w:top w:val="single" w:sz="2" w:space="0" w:color="auto"/>
              <w:bottom w:val="nil"/>
            </w:tcBorders>
            <w:shd w:val="clear" w:color="auto" w:fill="auto"/>
            <w:vAlign w:val="center"/>
          </w:tcPr>
          <w:p w:rsidR="00774B79" w:rsidRPr="00AF35F7" w:rsidRDefault="00774B79" w:rsidP="00D45D81">
            <w:pPr>
              <w:pStyle w:val="Tableau"/>
              <w:framePr w:hSpace="0" w:wrap="auto" w:vAnchor="margin" w:hAnchor="text" w:xAlign="left" w:yAlign="inline"/>
            </w:pPr>
            <w:r w:rsidRPr="00AF35F7">
              <w:fldChar w:fldCharType="begin"/>
            </w:r>
            <w:r w:rsidRPr="00AF35F7">
              <w:instrText xml:space="preserve"> ADDIN ZOTERO_ITEM CSL_CITATION {"citationID":"i42YBgNR","properties":{"formattedCitation":"[3,10]","plainCitation":"[3,10]"},"citationItems":[{"id":1446,"uris":["http://zotero.org/users/1765531/items/HUNRGVWV"],"uri":["http://zotero.org/users/1765531/items/HUNRGVWV"],"itemData":{"id":1446,"type":"article-journal","title":"Rabid dog illegally imported to France from Morocco, August 2011","container-title":"Euro Surveillance","page":"pii=19946","volume":"16","issue":"33","source":"NCBI PubMed","abstract":"In August 2011, a case of canine rabies was notified to the French veterinary services. The dog was a three-month-old puppy illegally imported from Morocco that presented behavioural changes on 1 August and was admitted to a veterinary clinic on 6 August. It died the following day and the body was shortly sent to the national reference centre where rabies was laboratory-confirmed on 11 August. Contact tracing and post-exposure treatment were initiated immediately.","ISSN":"1560-7917","note":"PMID: 21871230","journalAbbreviation":"Euro Surveill","language":"eng","author":[{"family":"Mailles","given":"A"},{"family":"Boisseleau","given":"D"},{"family":"Dacheux","given":"L"},{"family":"Michalewiscz","given":"C"},{"family":"Gloaguen","given":"C"},{"family":"Ponçon","given":"N"},{"family":"Bourhy","given":"H"},{"family":"Callon","given":"H"},{"family":"Vaillant","given":"V"},{"family":"Dabosville","given":"I"},{"family":"Morineau-Le Houssine","given":"P"}],"issued":{"date-parts":[["2011"]]},"PMID":"21871230"}},{"id":1484,"uris":["http://zotero.org/users/1765531/items/IGZBHAVC"],"uri":["http://zotero.org/users/1765531/items/IGZBHAVC"],"itemData":{"id":1484,"type":"report","title":"Note de service  DGAL/SDSPA/N2008-8104 : Situation de la rage au 30 avril 2008","publisher":"DGAL","issued":{"date-parts":[["2008"]]}}}],"schema":"https://github.com/citation-style-language/schema/raw/master/csl-citation.json"} </w:instrText>
            </w:r>
            <w:r w:rsidRPr="00AF35F7">
              <w:fldChar w:fldCharType="separate"/>
            </w:r>
            <w:r w:rsidRPr="00AF35F7">
              <w:t>[3,10]</w:t>
            </w:r>
            <w:r w:rsidRPr="00AF35F7">
              <w:fldChar w:fldCharType="end"/>
            </w:r>
          </w:p>
        </w:tc>
      </w:tr>
      <w:tr w:rsidR="00774B79" w:rsidRPr="00AF35F7" w:rsidTr="00FC75BC">
        <w:trPr>
          <w:gridAfter w:val="1"/>
          <w:wAfter w:w="7" w:type="dxa"/>
          <w:trHeight w:val="480"/>
        </w:trPr>
        <w:tc>
          <w:tcPr>
            <w:tcW w:w="993"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2008</w:t>
            </w:r>
          </w:p>
        </w:tc>
        <w:tc>
          <w:tcPr>
            <w:tcW w:w="1843"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France</w:t>
            </w:r>
          </w:p>
        </w:tc>
        <w:tc>
          <w:tcPr>
            <w:tcW w:w="1418"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NA</w:t>
            </w:r>
          </w:p>
        </w:tc>
        <w:tc>
          <w:tcPr>
            <w:tcW w:w="1416"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NA</w:t>
            </w:r>
          </w:p>
        </w:tc>
        <w:tc>
          <w:tcPr>
            <w:tcW w:w="1134"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02/15/2008</w:t>
            </w:r>
          </w:p>
        </w:tc>
        <w:tc>
          <w:tcPr>
            <w:tcW w:w="1134"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02/19/2008</w:t>
            </w:r>
          </w:p>
        </w:tc>
        <w:tc>
          <w:tcPr>
            <w:tcW w:w="850"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dog</w:t>
            </w:r>
            <w:r w:rsidRPr="00AF35F7">
              <w:rPr>
                <w:bCs/>
                <w:color w:val="000000"/>
              </w:rPr>
              <w:t>†</w:t>
            </w:r>
          </w:p>
        </w:tc>
        <w:tc>
          <w:tcPr>
            <w:tcW w:w="851"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 xml:space="preserve">puppy </w:t>
            </w:r>
          </w:p>
          <w:p w:rsidR="00774B79" w:rsidRPr="00AF35F7" w:rsidRDefault="00774B79" w:rsidP="00D45D81">
            <w:pPr>
              <w:pStyle w:val="Tableau"/>
              <w:framePr w:hSpace="0" w:wrap="auto" w:vAnchor="margin" w:hAnchor="text" w:xAlign="left" w:yAlign="inline"/>
            </w:pPr>
            <w:r w:rsidRPr="00AF35F7">
              <w:t>9 mo</w:t>
            </w:r>
          </w:p>
        </w:tc>
        <w:tc>
          <w:tcPr>
            <w:tcW w:w="1042"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 xml:space="preserve">NA </w:t>
            </w:r>
            <w:r w:rsidRPr="00AF35F7">
              <w:br/>
              <w:t>French dog</w:t>
            </w:r>
          </w:p>
        </w:tc>
        <w:tc>
          <w:tcPr>
            <w:tcW w:w="1300"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Retrospective</w:t>
            </w:r>
            <w:r w:rsidRPr="00AF35F7">
              <w:br/>
              <w:t>(secondary cases)</w:t>
            </w:r>
          </w:p>
        </w:tc>
        <w:tc>
          <w:tcPr>
            <w:tcW w:w="1172"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No</w:t>
            </w:r>
          </w:p>
        </w:tc>
        <w:tc>
          <w:tcPr>
            <w:tcW w:w="1134"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w:t>
            </w:r>
          </w:p>
        </w:tc>
        <w:tc>
          <w:tcPr>
            <w:tcW w:w="993"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w:t>
            </w:r>
          </w:p>
        </w:tc>
        <w:tc>
          <w:tcPr>
            <w:tcW w:w="1134"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NA</w:t>
            </w:r>
          </w:p>
        </w:tc>
        <w:tc>
          <w:tcPr>
            <w:tcW w:w="1272"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France</w:t>
            </w:r>
          </w:p>
        </w:tc>
        <w:tc>
          <w:tcPr>
            <w:tcW w:w="1134"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Grandpuits (77)</w:t>
            </w:r>
          </w:p>
        </w:tc>
        <w:tc>
          <w:tcPr>
            <w:tcW w:w="1134"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_</w:t>
            </w:r>
          </w:p>
        </w:tc>
        <w:tc>
          <w:tcPr>
            <w:tcW w:w="993"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 xml:space="preserve">Known </w:t>
            </w:r>
            <w:r w:rsidRPr="00AF35F7">
              <w:br/>
              <w:t>with an address</w:t>
            </w:r>
          </w:p>
        </w:tc>
        <w:tc>
          <w:tcPr>
            <w:tcW w:w="1143"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Grandpuits (77)</w:t>
            </w:r>
          </w:p>
        </w:tc>
        <w:tc>
          <w:tcPr>
            <w:tcW w:w="1134"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NA</w:t>
            </w:r>
          </w:p>
        </w:tc>
        <w:tc>
          <w:tcPr>
            <w:tcW w:w="1229"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10</w:t>
            </w:r>
          </w:p>
        </w:tc>
        <w:tc>
          <w:tcPr>
            <w:tcW w:w="1229"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5</w:t>
            </w:r>
          </w:p>
        </w:tc>
        <w:tc>
          <w:tcPr>
            <w:tcW w:w="993"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152 *</w:t>
            </w:r>
          </w:p>
        </w:tc>
        <w:tc>
          <w:tcPr>
            <w:tcW w:w="926"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fldChar w:fldCharType="begin"/>
            </w:r>
            <w:r w:rsidRPr="00AF35F7">
              <w:instrText xml:space="preserve"> ADDIN ZOTERO_ITEM CSL_CITATION {"citationID":"J3K2MeaT","properties":{"formattedCitation":"[3,10]","plainCitation":"[3,10]"},"citationItems":[{"id":1446,"uris":["http://zotero.org/users/1765531/items/HUNRGVWV"],"uri":["http://zotero.org/users/1765531/items/HUNRGVWV"],"itemData":{"id":1446,"type":"article-journal","title":"Rabid dog illegally imported to France from Morocco, August 2011","container-title":"Euro Surveillance","page":"pii=19946","volume":"16","issue":"33","source":"NCBI PubMed","abstract":"In August 2011, a case of canine rabies was notified to the French veterinary services. The dog was a three-month-old puppy illegally imported from Morocco that presented behavioural changes on 1 August and was admitted to a veterinary clinic on 6 August. It died the following day and the body was shortly sent to the national reference centre where rabies was laboratory-confirmed on 11 August. Contact tracing and post-exposure treatment were initiated immediately.","ISSN":"1560-7917","note":"PMID: 21871230","journalAbbreviation":"Euro Surveill","language":"eng","author":[{"family":"Mailles","given":"A"},{"family":"Boisseleau","given":"D"},{"family":"Dacheux","given":"L"},{"family":"Michalewiscz","given":"C"},{"family":"Gloaguen","given":"C"},{"family":"Ponçon","given":"N"},{"family":"Bourhy","given":"H"},{"family":"Callon","given":"H"},{"family":"Vaillant","given":"V"},{"family":"Dabosville","given":"I"},{"family":"Morineau-Le Houssine","given":"P"}],"issued":{"date-parts":[["2011"]]},"PMID":"21871230"}},{"id":1484,"uris":["http://zotero.org/users/1765531/items/IGZBHAVC"],"uri":["http://zotero.org/users/1765531/items/IGZBHAVC"],"itemData":{"id":1484,"type":"report","title":"Note de service  DGAL/SDSPA/N2008-8104 : Situation de la rage au 30 avril 2008","publisher":"DGAL","issued":{"date-parts":[["2008"]]}}}],"schema":"https://github.com/citation-style-language/schema/raw/master/csl-citation.json"} </w:instrText>
            </w:r>
            <w:r w:rsidRPr="00AF35F7">
              <w:fldChar w:fldCharType="separate"/>
            </w:r>
            <w:r w:rsidRPr="00AF35F7">
              <w:t>[3,10]</w:t>
            </w:r>
            <w:r w:rsidRPr="00AF35F7">
              <w:fldChar w:fldCharType="end"/>
            </w:r>
          </w:p>
        </w:tc>
      </w:tr>
      <w:tr w:rsidR="00774B79" w:rsidRPr="00AF35F7" w:rsidTr="00FC75BC">
        <w:trPr>
          <w:gridAfter w:val="1"/>
          <w:wAfter w:w="7" w:type="dxa"/>
          <w:trHeight w:val="1055"/>
        </w:trPr>
        <w:tc>
          <w:tcPr>
            <w:tcW w:w="993"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2008</w:t>
            </w:r>
          </w:p>
        </w:tc>
        <w:tc>
          <w:tcPr>
            <w:tcW w:w="1843"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 xml:space="preserve">France </w:t>
            </w:r>
            <w:r w:rsidRPr="00AF35F7">
              <w:br/>
              <w:t>(Through Belgium)</w:t>
            </w:r>
          </w:p>
        </w:tc>
        <w:tc>
          <w:tcPr>
            <w:tcW w:w="1418"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01/4/2008</w:t>
            </w:r>
          </w:p>
        </w:tc>
        <w:tc>
          <w:tcPr>
            <w:tcW w:w="1416"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 xml:space="preserve">04/07/2008  in Belgium </w:t>
            </w:r>
            <w:r w:rsidRPr="00AF35F7">
              <w:br/>
              <w:t>04/13/2008  in France</w:t>
            </w:r>
          </w:p>
        </w:tc>
        <w:tc>
          <w:tcPr>
            <w:tcW w:w="1134"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04/16/2008</w:t>
            </w:r>
          </w:p>
        </w:tc>
        <w:tc>
          <w:tcPr>
            <w:tcW w:w="1134"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04/21/2008</w:t>
            </w:r>
          </w:p>
        </w:tc>
        <w:tc>
          <w:tcPr>
            <w:tcW w:w="850"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dog</w:t>
            </w:r>
          </w:p>
        </w:tc>
        <w:tc>
          <w:tcPr>
            <w:tcW w:w="851"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 xml:space="preserve">puppy </w:t>
            </w:r>
          </w:p>
          <w:p w:rsidR="00774B79" w:rsidRPr="00AF35F7" w:rsidRDefault="00774B79" w:rsidP="00D45D81">
            <w:pPr>
              <w:pStyle w:val="Tableau"/>
              <w:framePr w:hSpace="0" w:wrap="auto" w:vAnchor="margin" w:hAnchor="text" w:xAlign="left" w:yAlign="inline"/>
            </w:pPr>
            <w:r w:rsidRPr="00AF35F7">
              <w:t>4 mo</w:t>
            </w:r>
          </w:p>
        </w:tc>
        <w:tc>
          <w:tcPr>
            <w:tcW w:w="1042"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Adoption found</w:t>
            </w:r>
          </w:p>
        </w:tc>
        <w:tc>
          <w:tcPr>
            <w:tcW w:w="1300"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Sick</w:t>
            </w:r>
          </w:p>
        </w:tc>
        <w:tc>
          <w:tcPr>
            <w:tcW w:w="1172"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Yes</w:t>
            </w:r>
          </w:p>
        </w:tc>
        <w:tc>
          <w:tcPr>
            <w:tcW w:w="1134"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No</w:t>
            </w:r>
            <w:r w:rsidRPr="00AF35F7">
              <w:br/>
              <w:t>(microchip)</w:t>
            </w:r>
          </w:p>
        </w:tc>
        <w:tc>
          <w:tcPr>
            <w:tcW w:w="993"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Yes</w:t>
            </w:r>
          </w:p>
        </w:tc>
        <w:tc>
          <w:tcPr>
            <w:tcW w:w="1134"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Plane then Road from Belgium to France</w:t>
            </w:r>
          </w:p>
        </w:tc>
        <w:tc>
          <w:tcPr>
            <w:tcW w:w="1272"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Gambia</w:t>
            </w:r>
          </w:p>
        </w:tc>
        <w:tc>
          <w:tcPr>
            <w:tcW w:w="1134"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Le rayol Canadet</w:t>
            </w:r>
          </w:p>
        </w:tc>
        <w:tc>
          <w:tcPr>
            <w:tcW w:w="1134"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_</w:t>
            </w:r>
          </w:p>
        </w:tc>
        <w:tc>
          <w:tcPr>
            <w:tcW w:w="993"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 xml:space="preserve">Known </w:t>
            </w:r>
            <w:r w:rsidRPr="00AF35F7">
              <w:br/>
              <w:t>with an address</w:t>
            </w:r>
          </w:p>
        </w:tc>
        <w:tc>
          <w:tcPr>
            <w:tcW w:w="1143"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Brussels</w:t>
            </w:r>
            <w:r w:rsidRPr="00AF35F7">
              <w:br/>
              <w:t xml:space="preserve"> (and Var)</w:t>
            </w:r>
          </w:p>
        </w:tc>
        <w:tc>
          <w:tcPr>
            <w:tcW w:w="1134"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1</w:t>
            </w:r>
          </w:p>
        </w:tc>
        <w:tc>
          <w:tcPr>
            <w:tcW w:w="1229"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6 (Belgium)</w:t>
            </w:r>
            <w:r w:rsidRPr="00AF35F7">
              <w:br/>
              <w:t>3 (France)</w:t>
            </w:r>
          </w:p>
        </w:tc>
        <w:tc>
          <w:tcPr>
            <w:tcW w:w="1229"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6 (France)</w:t>
            </w:r>
          </w:p>
        </w:tc>
        <w:tc>
          <w:tcPr>
            <w:tcW w:w="993"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France: 8 Belgium: 10</w:t>
            </w:r>
          </w:p>
        </w:tc>
        <w:tc>
          <w:tcPr>
            <w:tcW w:w="926"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fldChar w:fldCharType="begin"/>
            </w:r>
            <w:r w:rsidRPr="00AF35F7">
              <w:instrText xml:space="preserve"> ADDIN ZOTERO_ITEM CSL_CITATION {"citationID":"Ad1F4GZQ","properties":{"formattedCitation":"[3,11,12]","plainCitation":"[3,11,12]"},"citationItems":[{"id":1446,"uris":["http://zotero.org/users/1765531/items/HUNRGVWV"],"uri":["http://zotero.org/users/1765531/items/HUNRGVWV"],"itemData":{"id":1446,"type":"article-journal","title":"Rabid dog illegally imported to France from Morocco, August 2011","container-title":"Euro Surveillance","page":"pii=19946","volume":"16","issue":"33","source":"NCBI PubMed","abstract":"In August 2011, a case of canine rabies was notified to the French veterinary services. The dog was a three-month-old puppy illegally imported from Morocco that presented behavioural changes on 1 August and was admitted to a veterinary clinic on 6 August. It died the following day and the body was shortly sent to the national reference centre where rabies was laboratory-confirmed on 11 August. Contact tracing and post-exposure treatment were initiated immediately.","ISSN":"1560-7917","note":"PMID: 21871230","journalAbbreviation":"Euro Surveill","language":"eng","author":[{"family":"Mailles","given":"A"},{"family":"Boisseleau","given":"D"},{"family":"Dacheux","given":"L"},{"family":"Michalewiscz","given":"C"},{"family":"Gloaguen","given":"C"},{"family":"Ponçon","given":"N"},{"family":"Bourhy","given":"H"},{"family":"Callon","given":"H"},{"family":"Vaillant","given":"V"},{"family":"Dabosville","given":"I"},{"family":"Morineau-Le Houssine","given":"P"}],"issued":{"date-parts":[["2011"]]},"PMID":"21871230"}},{"id":1442,"uris":["http://zotero.org/users/1765531/items/VXIQP3TJ"],"uri":["http://zotero.org/users/1765531/items/VXIQP3TJ"],"itemData":{"id":1442,"type":"article-journal","title":"Identification of a rabid dog illegally introduced from the Republic of the Gambia to Belgium and France","container-title":"Euro surveillance","volume":"13","issue":"18","source":"NCBI PubMed","ISSN":"1560-7917","note":"PMID: 18768134","journalAbbreviation":"Euro Surveill.","language":"eng","author":[{"literal":"French and Belgian multidisciplinary investigation teams"}],"issued":{"date-parts":[["2008",4,30]]},"PMID":"18768134"}},{"id":2754,"uris":["http://zotero.org/users/1765531/items/UVUBEKQB"],"uri":["http://zotero.org/users/1765531/items/UVUBEKQB"],"itemData":{"id":2754,"type":"article-journal","title":"Two cases of imported canine rabies in the Brussels  area within six months time","container-title":"Rabies Bulletin Europe","page":"5-6","volume":"32","issue":"1","author":[{"family":"Le Roux","given":"I"},{"family":"Van Gucht","given":"S"}],"issued":{"date-parts":[["2008"]]}}}],"schema":"https://github.com/citation-style-language/schema/raw/master/csl-citation.json"} </w:instrText>
            </w:r>
            <w:r w:rsidRPr="00AF35F7">
              <w:fldChar w:fldCharType="separate"/>
            </w:r>
            <w:r w:rsidRPr="00AF35F7">
              <w:t>[3,11,12]</w:t>
            </w:r>
            <w:r w:rsidRPr="00AF35F7">
              <w:fldChar w:fldCharType="end"/>
            </w:r>
          </w:p>
        </w:tc>
      </w:tr>
      <w:tr w:rsidR="00774B79" w:rsidRPr="00AF35F7" w:rsidTr="00FC75BC">
        <w:trPr>
          <w:gridAfter w:val="1"/>
          <w:wAfter w:w="7" w:type="dxa"/>
          <w:trHeight w:val="322"/>
        </w:trPr>
        <w:tc>
          <w:tcPr>
            <w:tcW w:w="993"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2008</w:t>
            </w:r>
          </w:p>
        </w:tc>
        <w:tc>
          <w:tcPr>
            <w:tcW w:w="1843"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United Kingdom</w:t>
            </w:r>
          </w:p>
        </w:tc>
        <w:tc>
          <w:tcPr>
            <w:tcW w:w="1418"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04/12/2008</w:t>
            </w:r>
          </w:p>
        </w:tc>
        <w:tc>
          <w:tcPr>
            <w:tcW w:w="1416"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04/17/2008</w:t>
            </w:r>
          </w:p>
        </w:tc>
        <w:tc>
          <w:tcPr>
            <w:tcW w:w="1134"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04/23/2008</w:t>
            </w:r>
          </w:p>
        </w:tc>
        <w:tc>
          <w:tcPr>
            <w:tcW w:w="1134"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04/25/2008</w:t>
            </w:r>
          </w:p>
        </w:tc>
        <w:tc>
          <w:tcPr>
            <w:tcW w:w="850"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dog</w:t>
            </w:r>
          </w:p>
        </w:tc>
        <w:tc>
          <w:tcPr>
            <w:tcW w:w="851"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puppy 2.5 mo</w:t>
            </w:r>
          </w:p>
        </w:tc>
        <w:tc>
          <w:tcPr>
            <w:tcW w:w="1042"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Adoption found</w:t>
            </w:r>
          </w:p>
        </w:tc>
        <w:tc>
          <w:tcPr>
            <w:tcW w:w="1300"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Customs control</w:t>
            </w:r>
            <w:r w:rsidRPr="00AF35F7">
              <w:br/>
              <w:t>(quarantine)</w:t>
            </w:r>
          </w:p>
        </w:tc>
        <w:tc>
          <w:tcPr>
            <w:tcW w:w="1172"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Yes</w:t>
            </w:r>
          </w:p>
        </w:tc>
        <w:tc>
          <w:tcPr>
            <w:tcW w:w="1134"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No</w:t>
            </w:r>
          </w:p>
        </w:tc>
        <w:tc>
          <w:tcPr>
            <w:tcW w:w="993"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w:t>
            </w:r>
          </w:p>
        </w:tc>
        <w:tc>
          <w:tcPr>
            <w:tcW w:w="1134"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Plane</w:t>
            </w:r>
          </w:p>
        </w:tc>
        <w:tc>
          <w:tcPr>
            <w:tcW w:w="1272"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Sri Lanka</w:t>
            </w:r>
          </w:p>
        </w:tc>
        <w:tc>
          <w:tcPr>
            <w:tcW w:w="1134"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p>
        </w:tc>
        <w:tc>
          <w:tcPr>
            <w:tcW w:w="1134"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_</w:t>
            </w:r>
          </w:p>
        </w:tc>
        <w:tc>
          <w:tcPr>
            <w:tcW w:w="993"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Charity</w:t>
            </w:r>
          </w:p>
        </w:tc>
        <w:tc>
          <w:tcPr>
            <w:tcW w:w="1143"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Heathrow, London</w:t>
            </w:r>
          </w:p>
        </w:tc>
        <w:tc>
          <w:tcPr>
            <w:tcW w:w="1134"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4</w:t>
            </w:r>
          </w:p>
        </w:tc>
        <w:tc>
          <w:tcPr>
            <w:tcW w:w="1229"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6</w:t>
            </w:r>
          </w:p>
        </w:tc>
        <w:tc>
          <w:tcPr>
            <w:tcW w:w="1229"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3</w:t>
            </w:r>
          </w:p>
        </w:tc>
        <w:tc>
          <w:tcPr>
            <w:tcW w:w="993"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8 boosters 3 PEP</w:t>
            </w:r>
          </w:p>
        </w:tc>
        <w:tc>
          <w:tcPr>
            <w:tcW w:w="926"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fldChar w:fldCharType="begin"/>
            </w:r>
            <w:r w:rsidRPr="00AF35F7">
              <w:instrText xml:space="preserve"> ADDIN ZOTERO_ITEM CSL_CITATION {"citationID":"quWN9zDT","properties":{"formattedCitation":"[13,14]","plainCitation":"[13,14]"},"citationItems":[{"id":1727,"uris":["http://zotero.org/users/1765531/items/RHS2NST2"],"uri":["http://zotero.org/users/1765531/items/RHS2NST2"],"itemData":{"id":1727,"type":"article-journal","title":"Investigation of an Imported Case of Rabies in a Juvenile Dog with Atypical Presentation","container-title":"Animals","page":"402-413","volume":"1","author":[{"family":"Nicholas Johnson","given":"Alex Nunez"}],"issued":{"date-parts":[["2011"]]}}},{"id":2748,"uris":["http://zotero.org/users/1765531/items/BN2MSSEQ"],"uri":["http://zotero.org/users/1765531/items/BN2MSSEQ"],"itemData":{"id":2748,"type":"article-journal","title":"Imported rabies in a quarantine centre in the United Kingdom","container-title":"Euro Surveillance","page":"pii=18868.","volume":"13","issue":"19","source":"Google Scholar","journalAbbreviation":"Euro Surveill","author":[{"family":"Catchpole","given":"M."},{"family":"Thomas","given":"L."},{"family":"Morgan","given":"D."},{"family":"Brown","given":"K."},{"family":"Turbitt","given":"D."},{"family":"Kirkbride","given":"H."}],"issued":{"date-parts":[["2008"]]}}}],"schema":"https://github.com/citation-style-language/schema/raw/master/csl-citation.json"} </w:instrText>
            </w:r>
            <w:r w:rsidRPr="00AF35F7">
              <w:fldChar w:fldCharType="separate"/>
            </w:r>
            <w:r w:rsidRPr="00AF35F7">
              <w:t>[13,14]</w:t>
            </w:r>
            <w:r w:rsidRPr="00AF35F7">
              <w:fldChar w:fldCharType="end"/>
            </w:r>
            <w:r w:rsidRPr="00AF35F7">
              <w:t xml:space="preserve"> </w:t>
            </w:r>
          </w:p>
        </w:tc>
      </w:tr>
      <w:tr w:rsidR="00774B79" w:rsidRPr="00AF35F7" w:rsidTr="00FC75BC">
        <w:trPr>
          <w:gridAfter w:val="1"/>
          <w:wAfter w:w="7" w:type="dxa"/>
          <w:trHeight w:val="627"/>
        </w:trPr>
        <w:tc>
          <w:tcPr>
            <w:tcW w:w="993"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2008</w:t>
            </w:r>
          </w:p>
        </w:tc>
        <w:tc>
          <w:tcPr>
            <w:tcW w:w="1843"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France</w:t>
            </w:r>
            <w:r w:rsidRPr="00AF35F7">
              <w:br/>
              <w:t>(Through Spain)</w:t>
            </w:r>
          </w:p>
        </w:tc>
        <w:tc>
          <w:tcPr>
            <w:tcW w:w="1418"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10/12/2008</w:t>
            </w:r>
          </w:p>
        </w:tc>
        <w:tc>
          <w:tcPr>
            <w:tcW w:w="1416"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10/12/2008</w:t>
            </w:r>
          </w:p>
        </w:tc>
        <w:tc>
          <w:tcPr>
            <w:tcW w:w="1134"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10/30/2008</w:t>
            </w:r>
          </w:p>
        </w:tc>
        <w:tc>
          <w:tcPr>
            <w:tcW w:w="1134"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11/10/2008</w:t>
            </w:r>
          </w:p>
        </w:tc>
        <w:tc>
          <w:tcPr>
            <w:tcW w:w="850"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dog</w:t>
            </w:r>
          </w:p>
        </w:tc>
        <w:tc>
          <w:tcPr>
            <w:tcW w:w="851"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 xml:space="preserve">puppy </w:t>
            </w:r>
          </w:p>
          <w:p w:rsidR="00774B79" w:rsidRPr="00AF35F7" w:rsidRDefault="00774B79" w:rsidP="00D45D81">
            <w:pPr>
              <w:pStyle w:val="Tableau"/>
              <w:framePr w:hSpace="0" w:wrap="auto" w:vAnchor="margin" w:hAnchor="text" w:xAlign="left" w:yAlign="inline"/>
            </w:pPr>
            <w:r w:rsidRPr="00AF35F7">
              <w:t>3 mo</w:t>
            </w:r>
          </w:p>
        </w:tc>
        <w:tc>
          <w:tcPr>
            <w:tcW w:w="1042"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Adoption found</w:t>
            </w:r>
          </w:p>
        </w:tc>
        <w:tc>
          <w:tcPr>
            <w:tcW w:w="1300"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Sick</w:t>
            </w:r>
          </w:p>
        </w:tc>
        <w:tc>
          <w:tcPr>
            <w:tcW w:w="1172"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No</w:t>
            </w:r>
          </w:p>
        </w:tc>
        <w:tc>
          <w:tcPr>
            <w:tcW w:w="1134"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w:t>
            </w:r>
          </w:p>
        </w:tc>
        <w:tc>
          <w:tcPr>
            <w:tcW w:w="993"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No</w:t>
            </w:r>
          </w:p>
        </w:tc>
        <w:tc>
          <w:tcPr>
            <w:tcW w:w="1134"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Road</w:t>
            </w:r>
          </w:p>
        </w:tc>
        <w:tc>
          <w:tcPr>
            <w:tcW w:w="1272"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Morocco</w:t>
            </w:r>
          </w:p>
        </w:tc>
        <w:tc>
          <w:tcPr>
            <w:tcW w:w="1134"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Fitilieu 38490</w:t>
            </w:r>
          </w:p>
        </w:tc>
        <w:tc>
          <w:tcPr>
            <w:tcW w:w="1134"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Spain</w:t>
            </w:r>
          </w:p>
        </w:tc>
        <w:tc>
          <w:tcPr>
            <w:tcW w:w="993"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 xml:space="preserve">Known </w:t>
            </w:r>
            <w:r w:rsidRPr="00AF35F7">
              <w:br/>
              <w:t>with an address</w:t>
            </w:r>
          </w:p>
        </w:tc>
        <w:tc>
          <w:tcPr>
            <w:tcW w:w="1143"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St André le Gaz 38</w:t>
            </w:r>
          </w:p>
        </w:tc>
        <w:tc>
          <w:tcPr>
            <w:tcW w:w="1134"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0</w:t>
            </w:r>
          </w:p>
        </w:tc>
        <w:tc>
          <w:tcPr>
            <w:tcW w:w="1229"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10</w:t>
            </w:r>
          </w:p>
        </w:tc>
        <w:tc>
          <w:tcPr>
            <w:tcW w:w="1229"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12</w:t>
            </w:r>
          </w:p>
        </w:tc>
        <w:tc>
          <w:tcPr>
            <w:tcW w:w="993" w:type="dxa"/>
            <w:tcBorders>
              <w:top w:val="nil"/>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25</w:t>
            </w:r>
          </w:p>
        </w:tc>
        <w:tc>
          <w:tcPr>
            <w:tcW w:w="926" w:type="dxa"/>
            <w:tcBorders>
              <w:top w:val="nil"/>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fldChar w:fldCharType="begin"/>
            </w:r>
            <w:r w:rsidRPr="00AF35F7">
              <w:instrText xml:space="preserve"> ADDIN ZOTERO_ITEM CSL_CITATION {"citationID":"RWTbtMBJ","properties":{"formattedCitation":"[3,13,15]","plainCitation":"[3,13,15]"},"citationItems":[{"id":1755,"uris":["http://zotero.org/users/1765531/items/GI9FWVTU"],"uri":["http://zotero.org/users/1765531/items/GI9FWVTU"],"itemData":{"id":1755,"type":"article-newspaper","title":"Un cas de rage sur un chiot importé d'Espagne en Isère","container-title":"La Semaine Vétérinaire","page":"44","section":"N°1009","author":[{"family":"Zanini","given":"Valérie"}]}},{"id":1727,"uris":["http://zotero.org/users/1765531/items/RHS2NST2"],"uri":["http://zotero.org/users/1765531/items/RHS2NST2"],"itemData":{"id":1727,"type":"article-journal","title":"Investigation of an Imported Case of Rabies in a Juvenile Dog with Atypical Presentation","container-title":"Animals","page":"402-413","volume":"1","author":[{"family":"Nicholas Johnson","given":"Alex Nunez"}],"issued":{"date-parts":[["2011"]]}}},{"id":1446,"uris":["http://zotero.org/users/1765531/items/HUNRGVWV"],"uri":["http://zotero.org/users/1765531/items/HUNRGVWV"],"itemData":{"id":1446,"type":"article-journal","title":"Rabid dog illegally imported to France from Morocco, August 2011","container-title":"Euro Surveillance","page":"pii=19946","volume":"16","issue":"33","source":"NCBI PubMed","abstract":"In August 2011, a case of canine rabies was notified to the French veterinary services. The dog was a three-month-old puppy illegally imported from Morocco that presented behavioural changes on 1 August and was admitted to a veterinary clinic on 6 August. It died the following day and the body was shortly sent to the national reference centre where rabies was laboratory-confirmed on 11 August. Contact tracing and post-exposure treatment were initiated immediately.","ISSN":"1560-7917","note":"PMID: 21871230","journalAbbreviation":"Euro Surveill","language":"eng","author":[{"family":"Mailles","given":"A"},{"family":"Boisseleau","given":"D"},{"family":"Dacheux","given":"L"},{"family":"Michalewiscz","given":"C"},{"family":"Gloaguen","given":"C"},{"family":"Ponçon","given":"N"},{"family":"Bourhy","given":"H"},{"family":"Callon","given":"H"},{"family":"Vaillant","given":"V"},{"family":"Dabosville","given":"I"},{"family":"Morineau-Le Houssine","given":"P"}],"issued":{"date-parts":[["2011"]]},"PMID":"21871230"}}],"schema":"https://github.com/citation-style-language/schema/raw/master/csl-citation.json"} </w:instrText>
            </w:r>
            <w:r w:rsidRPr="00AF35F7">
              <w:fldChar w:fldCharType="separate"/>
            </w:r>
            <w:r w:rsidRPr="00AF35F7">
              <w:t>[3,13,15]</w:t>
            </w:r>
            <w:r w:rsidRPr="00AF35F7">
              <w:fldChar w:fldCharType="end"/>
            </w:r>
          </w:p>
        </w:tc>
      </w:tr>
      <w:tr w:rsidR="00774B79" w:rsidRPr="00AF35F7" w:rsidTr="00FC75BC">
        <w:trPr>
          <w:gridAfter w:val="1"/>
          <w:wAfter w:w="7" w:type="dxa"/>
          <w:trHeight w:val="551"/>
        </w:trPr>
        <w:tc>
          <w:tcPr>
            <w:tcW w:w="993" w:type="dxa"/>
            <w:tcBorders>
              <w:top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2008</w:t>
            </w:r>
          </w:p>
        </w:tc>
        <w:tc>
          <w:tcPr>
            <w:tcW w:w="1843" w:type="dxa"/>
            <w:tcBorders>
              <w:top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Germany</w:t>
            </w:r>
          </w:p>
        </w:tc>
        <w:tc>
          <w:tcPr>
            <w:tcW w:w="1418" w:type="dxa"/>
            <w:tcBorders>
              <w:top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07/15/2008</w:t>
            </w:r>
          </w:p>
        </w:tc>
        <w:tc>
          <w:tcPr>
            <w:tcW w:w="1416" w:type="dxa"/>
            <w:tcBorders>
              <w:top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07/15/2008</w:t>
            </w:r>
          </w:p>
        </w:tc>
        <w:tc>
          <w:tcPr>
            <w:tcW w:w="1134" w:type="dxa"/>
            <w:tcBorders>
              <w:top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12/27/2008</w:t>
            </w:r>
          </w:p>
        </w:tc>
        <w:tc>
          <w:tcPr>
            <w:tcW w:w="1134" w:type="dxa"/>
            <w:tcBorders>
              <w:top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12/29/2008</w:t>
            </w:r>
          </w:p>
        </w:tc>
        <w:tc>
          <w:tcPr>
            <w:tcW w:w="850" w:type="dxa"/>
            <w:tcBorders>
              <w:top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dog</w:t>
            </w:r>
          </w:p>
        </w:tc>
        <w:tc>
          <w:tcPr>
            <w:tcW w:w="851" w:type="dxa"/>
            <w:tcBorders>
              <w:top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puppy 1.5 mo</w:t>
            </w:r>
          </w:p>
        </w:tc>
        <w:tc>
          <w:tcPr>
            <w:tcW w:w="1042" w:type="dxa"/>
            <w:tcBorders>
              <w:top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Bought</w:t>
            </w:r>
          </w:p>
        </w:tc>
        <w:tc>
          <w:tcPr>
            <w:tcW w:w="1300" w:type="dxa"/>
            <w:tcBorders>
              <w:top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Sick</w:t>
            </w:r>
          </w:p>
        </w:tc>
        <w:tc>
          <w:tcPr>
            <w:tcW w:w="1172" w:type="dxa"/>
            <w:tcBorders>
              <w:top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No</w:t>
            </w:r>
          </w:p>
        </w:tc>
        <w:tc>
          <w:tcPr>
            <w:tcW w:w="1134" w:type="dxa"/>
            <w:tcBorders>
              <w:top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No</w:t>
            </w:r>
          </w:p>
        </w:tc>
        <w:tc>
          <w:tcPr>
            <w:tcW w:w="993" w:type="dxa"/>
            <w:tcBorders>
              <w:top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w:t>
            </w:r>
          </w:p>
        </w:tc>
        <w:tc>
          <w:tcPr>
            <w:tcW w:w="1134" w:type="dxa"/>
            <w:tcBorders>
              <w:top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Road</w:t>
            </w:r>
          </w:p>
        </w:tc>
        <w:tc>
          <w:tcPr>
            <w:tcW w:w="1272" w:type="dxa"/>
            <w:tcBorders>
              <w:top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Croatia</w:t>
            </w:r>
          </w:p>
        </w:tc>
        <w:tc>
          <w:tcPr>
            <w:tcW w:w="1134" w:type="dxa"/>
            <w:tcBorders>
              <w:top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p>
        </w:tc>
        <w:tc>
          <w:tcPr>
            <w:tcW w:w="1134" w:type="dxa"/>
            <w:tcBorders>
              <w:top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_</w:t>
            </w:r>
          </w:p>
        </w:tc>
        <w:tc>
          <w:tcPr>
            <w:tcW w:w="993" w:type="dxa"/>
            <w:tcBorders>
              <w:top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 xml:space="preserve">Known </w:t>
            </w:r>
            <w:r w:rsidRPr="00AF35F7">
              <w:br/>
              <w:t>with an address</w:t>
            </w:r>
          </w:p>
        </w:tc>
        <w:tc>
          <w:tcPr>
            <w:tcW w:w="1143" w:type="dxa"/>
            <w:tcBorders>
              <w:top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Lörrach, Baden-Württemberg</w:t>
            </w:r>
          </w:p>
        </w:tc>
        <w:tc>
          <w:tcPr>
            <w:tcW w:w="1134" w:type="dxa"/>
            <w:tcBorders>
              <w:top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0</w:t>
            </w:r>
          </w:p>
        </w:tc>
        <w:tc>
          <w:tcPr>
            <w:tcW w:w="1229" w:type="dxa"/>
            <w:tcBorders>
              <w:top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10</w:t>
            </w:r>
          </w:p>
        </w:tc>
        <w:tc>
          <w:tcPr>
            <w:tcW w:w="1229" w:type="dxa"/>
            <w:tcBorders>
              <w:top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3</w:t>
            </w:r>
          </w:p>
        </w:tc>
        <w:tc>
          <w:tcPr>
            <w:tcW w:w="993" w:type="dxa"/>
            <w:tcBorders>
              <w:top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27</w:t>
            </w:r>
          </w:p>
        </w:tc>
        <w:tc>
          <w:tcPr>
            <w:tcW w:w="926" w:type="dxa"/>
            <w:tcBorders>
              <w:top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fldChar w:fldCharType="begin"/>
            </w:r>
            <w:r w:rsidRPr="00AF35F7">
              <w:instrText xml:space="preserve"> ADDIN ZOTERO_ITEM CSL_CITATION {"citationID":"2dn8p7jllo","properties":{"formattedCitation":"[5]","plainCitation":"[5]"},"citationItems":[{"id":542,"uris":["http://zotero.org/users/1765531/items/IF54ZR83"],"uri":["http://zotero.org/users/1765531/items/IF54ZR83"],"itemData":{"id":542,"type":"article-journal","title":"Imported rabies, European Union and Switzerland, 2001–2010","container-title":"Emerging infectious diseases","page":"751","volume":"17","issue":"4","source":"Google Scholar","author":[{"family":"Johnson","given":"Nicholas"},{"family":"Freuling","given":"Conrad"},{"family":"Horton","given":"Daniel"},{"family":"Müller","given":"Thomas"},{"family":"Fooks","given":"Anthony R."}],"issued":{"date-parts":[["2011"]]}}}],"schema":"https://github.com/citation-style-language/schema/raw/master/csl-citation.json"} </w:instrText>
            </w:r>
            <w:r w:rsidRPr="00AF35F7">
              <w:fldChar w:fldCharType="separate"/>
            </w:r>
            <w:r w:rsidRPr="00AF35F7">
              <w:t>[5]</w:t>
            </w:r>
            <w:r w:rsidRPr="00AF35F7">
              <w:fldChar w:fldCharType="end"/>
            </w:r>
          </w:p>
        </w:tc>
      </w:tr>
      <w:tr w:rsidR="00774B79" w:rsidRPr="00AF35F7" w:rsidTr="00FC75BC">
        <w:trPr>
          <w:gridAfter w:val="1"/>
          <w:wAfter w:w="7" w:type="dxa"/>
          <w:trHeight w:val="562"/>
        </w:trPr>
        <w:tc>
          <w:tcPr>
            <w:tcW w:w="993" w:type="dxa"/>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2010</w:t>
            </w:r>
          </w:p>
        </w:tc>
        <w:tc>
          <w:tcPr>
            <w:tcW w:w="1843" w:type="dxa"/>
            <w:shd w:val="clear" w:color="auto" w:fill="auto"/>
            <w:vAlign w:val="center"/>
            <w:hideMark/>
          </w:tcPr>
          <w:p w:rsidR="00774B79" w:rsidRPr="00AF35F7" w:rsidRDefault="00774B79" w:rsidP="00D45D81">
            <w:pPr>
              <w:pStyle w:val="Tableau"/>
              <w:framePr w:hSpace="0" w:wrap="auto" w:vAnchor="margin" w:hAnchor="text" w:xAlign="left" w:yAlign="inline"/>
            </w:pPr>
            <w:r w:rsidRPr="00AF35F7">
              <w:t>Germany</w:t>
            </w:r>
          </w:p>
        </w:tc>
        <w:tc>
          <w:tcPr>
            <w:tcW w:w="1418" w:type="dxa"/>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02/27/2010</w:t>
            </w:r>
          </w:p>
        </w:tc>
        <w:tc>
          <w:tcPr>
            <w:tcW w:w="1416" w:type="dxa"/>
            <w:shd w:val="clear" w:color="auto" w:fill="auto"/>
            <w:vAlign w:val="center"/>
            <w:hideMark/>
          </w:tcPr>
          <w:p w:rsidR="00774B79" w:rsidRPr="00AF35F7" w:rsidRDefault="00774B79" w:rsidP="00D45D81">
            <w:pPr>
              <w:pStyle w:val="Tableau"/>
              <w:framePr w:hSpace="0" w:wrap="auto" w:vAnchor="margin" w:hAnchor="text" w:xAlign="left" w:yAlign="inline"/>
            </w:pPr>
            <w:r w:rsidRPr="00AF35F7">
              <w:t>02/27/2010</w:t>
            </w:r>
          </w:p>
        </w:tc>
        <w:tc>
          <w:tcPr>
            <w:tcW w:w="1134" w:type="dxa"/>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3/18/2010</w:t>
            </w:r>
          </w:p>
        </w:tc>
        <w:tc>
          <w:tcPr>
            <w:tcW w:w="1134" w:type="dxa"/>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03/21/2010</w:t>
            </w:r>
          </w:p>
        </w:tc>
        <w:tc>
          <w:tcPr>
            <w:tcW w:w="850" w:type="dxa"/>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dog</w:t>
            </w:r>
          </w:p>
        </w:tc>
        <w:tc>
          <w:tcPr>
            <w:tcW w:w="851" w:type="dxa"/>
            <w:shd w:val="clear" w:color="auto" w:fill="auto"/>
            <w:vAlign w:val="center"/>
            <w:hideMark/>
          </w:tcPr>
          <w:p w:rsidR="00774B79" w:rsidRPr="00AF35F7" w:rsidRDefault="00774B79" w:rsidP="00D45D81">
            <w:pPr>
              <w:pStyle w:val="Tableau"/>
              <w:framePr w:hSpace="0" w:wrap="auto" w:vAnchor="margin" w:hAnchor="text" w:xAlign="left" w:yAlign="inline"/>
            </w:pPr>
            <w:r w:rsidRPr="00AF35F7">
              <w:t xml:space="preserve">puppy </w:t>
            </w:r>
          </w:p>
          <w:p w:rsidR="00774B79" w:rsidRPr="00AF35F7" w:rsidRDefault="00774B79" w:rsidP="00D45D81">
            <w:pPr>
              <w:pStyle w:val="Tableau"/>
              <w:framePr w:hSpace="0" w:wrap="auto" w:vAnchor="margin" w:hAnchor="text" w:xAlign="left" w:yAlign="inline"/>
            </w:pPr>
            <w:r w:rsidRPr="00AF35F7">
              <w:t>2 mo</w:t>
            </w:r>
          </w:p>
        </w:tc>
        <w:tc>
          <w:tcPr>
            <w:tcW w:w="1042" w:type="dxa"/>
            <w:shd w:val="clear" w:color="auto" w:fill="auto"/>
            <w:vAlign w:val="center"/>
            <w:hideMark/>
          </w:tcPr>
          <w:p w:rsidR="00774B79" w:rsidRPr="00AF35F7" w:rsidRDefault="00774B79" w:rsidP="00D45D81">
            <w:pPr>
              <w:pStyle w:val="Tableau"/>
              <w:framePr w:hSpace="0" w:wrap="auto" w:vAnchor="margin" w:hAnchor="text" w:xAlign="left" w:yAlign="inline"/>
            </w:pPr>
            <w:r w:rsidRPr="00AF35F7">
              <w:t>Bought</w:t>
            </w:r>
          </w:p>
        </w:tc>
        <w:tc>
          <w:tcPr>
            <w:tcW w:w="1300" w:type="dxa"/>
            <w:shd w:val="clear" w:color="auto" w:fill="auto"/>
            <w:vAlign w:val="center"/>
            <w:hideMark/>
          </w:tcPr>
          <w:p w:rsidR="00774B79" w:rsidRPr="00AF35F7" w:rsidRDefault="00774B79" w:rsidP="00D45D81">
            <w:pPr>
              <w:pStyle w:val="Tableau"/>
              <w:framePr w:hSpace="0" w:wrap="auto" w:vAnchor="margin" w:hAnchor="text" w:xAlign="left" w:yAlign="inline"/>
            </w:pPr>
            <w:r w:rsidRPr="00AF35F7">
              <w:t>Sick</w:t>
            </w:r>
          </w:p>
        </w:tc>
        <w:tc>
          <w:tcPr>
            <w:tcW w:w="1172" w:type="dxa"/>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No</w:t>
            </w:r>
          </w:p>
        </w:tc>
        <w:tc>
          <w:tcPr>
            <w:tcW w:w="1134" w:type="dxa"/>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Yes</w:t>
            </w:r>
          </w:p>
        </w:tc>
        <w:tc>
          <w:tcPr>
            <w:tcW w:w="993" w:type="dxa"/>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Yes</w:t>
            </w:r>
          </w:p>
        </w:tc>
        <w:tc>
          <w:tcPr>
            <w:tcW w:w="1134" w:type="dxa"/>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Road</w:t>
            </w:r>
          </w:p>
        </w:tc>
        <w:tc>
          <w:tcPr>
            <w:tcW w:w="1272" w:type="dxa"/>
            <w:shd w:val="clear" w:color="auto" w:fill="auto"/>
            <w:vAlign w:val="center"/>
            <w:hideMark/>
          </w:tcPr>
          <w:p w:rsidR="00774B79" w:rsidRPr="00AF35F7" w:rsidRDefault="00774B79" w:rsidP="00D45D81">
            <w:pPr>
              <w:pStyle w:val="Tableau"/>
              <w:framePr w:hSpace="0" w:wrap="auto" w:vAnchor="margin" w:hAnchor="text" w:xAlign="left" w:yAlign="inline"/>
            </w:pPr>
            <w:r w:rsidRPr="00AF35F7">
              <w:t>Bosnia-Herzegovina</w:t>
            </w:r>
          </w:p>
        </w:tc>
        <w:tc>
          <w:tcPr>
            <w:tcW w:w="1134" w:type="dxa"/>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Bavaria</w:t>
            </w:r>
          </w:p>
        </w:tc>
        <w:tc>
          <w:tcPr>
            <w:tcW w:w="1134" w:type="dxa"/>
            <w:shd w:val="clear" w:color="auto" w:fill="auto"/>
            <w:vAlign w:val="center"/>
            <w:hideMark/>
          </w:tcPr>
          <w:p w:rsidR="00774B79" w:rsidRPr="00AF35F7" w:rsidRDefault="00774B79" w:rsidP="00D45D81">
            <w:pPr>
              <w:pStyle w:val="Tableau"/>
              <w:framePr w:hSpace="0" w:wrap="auto" w:vAnchor="margin" w:hAnchor="text" w:xAlign="left" w:yAlign="inline"/>
            </w:pPr>
            <w:r w:rsidRPr="00AF35F7">
              <w:t>_</w:t>
            </w:r>
          </w:p>
        </w:tc>
        <w:tc>
          <w:tcPr>
            <w:tcW w:w="993" w:type="dxa"/>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w:t>
            </w:r>
          </w:p>
        </w:tc>
        <w:tc>
          <w:tcPr>
            <w:tcW w:w="1143" w:type="dxa"/>
            <w:shd w:val="clear" w:color="auto" w:fill="auto"/>
            <w:vAlign w:val="center"/>
            <w:hideMark/>
          </w:tcPr>
          <w:p w:rsidR="00774B79" w:rsidRPr="00AF35F7" w:rsidRDefault="00774B79" w:rsidP="00D45D81">
            <w:pPr>
              <w:pStyle w:val="Tableau"/>
              <w:framePr w:hSpace="0" w:wrap="auto" w:vAnchor="margin" w:hAnchor="text" w:xAlign="left" w:yAlign="inline"/>
            </w:pPr>
            <w:r w:rsidRPr="00AF35F7">
              <w:t>Neustadt an der Aisch</w:t>
            </w:r>
          </w:p>
        </w:tc>
        <w:tc>
          <w:tcPr>
            <w:tcW w:w="1134" w:type="dxa"/>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0</w:t>
            </w:r>
          </w:p>
        </w:tc>
        <w:tc>
          <w:tcPr>
            <w:tcW w:w="1229" w:type="dxa"/>
            <w:shd w:val="clear" w:color="auto" w:fill="auto"/>
            <w:vAlign w:val="center"/>
            <w:hideMark/>
          </w:tcPr>
          <w:p w:rsidR="00774B79" w:rsidRPr="00AF35F7" w:rsidRDefault="00774B79" w:rsidP="00D45D81">
            <w:pPr>
              <w:pStyle w:val="Tableau"/>
              <w:framePr w:hSpace="0" w:wrap="auto" w:vAnchor="margin" w:hAnchor="text" w:xAlign="left" w:yAlign="inline"/>
            </w:pPr>
            <w:r w:rsidRPr="00AF35F7">
              <w:t>10</w:t>
            </w:r>
          </w:p>
        </w:tc>
        <w:tc>
          <w:tcPr>
            <w:tcW w:w="1229" w:type="dxa"/>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4</w:t>
            </w:r>
          </w:p>
        </w:tc>
        <w:tc>
          <w:tcPr>
            <w:tcW w:w="993" w:type="dxa"/>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17</w:t>
            </w:r>
          </w:p>
        </w:tc>
        <w:tc>
          <w:tcPr>
            <w:tcW w:w="926" w:type="dxa"/>
            <w:shd w:val="clear" w:color="auto" w:fill="auto"/>
            <w:vAlign w:val="center"/>
            <w:hideMark/>
          </w:tcPr>
          <w:p w:rsidR="00774B79" w:rsidRPr="00AF35F7" w:rsidRDefault="00774B79" w:rsidP="00D45D81">
            <w:pPr>
              <w:pStyle w:val="Tableau"/>
              <w:framePr w:hSpace="0" w:wrap="auto" w:vAnchor="margin" w:hAnchor="text" w:xAlign="left" w:yAlign="inline"/>
            </w:pPr>
            <w:r w:rsidRPr="00AF35F7">
              <w:fldChar w:fldCharType="begin"/>
            </w:r>
            <w:r w:rsidRPr="00AF35F7">
              <w:instrText xml:space="preserve"> ADDIN ZOTERO_ITEM CSL_CITATION {"citationID":"1469m87olf","properties":{"formattedCitation":"[5]","plainCitation":"[5]"},"citationItems":[{"id":542,"uris":["http://zotero.org/users/1765531/items/IF54ZR83"],"uri":["http://zotero.org/users/1765531/items/IF54ZR83"],"itemData":{"id":542,"type":"article-journal","title":"Imported rabies, European Union and Switzerland, 2001–2010","container-title":"Emerging infectious diseases","page":"751","volume":"17","issue":"4","source":"Google Scholar","author":[{"family":"Johnson","given":"Nicholas"},{"family":"Freuling","given":"Conrad"},{"family":"Horton","given":"Daniel"},{"family":"Müller","given":"Thomas"},{"family":"Fooks","given":"Anthony R."}],"issued":{"date-parts":[["2011"]]}}}],"schema":"https://github.com/citation-style-language/schema/raw/master/csl-citation.json"} </w:instrText>
            </w:r>
            <w:r w:rsidRPr="00AF35F7">
              <w:fldChar w:fldCharType="separate"/>
            </w:r>
            <w:r w:rsidRPr="00AF35F7">
              <w:t>[5]</w:t>
            </w:r>
            <w:r w:rsidRPr="00AF35F7">
              <w:fldChar w:fldCharType="end"/>
            </w:r>
          </w:p>
        </w:tc>
      </w:tr>
      <w:tr w:rsidR="00774B79" w:rsidRPr="00AF35F7" w:rsidTr="00FC75BC">
        <w:trPr>
          <w:gridAfter w:val="1"/>
          <w:wAfter w:w="7" w:type="dxa"/>
          <w:trHeight w:val="510"/>
        </w:trPr>
        <w:tc>
          <w:tcPr>
            <w:tcW w:w="993" w:type="dxa"/>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2011</w:t>
            </w:r>
          </w:p>
        </w:tc>
        <w:tc>
          <w:tcPr>
            <w:tcW w:w="1843" w:type="dxa"/>
            <w:shd w:val="clear" w:color="auto" w:fill="auto"/>
            <w:vAlign w:val="center"/>
            <w:hideMark/>
          </w:tcPr>
          <w:p w:rsidR="00774B79" w:rsidRPr="00AF35F7" w:rsidRDefault="00774B79" w:rsidP="00D45D81">
            <w:pPr>
              <w:pStyle w:val="Tableau"/>
              <w:framePr w:hSpace="0" w:wrap="auto" w:vAnchor="margin" w:hAnchor="text" w:xAlign="left" w:yAlign="inline"/>
            </w:pPr>
            <w:r w:rsidRPr="00AF35F7">
              <w:t>France</w:t>
            </w:r>
          </w:p>
        </w:tc>
        <w:tc>
          <w:tcPr>
            <w:tcW w:w="1418" w:type="dxa"/>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07/11/2011</w:t>
            </w:r>
          </w:p>
        </w:tc>
        <w:tc>
          <w:tcPr>
            <w:tcW w:w="1416" w:type="dxa"/>
            <w:shd w:val="clear" w:color="auto" w:fill="auto"/>
            <w:vAlign w:val="center"/>
            <w:hideMark/>
          </w:tcPr>
          <w:p w:rsidR="00774B79" w:rsidRPr="00AF35F7" w:rsidRDefault="00774B79" w:rsidP="00D45D81">
            <w:pPr>
              <w:pStyle w:val="Tableau"/>
              <w:framePr w:hSpace="0" w:wrap="auto" w:vAnchor="margin" w:hAnchor="text" w:xAlign="left" w:yAlign="inline"/>
            </w:pPr>
            <w:r w:rsidRPr="00AF35F7">
              <w:t>08/1/2011</w:t>
            </w:r>
          </w:p>
        </w:tc>
        <w:tc>
          <w:tcPr>
            <w:tcW w:w="1134" w:type="dxa"/>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08/5/2011</w:t>
            </w:r>
          </w:p>
        </w:tc>
        <w:tc>
          <w:tcPr>
            <w:tcW w:w="1134" w:type="dxa"/>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08/7/2011</w:t>
            </w:r>
          </w:p>
        </w:tc>
        <w:tc>
          <w:tcPr>
            <w:tcW w:w="850" w:type="dxa"/>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dog</w:t>
            </w:r>
          </w:p>
        </w:tc>
        <w:tc>
          <w:tcPr>
            <w:tcW w:w="851" w:type="dxa"/>
            <w:shd w:val="clear" w:color="auto" w:fill="auto"/>
            <w:vAlign w:val="center"/>
            <w:hideMark/>
          </w:tcPr>
          <w:p w:rsidR="00774B79" w:rsidRPr="00AF35F7" w:rsidRDefault="00774B79" w:rsidP="00D45D81">
            <w:pPr>
              <w:pStyle w:val="Tableau"/>
              <w:framePr w:hSpace="0" w:wrap="auto" w:vAnchor="margin" w:hAnchor="text" w:xAlign="left" w:yAlign="inline"/>
            </w:pPr>
            <w:r w:rsidRPr="00AF35F7">
              <w:t xml:space="preserve">puppy </w:t>
            </w:r>
          </w:p>
          <w:p w:rsidR="00774B79" w:rsidRPr="00AF35F7" w:rsidRDefault="00774B79" w:rsidP="00D45D81">
            <w:pPr>
              <w:pStyle w:val="Tableau"/>
              <w:framePr w:hSpace="0" w:wrap="auto" w:vAnchor="margin" w:hAnchor="text" w:xAlign="left" w:yAlign="inline"/>
            </w:pPr>
            <w:r w:rsidRPr="00AF35F7">
              <w:t>3 mo</w:t>
            </w:r>
          </w:p>
        </w:tc>
        <w:tc>
          <w:tcPr>
            <w:tcW w:w="1042" w:type="dxa"/>
            <w:shd w:val="clear" w:color="auto" w:fill="auto"/>
            <w:vAlign w:val="center"/>
            <w:hideMark/>
          </w:tcPr>
          <w:p w:rsidR="00774B79" w:rsidRPr="00AF35F7" w:rsidRDefault="00774B79" w:rsidP="00D45D81">
            <w:pPr>
              <w:pStyle w:val="Tableau"/>
              <w:framePr w:hSpace="0" w:wrap="auto" w:vAnchor="margin" w:hAnchor="text" w:xAlign="left" w:yAlign="inline"/>
            </w:pPr>
            <w:r w:rsidRPr="00AF35F7">
              <w:t>Adoption found</w:t>
            </w:r>
          </w:p>
        </w:tc>
        <w:tc>
          <w:tcPr>
            <w:tcW w:w="1300" w:type="dxa"/>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Sick</w:t>
            </w:r>
          </w:p>
        </w:tc>
        <w:tc>
          <w:tcPr>
            <w:tcW w:w="1172" w:type="dxa"/>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No</w:t>
            </w:r>
          </w:p>
        </w:tc>
        <w:tc>
          <w:tcPr>
            <w:tcW w:w="1134" w:type="dxa"/>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No</w:t>
            </w:r>
          </w:p>
        </w:tc>
        <w:tc>
          <w:tcPr>
            <w:tcW w:w="993" w:type="dxa"/>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No</w:t>
            </w:r>
          </w:p>
        </w:tc>
        <w:tc>
          <w:tcPr>
            <w:tcW w:w="1134" w:type="dxa"/>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Road</w:t>
            </w:r>
          </w:p>
        </w:tc>
        <w:tc>
          <w:tcPr>
            <w:tcW w:w="1272" w:type="dxa"/>
            <w:shd w:val="clear" w:color="auto" w:fill="auto"/>
            <w:vAlign w:val="center"/>
            <w:hideMark/>
          </w:tcPr>
          <w:p w:rsidR="00774B79" w:rsidRPr="00AF35F7" w:rsidRDefault="00774B79" w:rsidP="00D45D81">
            <w:pPr>
              <w:pStyle w:val="Tableau"/>
              <w:framePr w:hSpace="0" w:wrap="auto" w:vAnchor="margin" w:hAnchor="text" w:xAlign="left" w:yAlign="inline"/>
            </w:pPr>
            <w:r w:rsidRPr="00AF35F7">
              <w:t>Morocco</w:t>
            </w:r>
          </w:p>
        </w:tc>
        <w:tc>
          <w:tcPr>
            <w:tcW w:w="1134" w:type="dxa"/>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Challans 85</w:t>
            </w:r>
          </w:p>
        </w:tc>
        <w:tc>
          <w:tcPr>
            <w:tcW w:w="1134" w:type="dxa"/>
            <w:shd w:val="clear" w:color="auto" w:fill="auto"/>
            <w:vAlign w:val="center"/>
            <w:hideMark/>
          </w:tcPr>
          <w:p w:rsidR="00774B79" w:rsidRPr="00AF35F7" w:rsidRDefault="00774B79" w:rsidP="00D45D81">
            <w:pPr>
              <w:pStyle w:val="Tableau"/>
              <w:framePr w:hSpace="0" w:wrap="auto" w:vAnchor="margin" w:hAnchor="text" w:xAlign="left" w:yAlign="inline"/>
            </w:pPr>
            <w:r w:rsidRPr="00AF35F7">
              <w:t>_</w:t>
            </w:r>
          </w:p>
        </w:tc>
        <w:tc>
          <w:tcPr>
            <w:tcW w:w="993" w:type="dxa"/>
            <w:shd w:val="clear" w:color="auto" w:fill="auto"/>
            <w:vAlign w:val="center"/>
            <w:hideMark/>
          </w:tcPr>
          <w:p w:rsidR="00774B79" w:rsidRPr="00AF35F7" w:rsidRDefault="00774B79" w:rsidP="00D45D81">
            <w:pPr>
              <w:pStyle w:val="Tableau"/>
              <w:framePr w:hSpace="0" w:wrap="auto" w:vAnchor="margin" w:hAnchor="text" w:xAlign="left" w:yAlign="inline"/>
            </w:pPr>
            <w:r w:rsidRPr="00AF35F7">
              <w:t xml:space="preserve">Known </w:t>
            </w:r>
            <w:r w:rsidRPr="00AF35F7">
              <w:br/>
              <w:t>with an address</w:t>
            </w:r>
          </w:p>
        </w:tc>
        <w:tc>
          <w:tcPr>
            <w:tcW w:w="1143" w:type="dxa"/>
            <w:shd w:val="clear" w:color="auto" w:fill="auto"/>
            <w:vAlign w:val="center"/>
            <w:hideMark/>
          </w:tcPr>
          <w:p w:rsidR="00774B79" w:rsidRPr="00AF35F7" w:rsidRDefault="00774B79" w:rsidP="00D45D81">
            <w:pPr>
              <w:pStyle w:val="Tableau"/>
              <w:framePr w:hSpace="0" w:wrap="auto" w:vAnchor="margin" w:hAnchor="text" w:xAlign="left" w:yAlign="inline"/>
            </w:pPr>
            <w:r w:rsidRPr="00AF35F7">
              <w:t>Challans 85</w:t>
            </w:r>
          </w:p>
        </w:tc>
        <w:tc>
          <w:tcPr>
            <w:tcW w:w="1134" w:type="dxa"/>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6</w:t>
            </w:r>
          </w:p>
        </w:tc>
        <w:tc>
          <w:tcPr>
            <w:tcW w:w="1229" w:type="dxa"/>
            <w:shd w:val="clear" w:color="auto" w:fill="auto"/>
            <w:vAlign w:val="center"/>
            <w:hideMark/>
          </w:tcPr>
          <w:p w:rsidR="00774B79" w:rsidRPr="00AF35F7" w:rsidRDefault="00774B79" w:rsidP="00D45D81">
            <w:pPr>
              <w:pStyle w:val="Tableau"/>
              <w:framePr w:hSpace="0" w:wrap="auto" w:vAnchor="margin" w:hAnchor="text" w:xAlign="left" w:yAlign="inline"/>
            </w:pPr>
            <w:r w:rsidRPr="00AF35F7">
              <w:t>4</w:t>
            </w:r>
          </w:p>
        </w:tc>
        <w:tc>
          <w:tcPr>
            <w:tcW w:w="1229" w:type="dxa"/>
            <w:shd w:val="clear" w:color="auto" w:fill="auto"/>
            <w:vAlign w:val="center"/>
            <w:hideMark/>
          </w:tcPr>
          <w:p w:rsidR="00774B79" w:rsidRPr="00AF35F7" w:rsidRDefault="00774B79" w:rsidP="00D45D81">
            <w:pPr>
              <w:pStyle w:val="Tableau"/>
              <w:framePr w:hSpace="0" w:wrap="auto" w:vAnchor="margin" w:hAnchor="text" w:xAlign="left" w:yAlign="inline"/>
            </w:pPr>
            <w:r w:rsidRPr="00AF35F7">
              <w:t>3</w:t>
            </w:r>
          </w:p>
        </w:tc>
        <w:tc>
          <w:tcPr>
            <w:tcW w:w="993" w:type="dxa"/>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8</w:t>
            </w:r>
          </w:p>
        </w:tc>
        <w:tc>
          <w:tcPr>
            <w:tcW w:w="926" w:type="dxa"/>
            <w:shd w:val="clear" w:color="auto" w:fill="auto"/>
            <w:vAlign w:val="center"/>
            <w:hideMark/>
          </w:tcPr>
          <w:p w:rsidR="00774B79" w:rsidRPr="00AF35F7" w:rsidRDefault="00774B79" w:rsidP="00D45D81">
            <w:pPr>
              <w:pStyle w:val="Tableau"/>
              <w:framePr w:hSpace="0" w:wrap="auto" w:vAnchor="margin" w:hAnchor="text" w:xAlign="left" w:yAlign="inline"/>
            </w:pPr>
            <w:r w:rsidRPr="00AF35F7">
              <w:fldChar w:fldCharType="begin"/>
            </w:r>
            <w:r w:rsidRPr="00AF35F7">
              <w:instrText xml:space="preserve"> ADDIN ZOTERO_ITEM CSL_CITATION {"citationID":"n4rnohtme","properties":{"formattedCitation":"[3]","plainCitation":"[3]"},"citationItems":[{"id":1446,"uris":["http://zotero.org/users/1765531/items/HUNRGVWV"],"uri":["http://zotero.org/users/1765531/items/HUNRGVWV"],"itemData":{"id":1446,"type":"article-journal","title":"Rabid dog illegally imported to France from Morocco, August 2011","container-title":"Euro Surveillance","page":"pii=19946","volume":"16","issue":"33","source":"NCBI PubMed","abstract":"In August 2011, a case of canine rabies was notified to the French veterinary services. The dog was a three-month-old puppy illegally imported from Morocco that presented behavioural changes on 1 August and was admitted to a veterinary clinic on 6 August. It died the following day and the body was shortly sent to the national reference centre where rabies was laboratory-confirmed on 11 August. Contact tracing and post-exposure treatment were initiated immediately.","ISSN":"1560-7917","note":"PMID: 21871230","journalAbbreviation":"Euro Surveill","language":"eng","author":[{"family":"Mailles","given":"A"},{"family":"Boisseleau","given":"D"},{"family":"Dacheux","given":"L"},{"family":"Michalewiscz","given":"C"},{"family":"Gloaguen","given":"C"},{"family":"Ponçon","given":"N"},{"family":"Bourhy","given":"H"},{"family":"Callon","given":"H"},{"family":"Vaillant","given":"V"},{"family":"Dabosville","given":"I"},{"family":"Morineau-Le Houssine","given":"P"}],"issued":{"date-parts":[["2011"]]},"PMID":"21871230"}}],"schema":"https://github.com/citation-style-language/schema/raw/master/csl-citation.json"} </w:instrText>
            </w:r>
            <w:r w:rsidRPr="00AF35F7">
              <w:fldChar w:fldCharType="separate"/>
            </w:r>
            <w:r w:rsidRPr="00AF35F7">
              <w:t>[3]</w:t>
            </w:r>
            <w:r w:rsidRPr="00AF35F7">
              <w:fldChar w:fldCharType="end"/>
            </w:r>
            <w:r w:rsidRPr="00AF35F7">
              <w:t xml:space="preserve"> </w:t>
            </w:r>
          </w:p>
        </w:tc>
      </w:tr>
      <w:tr w:rsidR="00774B79" w:rsidRPr="00AF35F7" w:rsidTr="00FC75BC">
        <w:trPr>
          <w:gridAfter w:val="1"/>
          <w:wAfter w:w="7" w:type="dxa"/>
          <w:trHeight w:val="1133"/>
        </w:trPr>
        <w:tc>
          <w:tcPr>
            <w:tcW w:w="993" w:type="dxa"/>
            <w:tcBorders>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2012</w:t>
            </w:r>
          </w:p>
        </w:tc>
        <w:tc>
          <w:tcPr>
            <w:tcW w:w="1843" w:type="dxa"/>
            <w:tcBorders>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Netherlands</w:t>
            </w:r>
            <w:r w:rsidRPr="00AF35F7">
              <w:br/>
              <w:t xml:space="preserve"> (Through Spain)</w:t>
            </w:r>
          </w:p>
        </w:tc>
        <w:tc>
          <w:tcPr>
            <w:tcW w:w="1418" w:type="dxa"/>
            <w:tcBorders>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1/28/2012</w:t>
            </w:r>
          </w:p>
        </w:tc>
        <w:tc>
          <w:tcPr>
            <w:tcW w:w="1416" w:type="dxa"/>
            <w:tcBorders>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 xml:space="preserve">02/04/2012 in Spain </w:t>
            </w:r>
            <w:r w:rsidRPr="00AF35F7">
              <w:br/>
              <w:t>02/11/2012 in the Netherlands</w:t>
            </w:r>
          </w:p>
        </w:tc>
        <w:tc>
          <w:tcPr>
            <w:tcW w:w="1134" w:type="dxa"/>
            <w:tcBorders>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2/12/2012</w:t>
            </w:r>
          </w:p>
        </w:tc>
        <w:tc>
          <w:tcPr>
            <w:tcW w:w="1134" w:type="dxa"/>
            <w:tcBorders>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2/15/2012</w:t>
            </w:r>
          </w:p>
        </w:tc>
        <w:tc>
          <w:tcPr>
            <w:tcW w:w="850" w:type="dxa"/>
            <w:tcBorders>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dog</w:t>
            </w:r>
          </w:p>
        </w:tc>
        <w:tc>
          <w:tcPr>
            <w:tcW w:w="851" w:type="dxa"/>
            <w:tcBorders>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 xml:space="preserve">puppy </w:t>
            </w:r>
          </w:p>
          <w:p w:rsidR="00774B79" w:rsidRPr="00AF35F7" w:rsidRDefault="00774B79" w:rsidP="00D45D81">
            <w:pPr>
              <w:pStyle w:val="Tableau"/>
              <w:framePr w:hSpace="0" w:wrap="auto" w:vAnchor="margin" w:hAnchor="text" w:xAlign="left" w:yAlign="inline"/>
            </w:pPr>
            <w:r w:rsidRPr="00AF35F7">
              <w:t>2 mo</w:t>
            </w:r>
          </w:p>
        </w:tc>
        <w:tc>
          <w:tcPr>
            <w:tcW w:w="1042" w:type="dxa"/>
            <w:tcBorders>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Bought</w:t>
            </w:r>
          </w:p>
        </w:tc>
        <w:tc>
          <w:tcPr>
            <w:tcW w:w="1300" w:type="dxa"/>
            <w:tcBorders>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Bite</w:t>
            </w:r>
          </w:p>
        </w:tc>
        <w:tc>
          <w:tcPr>
            <w:tcW w:w="1172" w:type="dxa"/>
            <w:tcBorders>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No</w:t>
            </w:r>
          </w:p>
        </w:tc>
        <w:tc>
          <w:tcPr>
            <w:tcW w:w="1134" w:type="dxa"/>
            <w:tcBorders>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Morocco:</w:t>
            </w:r>
            <w:r w:rsidRPr="00AF35F7">
              <w:br/>
              <w:t>No (microchip) Spain: Yes</w:t>
            </w:r>
          </w:p>
        </w:tc>
        <w:tc>
          <w:tcPr>
            <w:tcW w:w="993" w:type="dxa"/>
            <w:tcBorders>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Yes</w:t>
            </w:r>
          </w:p>
        </w:tc>
        <w:tc>
          <w:tcPr>
            <w:tcW w:w="1134" w:type="dxa"/>
            <w:tcBorders>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Road to Spain then Plane to Netherlands</w:t>
            </w:r>
          </w:p>
        </w:tc>
        <w:tc>
          <w:tcPr>
            <w:tcW w:w="1272" w:type="dxa"/>
            <w:tcBorders>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Morocco</w:t>
            </w:r>
          </w:p>
        </w:tc>
        <w:tc>
          <w:tcPr>
            <w:tcW w:w="1134" w:type="dxa"/>
            <w:tcBorders>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Amsterdam</w:t>
            </w:r>
          </w:p>
        </w:tc>
        <w:tc>
          <w:tcPr>
            <w:tcW w:w="1134" w:type="dxa"/>
            <w:tcBorders>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_</w:t>
            </w:r>
          </w:p>
        </w:tc>
        <w:tc>
          <w:tcPr>
            <w:tcW w:w="993" w:type="dxa"/>
            <w:tcBorders>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 xml:space="preserve">Known </w:t>
            </w:r>
            <w:r w:rsidRPr="00AF35F7">
              <w:br/>
              <w:t>with an address</w:t>
            </w:r>
          </w:p>
        </w:tc>
        <w:tc>
          <w:tcPr>
            <w:tcW w:w="1143" w:type="dxa"/>
            <w:tcBorders>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Amsterdam</w:t>
            </w:r>
          </w:p>
        </w:tc>
        <w:tc>
          <w:tcPr>
            <w:tcW w:w="1134" w:type="dxa"/>
            <w:tcBorders>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2</w:t>
            </w:r>
          </w:p>
        </w:tc>
        <w:tc>
          <w:tcPr>
            <w:tcW w:w="1229" w:type="dxa"/>
            <w:tcBorders>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7 (Spain)</w:t>
            </w:r>
            <w:r w:rsidRPr="00AF35F7">
              <w:br/>
              <w:t>1 (Netherlands)</w:t>
            </w:r>
          </w:p>
        </w:tc>
        <w:tc>
          <w:tcPr>
            <w:tcW w:w="1229" w:type="dxa"/>
            <w:tcBorders>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4 (Netherlands)</w:t>
            </w:r>
          </w:p>
        </w:tc>
        <w:tc>
          <w:tcPr>
            <w:tcW w:w="993" w:type="dxa"/>
            <w:tcBorders>
              <w:bottom w:val="single" w:sz="2" w:space="0" w:color="auto"/>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43</w:t>
            </w:r>
          </w:p>
        </w:tc>
        <w:tc>
          <w:tcPr>
            <w:tcW w:w="926" w:type="dxa"/>
            <w:tcBorders>
              <w:bottom w:val="single" w:sz="2" w:space="0" w:color="auto"/>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fldChar w:fldCharType="begin"/>
            </w:r>
            <w:r w:rsidRPr="00AF35F7">
              <w:instrText xml:space="preserve"> ADDIN ZOTERO_ITEM CSL_CITATION {"citationID":"u1atp463k","properties":{"formattedCitation":"[16]","plainCitation":"[16]"},"citationItems":[{"id":1464,"uris":["http://zotero.org/users/1765531/items/XNIZMGAI"],"uri":["http://zotero.org/users/1765531/items/XNIZMGAI"],"itemData":{"id":1464,"type":"article-journal","title":"Rabid puppy-dog imported into the Netherlands from Morocco via Spain, February 2012","container-title":"Euro Surveillance","page":"pii=20112","volume":"17","issue":"10","source":"NCBI PubMed","abstract":"In February 2012 a rabid puppy dog was imported into Amsterdam, the Netherlands from Morocco via Spain. In a joint action between the Netherlands’ Food and Consumer Product Safety Authority, the Public Health Service of Amsterdam and the Centre for Infectious Disease Control all exposed human and animal contacts were traced and, when necessary, provided with post-exposure prophylaxis. During the importation, the international legislations with respect to vaccination requirements were not fully obeyed by veterinarians and custom services.","ISSN":"1560-7917","note":"PMID: 22433596","journalAbbreviation":"Euro Surveill.","language":"eng","author":[{"family":"Rijckevorsel","given":"G G","non-dropping-particle":"van"},{"family":"Swaan","given":"C M"},{"family":"Bergh","given":"J P","non-dropping-particle":"van den"},{"family":"Goorhuis","given":"A"},{"family":"Baayen","given":"D"},{"family":"Isken","given":"L"},{"family":"Timen","given":"A"},{"family":"Hoek","given":"A","non-dropping-particle":"van den"}],"issued":{"date-parts":[["2012"]]},"PMID":"22433596"}}],"schema":"https://github.com/citation-style-language/schema/raw/master/csl-citation.json"} </w:instrText>
            </w:r>
            <w:r w:rsidRPr="00AF35F7">
              <w:fldChar w:fldCharType="separate"/>
            </w:r>
            <w:r w:rsidRPr="00AF35F7">
              <w:t>[16]</w:t>
            </w:r>
            <w:r w:rsidRPr="00AF35F7">
              <w:fldChar w:fldCharType="end"/>
            </w:r>
          </w:p>
        </w:tc>
      </w:tr>
      <w:tr w:rsidR="00774B79" w:rsidRPr="00AF35F7" w:rsidTr="00FC75BC">
        <w:trPr>
          <w:gridAfter w:val="1"/>
          <w:wAfter w:w="7" w:type="dxa"/>
          <w:trHeight w:val="600"/>
        </w:trPr>
        <w:tc>
          <w:tcPr>
            <w:tcW w:w="993"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2013</w:t>
            </w:r>
          </w:p>
        </w:tc>
        <w:tc>
          <w:tcPr>
            <w:tcW w:w="1843"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Spain</w:t>
            </w:r>
            <w:r w:rsidRPr="00AF35F7">
              <w:rPr>
                <w:color w:val="333333"/>
                <w:vertAlign w:val="superscript"/>
              </w:rPr>
              <w:t>#</w:t>
            </w:r>
          </w:p>
        </w:tc>
        <w:tc>
          <w:tcPr>
            <w:tcW w:w="1418"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NA</w:t>
            </w:r>
          </w:p>
        </w:tc>
        <w:tc>
          <w:tcPr>
            <w:tcW w:w="1416" w:type="dxa"/>
            <w:tcBorders>
              <w:top w:val="single" w:sz="2" w:space="0" w:color="auto"/>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04/13/2013</w:t>
            </w:r>
          </w:p>
        </w:tc>
        <w:tc>
          <w:tcPr>
            <w:tcW w:w="1134"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05/27/2013</w:t>
            </w:r>
          </w:p>
        </w:tc>
        <w:tc>
          <w:tcPr>
            <w:tcW w:w="1134"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6/1/2013</w:t>
            </w:r>
          </w:p>
        </w:tc>
        <w:tc>
          <w:tcPr>
            <w:tcW w:w="850"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dog</w:t>
            </w:r>
            <w:r w:rsidRPr="00AF35F7">
              <w:rPr>
                <w:bCs/>
                <w:color w:val="000000"/>
              </w:rPr>
              <w:t>†</w:t>
            </w:r>
          </w:p>
        </w:tc>
        <w:tc>
          <w:tcPr>
            <w:tcW w:w="851" w:type="dxa"/>
            <w:tcBorders>
              <w:top w:val="single" w:sz="2" w:space="0" w:color="auto"/>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adult</w:t>
            </w:r>
          </w:p>
          <w:p w:rsidR="00774B79" w:rsidRPr="00AF35F7" w:rsidRDefault="00774B79" w:rsidP="00D45D81">
            <w:pPr>
              <w:pStyle w:val="Tableau"/>
              <w:framePr w:hSpace="0" w:wrap="auto" w:vAnchor="margin" w:hAnchor="text" w:xAlign="left" w:yAlign="inline"/>
            </w:pPr>
            <w:r w:rsidRPr="00AF35F7">
              <w:t xml:space="preserve"> 4y</w:t>
            </w:r>
          </w:p>
        </w:tc>
        <w:tc>
          <w:tcPr>
            <w:tcW w:w="1042" w:type="dxa"/>
            <w:tcBorders>
              <w:top w:val="single" w:sz="2" w:space="0" w:color="auto"/>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 xml:space="preserve">NA </w:t>
            </w:r>
            <w:r w:rsidRPr="00AF35F7">
              <w:br/>
              <w:t>Spanish dog</w:t>
            </w:r>
          </w:p>
        </w:tc>
        <w:tc>
          <w:tcPr>
            <w:tcW w:w="1300"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Bite</w:t>
            </w:r>
          </w:p>
        </w:tc>
        <w:tc>
          <w:tcPr>
            <w:tcW w:w="1172"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Yes</w:t>
            </w:r>
          </w:p>
        </w:tc>
        <w:tc>
          <w:tcPr>
            <w:tcW w:w="1134" w:type="dxa"/>
            <w:tcBorders>
              <w:top w:val="single" w:sz="2" w:space="0" w:color="auto"/>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Yes</w:t>
            </w:r>
            <w:r w:rsidRPr="00AF35F7">
              <w:br/>
              <w:t>(microchip)</w:t>
            </w:r>
          </w:p>
        </w:tc>
        <w:tc>
          <w:tcPr>
            <w:tcW w:w="993"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w:t>
            </w:r>
          </w:p>
        </w:tc>
        <w:tc>
          <w:tcPr>
            <w:tcW w:w="1134"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Road</w:t>
            </w:r>
          </w:p>
        </w:tc>
        <w:tc>
          <w:tcPr>
            <w:tcW w:w="1272" w:type="dxa"/>
            <w:tcBorders>
              <w:top w:val="single" w:sz="2" w:space="0" w:color="auto"/>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Morocco</w:t>
            </w:r>
          </w:p>
        </w:tc>
        <w:tc>
          <w:tcPr>
            <w:tcW w:w="1134"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Barcelona</w:t>
            </w:r>
          </w:p>
        </w:tc>
        <w:tc>
          <w:tcPr>
            <w:tcW w:w="1134" w:type="dxa"/>
            <w:tcBorders>
              <w:top w:val="single" w:sz="2" w:space="0" w:color="auto"/>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_</w:t>
            </w:r>
          </w:p>
        </w:tc>
        <w:tc>
          <w:tcPr>
            <w:tcW w:w="993" w:type="dxa"/>
            <w:tcBorders>
              <w:top w:val="single" w:sz="2" w:space="0" w:color="auto"/>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 xml:space="preserve">Known </w:t>
            </w:r>
            <w:r w:rsidRPr="00AF35F7">
              <w:br/>
              <w:t>but no fix adress</w:t>
            </w:r>
            <w:r w:rsidRPr="00AF35F7">
              <w:rPr>
                <w:vertAlign w:val="superscript"/>
              </w:rPr>
              <w:t>§</w:t>
            </w:r>
          </w:p>
        </w:tc>
        <w:tc>
          <w:tcPr>
            <w:tcW w:w="1143" w:type="dxa"/>
            <w:tcBorders>
              <w:top w:val="single" w:sz="2" w:space="0" w:color="auto"/>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Toledo</w:t>
            </w:r>
          </w:p>
        </w:tc>
        <w:tc>
          <w:tcPr>
            <w:tcW w:w="1134"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0</w:t>
            </w:r>
          </w:p>
        </w:tc>
        <w:tc>
          <w:tcPr>
            <w:tcW w:w="1229" w:type="dxa"/>
            <w:tcBorders>
              <w:top w:val="single" w:sz="2" w:space="0" w:color="auto"/>
              <w:bottom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10</w:t>
            </w:r>
          </w:p>
        </w:tc>
        <w:tc>
          <w:tcPr>
            <w:tcW w:w="1229"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6</w:t>
            </w:r>
          </w:p>
        </w:tc>
        <w:tc>
          <w:tcPr>
            <w:tcW w:w="993"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66</w:t>
            </w:r>
          </w:p>
        </w:tc>
        <w:tc>
          <w:tcPr>
            <w:tcW w:w="926" w:type="dxa"/>
            <w:tcBorders>
              <w:top w:val="single" w:sz="2" w:space="0" w:color="auto"/>
              <w:bottom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fldChar w:fldCharType="begin"/>
            </w:r>
            <w:r w:rsidRPr="00AF35F7">
              <w:instrText xml:space="preserve"> ADDIN ZOTERO_ITEM CSL_CITATION {"citationID":"2nt64scdhd","properties":{"formattedCitation":"[17]","plainCitation":"[17]"},"citationItems":[{"id":2366,"uris":["http://zotero.org/users/1765531/items/VKM55UMJ"],"uri":["http://zotero.org/users/1765531/items/VKM55UMJ"],"itemData":{"id":2366,"type":"article-journal","title":"The One Health approach for the management of an imported case of rabies in mainland Spain in 2013","container-title":"Euro Surveillance","page":"pii=21033","volume":"20","issue":"6","journalAbbreviation":"Euro Surveill","author":[{"family":"Pérez de Diego","given":"AC"},{"family":"Vigo","given":"M."},{"family":"Monsalve","given":"J."},{"family":"Escudero","given":"A."}],"issued":{"date-parts":[["2015"]]}}}],"schema":"https://github.com/citation-style-language/schema/raw/master/csl-citation.json"} </w:instrText>
            </w:r>
            <w:r w:rsidRPr="00AF35F7">
              <w:fldChar w:fldCharType="separate"/>
            </w:r>
            <w:r w:rsidRPr="00AF35F7">
              <w:t>[17]</w:t>
            </w:r>
            <w:r w:rsidRPr="00AF35F7">
              <w:fldChar w:fldCharType="end"/>
            </w:r>
          </w:p>
        </w:tc>
      </w:tr>
      <w:tr w:rsidR="00774B79" w:rsidRPr="00AF35F7" w:rsidTr="00FC75BC">
        <w:trPr>
          <w:gridAfter w:val="1"/>
          <w:wAfter w:w="7" w:type="dxa"/>
          <w:trHeight w:val="552"/>
        </w:trPr>
        <w:tc>
          <w:tcPr>
            <w:tcW w:w="993" w:type="dxa"/>
            <w:tcBorders>
              <w:top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2013</w:t>
            </w:r>
          </w:p>
        </w:tc>
        <w:tc>
          <w:tcPr>
            <w:tcW w:w="1843" w:type="dxa"/>
            <w:tcBorders>
              <w:top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France</w:t>
            </w:r>
          </w:p>
        </w:tc>
        <w:tc>
          <w:tcPr>
            <w:tcW w:w="1418" w:type="dxa"/>
            <w:tcBorders>
              <w:top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10/25/2013</w:t>
            </w:r>
          </w:p>
        </w:tc>
        <w:tc>
          <w:tcPr>
            <w:tcW w:w="1416" w:type="dxa"/>
            <w:tcBorders>
              <w:top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10/13/2013</w:t>
            </w:r>
          </w:p>
        </w:tc>
        <w:tc>
          <w:tcPr>
            <w:tcW w:w="1134" w:type="dxa"/>
            <w:tcBorders>
              <w:top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10/25/2013</w:t>
            </w:r>
          </w:p>
        </w:tc>
        <w:tc>
          <w:tcPr>
            <w:tcW w:w="1134" w:type="dxa"/>
            <w:tcBorders>
              <w:top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10/28/13</w:t>
            </w:r>
          </w:p>
        </w:tc>
        <w:tc>
          <w:tcPr>
            <w:tcW w:w="850" w:type="dxa"/>
            <w:tcBorders>
              <w:top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cat</w:t>
            </w:r>
          </w:p>
        </w:tc>
        <w:tc>
          <w:tcPr>
            <w:tcW w:w="851" w:type="dxa"/>
            <w:tcBorders>
              <w:top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 xml:space="preserve">kitten </w:t>
            </w:r>
          </w:p>
          <w:p w:rsidR="00774B79" w:rsidRPr="00AF35F7" w:rsidRDefault="00774B79" w:rsidP="00D45D81">
            <w:pPr>
              <w:pStyle w:val="Tableau"/>
              <w:framePr w:hSpace="0" w:wrap="auto" w:vAnchor="margin" w:hAnchor="text" w:xAlign="left" w:yAlign="inline"/>
            </w:pPr>
            <w:r w:rsidRPr="00AF35F7">
              <w:t>2 mo</w:t>
            </w:r>
          </w:p>
        </w:tc>
        <w:tc>
          <w:tcPr>
            <w:tcW w:w="1042" w:type="dxa"/>
            <w:tcBorders>
              <w:top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Adoption found</w:t>
            </w:r>
          </w:p>
        </w:tc>
        <w:tc>
          <w:tcPr>
            <w:tcW w:w="1300" w:type="dxa"/>
            <w:tcBorders>
              <w:top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Sick</w:t>
            </w:r>
          </w:p>
        </w:tc>
        <w:tc>
          <w:tcPr>
            <w:tcW w:w="1172" w:type="dxa"/>
            <w:tcBorders>
              <w:top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No</w:t>
            </w:r>
          </w:p>
        </w:tc>
        <w:tc>
          <w:tcPr>
            <w:tcW w:w="1134" w:type="dxa"/>
            <w:tcBorders>
              <w:top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No</w:t>
            </w:r>
          </w:p>
        </w:tc>
        <w:tc>
          <w:tcPr>
            <w:tcW w:w="993" w:type="dxa"/>
            <w:tcBorders>
              <w:top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Yes</w:t>
            </w:r>
          </w:p>
        </w:tc>
        <w:tc>
          <w:tcPr>
            <w:tcW w:w="1134" w:type="dxa"/>
            <w:tcBorders>
              <w:top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Plane</w:t>
            </w:r>
          </w:p>
        </w:tc>
        <w:tc>
          <w:tcPr>
            <w:tcW w:w="1272" w:type="dxa"/>
            <w:tcBorders>
              <w:top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Morocco</w:t>
            </w:r>
          </w:p>
        </w:tc>
        <w:tc>
          <w:tcPr>
            <w:tcW w:w="1134" w:type="dxa"/>
            <w:tcBorders>
              <w:top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Argenteuil</w:t>
            </w:r>
          </w:p>
        </w:tc>
        <w:tc>
          <w:tcPr>
            <w:tcW w:w="1134" w:type="dxa"/>
            <w:tcBorders>
              <w:top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France</w:t>
            </w:r>
          </w:p>
        </w:tc>
        <w:tc>
          <w:tcPr>
            <w:tcW w:w="993" w:type="dxa"/>
            <w:tcBorders>
              <w:top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 xml:space="preserve">Known </w:t>
            </w:r>
            <w:r w:rsidRPr="00AF35F7">
              <w:br/>
              <w:t>with an adress</w:t>
            </w:r>
          </w:p>
        </w:tc>
        <w:tc>
          <w:tcPr>
            <w:tcW w:w="1143" w:type="dxa"/>
            <w:tcBorders>
              <w:top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Argenteuil</w:t>
            </w:r>
          </w:p>
        </w:tc>
        <w:tc>
          <w:tcPr>
            <w:tcW w:w="1134" w:type="dxa"/>
            <w:tcBorders>
              <w:top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0</w:t>
            </w:r>
          </w:p>
        </w:tc>
        <w:tc>
          <w:tcPr>
            <w:tcW w:w="1229" w:type="dxa"/>
            <w:tcBorders>
              <w:top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t>10</w:t>
            </w:r>
          </w:p>
        </w:tc>
        <w:tc>
          <w:tcPr>
            <w:tcW w:w="1229" w:type="dxa"/>
            <w:tcBorders>
              <w:top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4</w:t>
            </w:r>
          </w:p>
        </w:tc>
        <w:tc>
          <w:tcPr>
            <w:tcW w:w="993" w:type="dxa"/>
            <w:tcBorders>
              <w:top w:val="nil"/>
            </w:tcBorders>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w:t>
            </w:r>
          </w:p>
        </w:tc>
        <w:tc>
          <w:tcPr>
            <w:tcW w:w="926" w:type="dxa"/>
            <w:tcBorders>
              <w:top w:val="nil"/>
            </w:tcBorders>
            <w:shd w:val="clear" w:color="auto" w:fill="auto"/>
            <w:vAlign w:val="center"/>
            <w:hideMark/>
          </w:tcPr>
          <w:p w:rsidR="00774B79" w:rsidRPr="00AF35F7" w:rsidRDefault="00774B79" w:rsidP="00D45D81">
            <w:pPr>
              <w:pStyle w:val="Tableau"/>
              <w:framePr w:hSpace="0" w:wrap="auto" w:vAnchor="margin" w:hAnchor="text" w:xAlign="left" w:yAlign="inline"/>
            </w:pPr>
            <w:r w:rsidRPr="00AF35F7">
              <w:fldChar w:fldCharType="begin"/>
            </w:r>
            <w:r w:rsidRPr="00AF35F7">
              <w:instrText xml:space="preserve"> ADDIN ZOTERO_ITEM CSL_CITATION {"citationID":"2pkrb68v18","properties":{"formattedCitation":"[18]","plainCitation":"[18]"},"citationItems":[{"id":1161,"uris":["http://zotero.org/users/1765531/items/HPKVWDRW"],"uri":["http://zotero.org/users/1765531/items/HPKVWDRW"],"itemData":{"id":1161,"type":"article-journal","title":"Rabies confirmed in an imported kitten in France","container-title":"The Veterinary record","page":"435","volume":"173","issue":"18","source":"NCBI PubMed","DOI":"10.1136/vr.f6683","ISSN":"2042-7670","note":"PMID: 24214247","journalAbbreviation":"Vet. Rec.","language":"eng","author":[{"family":"Anonymous","given":""}],"issued":{"date-parts":[["2013",11,9]]},"PMID":"24214247"}}],"schema":"https://github.com/citation-style-language/schema/raw/master/csl-citation.json"} </w:instrText>
            </w:r>
            <w:r w:rsidRPr="00AF35F7">
              <w:fldChar w:fldCharType="separate"/>
            </w:r>
            <w:r w:rsidRPr="00AF35F7">
              <w:t>[18]</w:t>
            </w:r>
            <w:r w:rsidRPr="00AF35F7">
              <w:fldChar w:fldCharType="end"/>
            </w:r>
            <w:r w:rsidRPr="00AF35F7">
              <w:t xml:space="preserve"> </w:t>
            </w:r>
          </w:p>
        </w:tc>
      </w:tr>
      <w:tr w:rsidR="00774B79" w:rsidRPr="00D45D81" w:rsidTr="00FC75BC">
        <w:trPr>
          <w:trHeight w:val="1039"/>
        </w:trPr>
        <w:tc>
          <w:tcPr>
            <w:tcW w:w="27608" w:type="dxa"/>
            <w:gridSpan w:val="25"/>
            <w:shd w:val="clear" w:color="auto" w:fill="auto"/>
            <w:noWrap/>
            <w:vAlign w:val="center"/>
            <w:hideMark/>
          </w:tcPr>
          <w:p w:rsidR="00774B79" w:rsidRPr="00AF35F7" w:rsidRDefault="00774B79" w:rsidP="00D45D81">
            <w:pPr>
              <w:pStyle w:val="Tableau"/>
              <w:framePr w:hSpace="0" w:wrap="auto" w:vAnchor="margin" w:hAnchor="text" w:xAlign="left" w:yAlign="inline"/>
            </w:pPr>
            <w:r w:rsidRPr="00AF35F7">
              <w:t>NA = Not Applicable</w:t>
            </w:r>
          </w:p>
          <w:p w:rsidR="00774B79" w:rsidRPr="00AF35F7" w:rsidRDefault="00774B79" w:rsidP="00D45D81">
            <w:pPr>
              <w:pStyle w:val="Tableau"/>
              <w:framePr w:hSpace="0" w:wrap="auto" w:vAnchor="margin" w:hAnchor="text" w:xAlign="left" w:yAlign="inline"/>
            </w:pPr>
            <w:r w:rsidRPr="00AF35F7">
              <w:t>? = Data unavailable</w:t>
            </w:r>
          </w:p>
          <w:p w:rsidR="00774B79" w:rsidRPr="00AF35F7" w:rsidRDefault="00774B79" w:rsidP="00D45D81">
            <w:pPr>
              <w:pStyle w:val="Tableau"/>
              <w:framePr w:hSpace="0" w:wrap="auto" w:vAnchor="margin" w:hAnchor="text" w:xAlign="left" w:yAlign="inline"/>
            </w:pPr>
            <w:r w:rsidRPr="00AF35F7">
              <w:t>WE= West Europe</w:t>
            </w:r>
          </w:p>
          <w:p w:rsidR="00774B79" w:rsidRPr="00AF35F7" w:rsidRDefault="00774B79" w:rsidP="00D45D81">
            <w:pPr>
              <w:pStyle w:val="Tableau"/>
              <w:framePr w:hSpace="0" w:wrap="auto" w:vAnchor="margin" w:hAnchor="text" w:xAlign="left" w:yAlign="inline"/>
            </w:pPr>
            <w:r w:rsidRPr="00AF35F7">
              <w:t>mo= month</w:t>
            </w:r>
          </w:p>
          <w:p w:rsidR="00774B79" w:rsidRPr="00AF35F7" w:rsidRDefault="00774B79" w:rsidP="00D45D81">
            <w:pPr>
              <w:pStyle w:val="Tableau"/>
              <w:framePr w:hSpace="0" w:wrap="auto" w:vAnchor="margin" w:hAnchor="text" w:xAlign="left" w:yAlign="inline"/>
            </w:pPr>
            <w:r w:rsidRPr="00AF35F7">
              <w:rPr>
                <w:bCs/>
                <w:color w:val="000000"/>
              </w:rPr>
              <w:t>*</w:t>
            </w:r>
            <w:r w:rsidRPr="00AF35F7">
              <w:t>Animal from an endemic country bought or adopted from a shelter</w:t>
            </w:r>
          </w:p>
          <w:p w:rsidR="00774B79" w:rsidRPr="00AF35F7" w:rsidRDefault="00774B79" w:rsidP="00D45D81">
            <w:pPr>
              <w:pStyle w:val="Tableau"/>
              <w:framePr w:hSpace="0" w:wrap="auto" w:vAnchor="margin" w:hAnchor="text" w:xAlign="left" w:yAlign="inline"/>
            </w:pPr>
            <w:r w:rsidRPr="00AF35F7">
              <w:rPr>
                <w:bCs/>
                <w:color w:val="000000"/>
              </w:rPr>
              <w:t>†</w:t>
            </w:r>
            <w:r w:rsidRPr="00AF35F7">
              <w:t>Animal raised in the Western European country where rabies was diagnosed</w:t>
            </w:r>
          </w:p>
          <w:p w:rsidR="00774B79" w:rsidRPr="00AF35F7" w:rsidRDefault="00774B79" w:rsidP="00D45D81">
            <w:pPr>
              <w:pStyle w:val="Tableau"/>
              <w:framePr w:hSpace="0" w:wrap="auto" w:vAnchor="margin" w:hAnchor="text" w:xAlign="left" w:yAlign="inline"/>
            </w:pPr>
            <w:r w:rsidRPr="00AF35F7">
              <w:rPr>
                <w:bCs/>
                <w:color w:val="000000"/>
              </w:rPr>
              <w:t>‡</w:t>
            </w:r>
            <w:r w:rsidRPr="00AF35F7">
              <w:t xml:space="preserve">For the calculation of the number of contagious days: day of entry in the country and day of death are included, but day of departure from the country is not </w:t>
            </w:r>
          </w:p>
          <w:p w:rsidR="00774B79" w:rsidRPr="00AF35F7" w:rsidRDefault="00774B79" w:rsidP="00D45D81">
            <w:pPr>
              <w:pStyle w:val="Tableau"/>
              <w:framePr w:hSpace="0" w:wrap="auto" w:vAnchor="margin" w:hAnchor="text" w:xAlign="left" w:yAlign="inline"/>
            </w:pPr>
            <w:r w:rsidRPr="00AF35F7">
              <w:t>§The owners lived in a van</w:t>
            </w:r>
          </w:p>
          <w:p w:rsidR="00774B79" w:rsidRPr="00AF35F7" w:rsidRDefault="00774B79" w:rsidP="00D45D81">
            <w:pPr>
              <w:pStyle w:val="Tableau"/>
              <w:framePr w:hSpace="0" w:wrap="auto" w:vAnchor="margin" w:hAnchor="text" w:xAlign="left" w:yAlign="inline"/>
            </w:pPr>
            <w:r w:rsidRPr="00AF35F7">
              <w:rPr>
                <w:color w:val="333333"/>
              </w:rPr>
              <w:t>¶</w:t>
            </w:r>
            <w:r w:rsidRPr="00AF35F7">
              <w:t>Approximation based on incomplete available data</w:t>
            </w:r>
          </w:p>
          <w:p w:rsidR="00774B79" w:rsidRPr="00AF35F7" w:rsidRDefault="00774B79" w:rsidP="00D45D81">
            <w:pPr>
              <w:pStyle w:val="Tableau"/>
              <w:framePr w:hSpace="0" w:wrap="auto" w:vAnchor="margin" w:hAnchor="text" w:xAlign="left" w:yAlign="inline"/>
            </w:pPr>
            <w:r w:rsidRPr="00AF35F7">
              <w:rPr>
                <w:color w:val="333333"/>
              </w:rPr>
              <w:t>#</w:t>
            </w:r>
            <w:r w:rsidRPr="00AF35F7">
              <w:t>2 months before the dog’s owners had tried to cross the border legally, but were denied entry because the seroneutralisation assay according to EU regulation had not been done before the trip to Morocco</w:t>
            </w:r>
          </w:p>
          <w:p w:rsidR="00774B79" w:rsidRPr="00AF35F7" w:rsidRDefault="00774B79" w:rsidP="00D45D81">
            <w:pPr>
              <w:pStyle w:val="Tableau"/>
              <w:framePr w:hSpace="0" w:wrap="auto" w:vAnchor="margin" w:hAnchor="text" w:xAlign="left" w:yAlign="inline"/>
            </w:pPr>
            <w:r w:rsidRPr="00AF35F7">
              <w:t>** Animals are considered as vaccinated whether the rabies vaccination is up-to-date or not (this information is unavailable most of the time)</w:t>
            </w:r>
          </w:p>
        </w:tc>
      </w:tr>
    </w:tbl>
    <w:p w:rsidR="00774B79" w:rsidRPr="00AF35F7" w:rsidRDefault="00774B79" w:rsidP="00D45D81">
      <w:r w:rsidRPr="00AF35F7">
        <w:br w:type="page"/>
      </w:r>
    </w:p>
    <w:p w:rsidR="00774B79" w:rsidRPr="00AF35F7" w:rsidRDefault="00774B79" w:rsidP="00D45D81"/>
    <w:p w:rsidR="00774B79" w:rsidRPr="00AF35F7" w:rsidRDefault="00774B79" w:rsidP="00480589">
      <w:pPr>
        <w:pStyle w:val="rfrences"/>
      </w:pPr>
      <w:r w:rsidRPr="00AF35F7">
        <w:rPr>
          <w:b/>
        </w:rPr>
        <w:fldChar w:fldCharType="begin"/>
      </w:r>
      <w:r w:rsidRPr="00AF35F7">
        <w:rPr>
          <w:b/>
        </w:rPr>
        <w:instrText xml:space="preserve"> ADDIN ZOTERO_BIBL {"custom":[]} CSL_BIBLIOGRAPHY </w:instrText>
      </w:r>
      <w:r w:rsidRPr="00AF35F7">
        <w:rPr>
          <w:b/>
        </w:rPr>
        <w:fldChar w:fldCharType="separate"/>
      </w:r>
      <w:r w:rsidRPr="00AF35F7">
        <w:t>[1]</w:t>
      </w:r>
      <w:r w:rsidRPr="00AF35F7">
        <w:tab/>
        <w:t>Bruyere-Masson V, Barrat J, Cliquet F, Rotivel Y, Bourhy H, Brie P. A Puppy Illegally Imported from Morocco Brings Rabies to France. Rabies Bull Eur 2001;25:12–3.</w:t>
      </w:r>
    </w:p>
    <w:p w:rsidR="00774B79" w:rsidRPr="00D45D81" w:rsidRDefault="00774B79" w:rsidP="00480589">
      <w:pPr>
        <w:pStyle w:val="rfrences"/>
        <w:rPr>
          <w:lang w:val="fr-FR"/>
        </w:rPr>
      </w:pPr>
      <w:r w:rsidRPr="00AF35F7">
        <w:t>[2]</w:t>
      </w:r>
      <w:r w:rsidRPr="00AF35F7">
        <w:tab/>
        <w:t xml:space="preserve">Suess J, Weber A, Berg H, Keller B, Schmahl W. Rabies in a Vaccinated Dog Imported from Azerbaijan to Germany. </w:t>
      </w:r>
      <w:r w:rsidRPr="00D45D81">
        <w:rPr>
          <w:lang w:val="fr-FR"/>
        </w:rPr>
        <w:t>Rabies Bull Eur 2001;25:14–5.</w:t>
      </w:r>
    </w:p>
    <w:p w:rsidR="00774B79" w:rsidRPr="00AF35F7" w:rsidRDefault="00774B79" w:rsidP="00480589">
      <w:pPr>
        <w:pStyle w:val="rfrences"/>
      </w:pPr>
      <w:r w:rsidRPr="00D45D81">
        <w:rPr>
          <w:lang w:val="fr-FR"/>
        </w:rPr>
        <w:t>[3]</w:t>
      </w:r>
      <w:r w:rsidRPr="00D45D81">
        <w:rPr>
          <w:lang w:val="fr-FR"/>
        </w:rPr>
        <w:tab/>
        <w:t xml:space="preserve">Mailles A, Boisseleau D, Dacheux L, Michalewiscz C, Gloaguen C, Ponçon N, et al. </w:t>
      </w:r>
      <w:r w:rsidRPr="00AF35F7">
        <w:t>Rabid dog illegally imported to France from Morocco, August 2011. Euro Surveill 2011;16:pii=19946.</w:t>
      </w:r>
    </w:p>
    <w:p w:rsidR="00774B79" w:rsidRPr="00D45D81" w:rsidRDefault="00774B79" w:rsidP="00480589">
      <w:pPr>
        <w:pStyle w:val="rfrences"/>
        <w:rPr>
          <w:lang w:val="fr-FR"/>
        </w:rPr>
      </w:pPr>
      <w:r w:rsidRPr="00D45D81">
        <w:rPr>
          <w:lang w:val="fr-FR"/>
        </w:rPr>
        <w:t>[4]</w:t>
      </w:r>
      <w:r w:rsidRPr="00D45D81">
        <w:rPr>
          <w:lang w:val="fr-FR"/>
        </w:rPr>
        <w:tab/>
        <w:t>Cliquet F. 3rd quarter 2002. Rabies Bull Eur n.d.;26:5.</w:t>
      </w:r>
    </w:p>
    <w:p w:rsidR="00774B79" w:rsidRPr="00D45D81" w:rsidRDefault="00774B79" w:rsidP="00480589">
      <w:pPr>
        <w:pStyle w:val="rfrences"/>
        <w:rPr>
          <w:lang w:val="fr-FR"/>
        </w:rPr>
      </w:pPr>
      <w:r w:rsidRPr="00AF35F7">
        <w:t>[5]</w:t>
      </w:r>
      <w:r w:rsidRPr="00AF35F7">
        <w:tab/>
        <w:t xml:space="preserve">Johnson N, Freuling C, Horton D, Müller T, Fooks AR. Imported rabies, European Union and Switzerland, 2001–2010. </w:t>
      </w:r>
      <w:r w:rsidRPr="00D45D81">
        <w:rPr>
          <w:lang w:val="fr-FR"/>
        </w:rPr>
        <w:t>Emerg Infect Dis 2011;17:751.</w:t>
      </w:r>
    </w:p>
    <w:p w:rsidR="00774B79" w:rsidRPr="00D45D81" w:rsidRDefault="00774B79" w:rsidP="00480589">
      <w:pPr>
        <w:pStyle w:val="rfrences"/>
        <w:rPr>
          <w:lang w:val="fr-FR"/>
        </w:rPr>
      </w:pPr>
      <w:r w:rsidRPr="00D45D81">
        <w:rPr>
          <w:lang w:val="fr-FR"/>
        </w:rPr>
        <w:t>[6]</w:t>
      </w:r>
      <w:r w:rsidRPr="00D45D81">
        <w:rPr>
          <w:lang w:val="fr-FR"/>
        </w:rPr>
        <w:tab/>
        <w:t>Barrat J, Picard-Meyer E, Cliquet F, Bourhy H, Melik N. Cas de rage importé sur un chien du Morbilhan 2004.</w:t>
      </w:r>
    </w:p>
    <w:p w:rsidR="00774B79" w:rsidRPr="00D45D81" w:rsidRDefault="00774B79" w:rsidP="00480589">
      <w:pPr>
        <w:pStyle w:val="rfrences"/>
        <w:rPr>
          <w:lang w:val="fr-FR"/>
        </w:rPr>
      </w:pPr>
      <w:r w:rsidRPr="00D45D81">
        <w:rPr>
          <w:lang w:val="fr-FR"/>
        </w:rPr>
        <w:t>[7]</w:t>
      </w:r>
      <w:r w:rsidRPr="00D45D81">
        <w:rPr>
          <w:lang w:val="fr-FR"/>
        </w:rPr>
        <w:tab/>
        <w:t>Zanini V. Rage dans le Morbilhan: le chien n’était plus vacciné depuis 2001 2004. http://www.upv.be/actualites/~un-nouveau-cas-de-rage-a-ete-constate-et-diagnostique-dans-le-morbihan-mars-2004.htm?lng=fr (accessed April 16, 2015).</w:t>
      </w:r>
    </w:p>
    <w:p w:rsidR="00774B79" w:rsidRPr="00D45D81" w:rsidRDefault="00774B79" w:rsidP="00480589">
      <w:pPr>
        <w:pStyle w:val="rfrences"/>
        <w:rPr>
          <w:lang w:val="fr-FR"/>
        </w:rPr>
      </w:pPr>
      <w:r w:rsidRPr="00D45D81">
        <w:rPr>
          <w:lang w:val="fr-FR"/>
        </w:rPr>
        <w:t>[8]</w:t>
      </w:r>
      <w:r w:rsidRPr="00D45D81">
        <w:rPr>
          <w:lang w:val="fr-FR"/>
        </w:rPr>
        <w:tab/>
        <w:t xml:space="preserve">Servas V, Mailles A, Neau D, Castor C, Manetti A, Fouquet E, et al. </w:t>
      </w:r>
      <w:r w:rsidRPr="00AF35F7">
        <w:t xml:space="preserve">An imported case of canine rabies in Aquitaine: investigation and management of the contacts at risk, August 2004-March 2005. </w:t>
      </w:r>
      <w:r w:rsidRPr="00D45D81">
        <w:rPr>
          <w:lang w:val="fr-FR"/>
        </w:rPr>
        <w:t>Euro Surveill 2005;10:222–5.</w:t>
      </w:r>
    </w:p>
    <w:p w:rsidR="00774B79" w:rsidRPr="00D45D81" w:rsidRDefault="00774B79" w:rsidP="00480589">
      <w:pPr>
        <w:pStyle w:val="rfrences"/>
        <w:rPr>
          <w:lang w:val="fr-FR"/>
        </w:rPr>
      </w:pPr>
      <w:r w:rsidRPr="00D45D81">
        <w:rPr>
          <w:lang w:val="fr-FR"/>
        </w:rPr>
        <w:t>[9]</w:t>
      </w:r>
      <w:r w:rsidRPr="00D45D81">
        <w:rPr>
          <w:lang w:val="fr-FR"/>
        </w:rPr>
        <w:tab/>
        <w:t>Servas V, Mailles A, Neau D, Castor C, Manetti A, Fouquet E, et al. Importation d’un cas de rage canine en Aquitaine : recherche et prise en charge des contacts à risque, août 2004-mars 2005. Bull Epidémiologique Hebd 2005;36:179–80.</w:t>
      </w:r>
    </w:p>
    <w:p w:rsidR="00774B79" w:rsidRPr="00AF35F7" w:rsidRDefault="00480589" w:rsidP="00480589">
      <w:pPr>
        <w:pStyle w:val="rfrences"/>
      </w:pPr>
      <w:r w:rsidRPr="00480589">
        <w:rPr>
          <w:lang w:val="fr-FR"/>
        </w:rPr>
        <w:t xml:space="preserve">[10] </w:t>
      </w:r>
      <w:r w:rsidR="00774B79" w:rsidRPr="00480589">
        <w:rPr>
          <w:lang w:val="fr-FR"/>
        </w:rPr>
        <w:t xml:space="preserve">Note de service  DGAL/SDSPA/N2008-8104 : Situation de la rage au 30 avril 2008. </w:t>
      </w:r>
      <w:r w:rsidR="00774B79" w:rsidRPr="00AF35F7">
        <w:t>DGAL; 2008.</w:t>
      </w:r>
    </w:p>
    <w:p w:rsidR="00774B79" w:rsidRPr="00AF35F7" w:rsidRDefault="00480589" w:rsidP="00480589">
      <w:pPr>
        <w:pStyle w:val="rfrences"/>
      </w:pPr>
      <w:r>
        <w:t xml:space="preserve">[11] </w:t>
      </w:r>
      <w:r w:rsidR="00774B79" w:rsidRPr="00AF35F7">
        <w:t>Le Roux I, Van Gucht S. Two cases of imported canine rabies in the Brussels  area within six months time. Rabies Bull Eur 2008;32:5–6.</w:t>
      </w:r>
    </w:p>
    <w:p w:rsidR="00774B79" w:rsidRPr="00AF35F7" w:rsidRDefault="00480589" w:rsidP="00480589">
      <w:pPr>
        <w:pStyle w:val="rfrences"/>
      </w:pPr>
      <w:r>
        <w:t xml:space="preserve">[12] </w:t>
      </w:r>
      <w:r w:rsidR="00774B79" w:rsidRPr="00AF35F7">
        <w:t>French and Belgian multidisciplinary investigation teams. Identification of a rabid dog illegally introduced from the Republic of the Gambia to Belgium and France. Euro Surveill 2008;13.</w:t>
      </w:r>
    </w:p>
    <w:p w:rsidR="00774B79" w:rsidRPr="00AF35F7" w:rsidRDefault="00480589" w:rsidP="00480589">
      <w:pPr>
        <w:pStyle w:val="rfrences"/>
      </w:pPr>
      <w:r>
        <w:t xml:space="preserve">[13] </w:t>
      </w:r>
      <w:r w:rsidR="00774B79" w:rsidRPr="00AF35F7">
        <w:t>Nicholas Johnson AN. Investigation of an Imported Case of Rabies in a Juvenile Dog with Atypical Presentation. Animals 2011;1:402–13.</w:t>
      </w:r>
    </w:p>
    <w:p w:rsidR="00774B79" w:rsidRPr="00D45D81" w:rsidRDefault="00480589" w:rsidP="00480589">
      <w:pPr>
        <w:pStyle w:val="rfrences"/>
        <w:rPr>
          <w:lang w:val="fr-FR"/>
        </w:rPr>
      </w:pPr>
      <w:r>
        <w:t xml:space="preserve">[14] </w:t>
      </w:r>
      <w:r w:rsidR="00774B79" w:rsidRPr="00AF35F7">
        <w:t xml:space="preserve">Catchpole M, Thomas L, Morgan D, Brown K, Turbitt D, Kirkbride H. Imported rabies in a quarantine centre in the United Kingdom. </w:t>
      </w:r>
      <w:r w:rsidR="00774B79" w:rsidRPr="00D45D81">
        <w:rPr>
          <w:lang w:val="fr-FR"/>
        </w:rPr>
        <w:t>Euro Surveill 2008;13:pii=18868.</w:t>
      </w:r>
    </w:p>
    <w:p w:rsidR="00774B79" w:rsidRPr="00AF35F7" w:rsidRDefault="00480589" w:rsidP="00480589">
      <w:pPr>
        <w:pStyle w:val="rfrences"/>
      </w:pPr>
      <w:r>
        <w:rPr>
          <w:lang w:val="fr-FR"/>
        </w:rPr>
        <w:t xml:space="preserve">[15] </w:t>
      </w:r>
      <w:r w:rsidR="00774B79" w:rsidRPr="00480589">
        <w:rPr>
          <w:lang w:val="fr-FR"/>
        </w:rPr>
        <w:t xml:space="preserve">Zanini V. Un cas de rage sur un chiot importé d’Espagne en Isère. </w:t>
      </w:r>
      <w:r w:rsidR="00774B79" w:rsidRPr="00AF35F7">
        <w:t>Sem Vét n.d.:44.</w:t>
      </w:r>
    </w:p>
    <w:p w:rsidR="00774B79" w:rsidRPr="00AF35F7" w:rsidRDefault="00774B79" w:rsidP="00480589">
      <w:pPr>
        <w:pStyle w:val="rfrences"/>
      </w:pPr>
      <w:r w:rsidRPr="00AF35F7">
        <w:t>[</w:t>
      </w:r>
      <w:r w:rsidR="00480589">
        <w:t xml:space="preserve">16] </w:t>
      </w:r>
      <w:r w:rsidRPr="00AF35F7">
        <w:t>van Rijckevorsel GG, Swaan CM, van den Bergh JP, Goorhuis A, Baayen D, Isken L, et al. Rabid puppy-dog imported into the Netherlands from Morocco via Spain, February 2012. Euro Surveill 2012;17:pii=20112.</w:t>
      </w:r>
    </w:p>
    <w:p w:rsidR="00774B79" w:rsidRPr="00AF35F7" w:rsidRDefault="00480589" w:rsidP="00480589">
      <w:pPr>
        <w:pStyle w:val="rfrences"/>
      </w:pPr>
      <w:r>
        <w:t xml:space="preserve">[17] </w:t>
      </w:r>
      <w:r w:rsidR="00774B79" w:rsidRPr="00AF35F7">
        <w:t>Pérez de Diego A, Vigo M, Monsalve J, Escudero A. The One Health approach for the management of an imported case of rabies in mainland Spain in 2013. Euro Surveill 2015;20:pii=21033.</w:t>
      </w:r>
    </w:p>
    <w:p w:rsidR="00774B79" w:rsidRPr="00AF35F7" w:rsidRDefault="00774B79" w:rsidP="00480589">
      <w:pPr>
        <w:pStyle w:val="rfrences"/>
      </w:pPr>
      <w:r w:rsidRPr="00AF35F7">
        <w:t>[18]</w:t>
      </w:r>
      <w:r w:rsidRPr="00AF35F7">
        <w:tab/>
        <w:t>Anonymous. Rabies confirmed in an imported kitten in France. Vet Rec 2013;173:435. doi:10.1136/vr.f6683.</w:t>
      </w:r>
    </w:p>
    <w:p w:rsidR="00F71147" w:rsidRPr="0069510E" w:rsidRDefault="00774B79" w:rsidP="006F0465">
      <w:pPr>
        <w:pStyle w:val="rfrences"/>
        <w:sectPr w:rsidR="00F71147" w:rsidRPr="0069510E" w:rsidSect="00FC75BC">
          <w:pgSz w:w="16838" w:h="11906" w:orient="landscape"/>
          <w:pgMar w:top="568" w:right="1418" w:bottom="426" w:left="1418" w:header="709" w:footer="709" w:gutter="0"/>
          <w:cols w:space="708"/>
          <w:docGrid w:linePitch="360"/>
        </w:sectPr>
      </w:pPr>
      <w:r w:rsidRPr="00AF35F7">
        <w:rPr>
          <w:b/>
        </w:rPr>
        <w:fldChar w:fldCharType="end"/>
      </w:r>
    </w:p>
    <w:p w:rsidR="00774B79" w:rsidRDefault="0036339E" w:rsidP="00D45D81">
      <w:pPr>
        <w:pStyle w:val="Titre1"/>
      </w:pPr>
      <w:bookmarkStart w:id="12" w:name="_Toc448316442"/>
      <w:r w:rsidRPr="00AF35F7">
        <w:t>4b: Country of diagnosis and transit of pets diagnosed rabid in a Western European country. 2001-2013</w:t>
      </w:r>
      <w:bookmarkEnd w:id="12"/>
    </w:p>
    <w:p w:rsidR="00FC75BC" w:rsidRPr="00FC75BC" w:rsidRDefault="00FC75BC" w:rsidP="00D45D81"/>
    <w:tbl>
      <w:tblPr>
        <w:tblStyle w:val="Tableausimple21"/>
        <w:tblW w:w="10248" w:type="dxa"/>
        <w:tblInd w:w="-142" w:type="dxa"/>
        <w:tblBorders>
          <w:top w:val="single" w:sz="12" w:space="0" w:color="auto"/>
          <w:bottom w:val="single" w:sz="12" w:space="0" w:color="auto"/>
        </w:tblBorders>
        <w:tblLook w:val="04A0" w:firstRow="1" w:lastRow="0" w:firstColumn="1" w:lastColumn="0" w:noHBand="0" w:noVBand="1"/>
      </w:tblPr>
      <w:tblGrid>
        <w:gridCol w:w="1263"/>
        <w:gridCol w:w="2456"/>
        <w:gridCol w:w="2457"/>
        <w:gridCol w:w="1684"/>
        <w:gridCol w:w="2388"/>
      </w:tblGrid>
      <w:tr w:rsidR="00774B79" w:rsidRPr="00FC75BC" w:rsidTr="00774B79">
        <w:trPr>
          <w:cnfStyle w:val="100000000000" w:firstRow="1" w:lastRow="0" w:firstColumn="0" w:lastColumn="0" w:oddVBand="0" w:evenVBand="0" w:oddHBand="0"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10248" w:type="dxa"/>
            <w:gridSpan w:val="5"/>
            <w:tcBorders>
              <w:top w:val="single" w:sz="12" w:space="0" w:color="auto"/>
              <w:left w:val="nil"/>
              <w:bottom w:val="single" w:sz="2" w:space="0" w:color="auto"/>
              <w:right w:val="nil"/>
            </w:tcBorders>
            <w:vAlign w:val="center"/>
            <w:hideMark/>
          </w:tcPr>
          <w:p w:rsidR="00774B79" w:rsidRPr="00AF35F7" w:rsidRDefault="00774B79" w:rsidP="00D45D81">
            <w:pPr>
              <w:pStyle w:val="Tableau"/>
              <w:framePr w:wrap="around"/>
              <w:rPr>
                <w:b w:val="0"/>
              </w:rPr>
            </w:pPr>
            <w:r w:rsidRPr="00AF35F7">
              <w:t>Technical Appendix 4b: Country of diagnosis and transit of pets diagnosed rabid in a Western European country. 2001-2013</w:t>
            </w:r>
          </w:p>
        </w:tc>
      </w:tr>
      <w:tr w:rsidR="00774B79" w:rsidRPr="00AF35F7" w:rsidTr="00774B79">
        <w:trPr>
          <w:cnfStyle w:val="000000100000" w:firstRow="0" w:lastRow="0" w:firstColumn="0" w:lastColumn="0" w:oddVBand="0" w:evenVBand="0" w:oddHBand="1" w:evenHBand="0" w:firstRowFirstColumn="0" w:firstRowLastColumn="0" w:lastRowFirstColumn="0" w:lastRowLastColumn="0"/>
          <w:trHeight w:val="1188"/>
        </w:trPr>
        <w:tc>
          <w:tcPr>
            <w:cnfStyle w:val="001000000000" w:firstRow="0" w:lastRow="0" w:firstColumn="1" w:lastColumn="0" w:oddVBand="0" w:evenVBand="0" w:oddHBand="0" w:evenHBand="0" w:firstRowFirstColumn="0" w:firstRowLastColumn="0" w:lastRowFirstColumn="0" w:lastRowLastColumn="0"/>
            <w:tcW w:w="1263" w:type="dxa"/>
            <w:tcBorders>
              <w:top w:val="single" w:sz="2" w:space="0" w:color="auto"/>
              <w:left w:val="nil"/>
              <w:bottom w:val="single" w:sz="2" w:space="0" w:color="auto"/>
              <w:right w:val="nil"/>
            </w:tcBorders>
            <w:vAlign w:val="center"/>
            <w:hideMark/>
          </w:tcPr>
          <w:p w:rsidR="00774B79" w:rsidRPr="00AF35F7" w:rsidRDefault="00774B79" w:rsidP="00D45D81">
            <w:pPr>
              <w:pStyle w:val="Tableau"/>
              <w:framePr w:wrap="around"/>
              <w:rPr>
                <w:b w:val="0"/>
              </w:rPr>
            </w:pPr>
            <w:r w:rsidRPr="00AF35F7">
              <w:t>Country</w:t>
            </w:r>
          </w:p>
          <w:p w:rsidR="00774B79" w:rsidRPr="00AF35F7" w:rsidRDefault="00774B79" w:rsidP="00D45D81">
            <w:pPr>
              <w:pStyle w:val="Tableau"/>
              <w:framePr w:wrap="around"/>
              <w:rPr>
                <w:b w:val="0"/>
              </w:rPr>
            </w:pPr>
            <w:r w:rsidRPr="00AF35F7">
              <w:t>(n=21)</w:t>
            </w:r>
          </w:p>
        </w:tc>
        <w:tc>
          <w:tcPr>
            <w:tcW w:w="2456" w:type="dxa"/>
            <w:tcBorders>
              <w:top w:val="single" w:sz="2" w:space="0" w:color="auto"/>
              <w:left w:val="nil"/>
              <w:bottom w:val="single" w:sz="2" w:space="0" w:color="auto"/>
              <w:right w:val="nil"/>
            </w:tcBorders>
            <w:vAlign w:val="center"/>
            <w:hideMark/>
          </w:tcPr>
          <w:p w:rsidR="00774B79" w:rsidRPr="00AF35F7" w:rsidRDefault="00774B79" w:rsidP="00D45D81">
            <w:pPr>
              <w:pStyle w:val="Tableau"/>
              <w:framePr w:wrap="around"/>
              <w:cnfStyle w:val="000000100000" w:firstRow="0" w:lastRow="0" w:firstColumn="0" w:lastColumn="0" w:oddVBand="0" w:evenVBand="0" w:oddHBand="1" w:evenHBand="0" w:firstRowFirstColumn="0" w:firstRowLastColumn="0" w:lastRowFirstColumn="0" w:lastRowLastColumn="0"/>
            </w:pPr>
            <w:r w:rsidRPr="00AF35F7">
              <w:t>Number of rabid pets</w:t>
            </w:r>
          </w:p>
          <w:p w:rsidR="00774B79" w:rsidRPr="00AF35F7" w:rsidRDefault="00774B79" w:rsidP="00D45D81">
            <w:pPr>
              <w:pStyle w:val="Tableau"/>
              <w:framePr w:wrap="around"/>
              <w:cnfStyle w:val="000000100000" w:firstRow="0" w:lastRow="0" w:firstColumn="0" w:lastColumn="0" w:oddVBand="0" w:evenVBand="0" w:oddHBand="1" w:evenHBand="0" w:firstRowFirstColumn="0" w:firstRowLastColumn="0" w:lastRowFirstColumn="0" w:lastRowLastColumn="0"/>
            </w:pPr>
            <w:r w:rsidRPr="00AF35F7">
              <w:t>with the following</w:t>
            </w:r>
          </w:p>
          <w:p w:rsidR="00774B79" w:rsidRPr="00AF35F7" w:rsidRDefault="00774B79" w:rsidP="00D45D81">
            <w:pPr>
              <w:pStyle w:val="Tableau"/>
              <w:framePr w:wrap="around"/>
              <w:cnfStyle w:val="000000100000" w:firstRow="0" w:lastRow="0" w:firstColumn="0" w:lastColumn="0" w:oddVBand="0" w:evenVBand="0" w:oddHBand="1" w:evenHBand="0" w:firstRowFirstColumn="0" w:firstRowLastColumn="0" w:lastRowFirstColumn="0" w:lastRowLastColumn="0"/>
            </w:pPr>
            <w:r w:rsidRPr="00AF35F7">
              <w:t>country of diagnosis</w:t>
            </w:r>
          </w:p>
          <w:p w:rsidR="00774B79" w:rsidRPr="00AF35F7" w:rsidRDefault="00774B79" w:rsidP="00D45D81">
            <w:pPr>
              <w:pStyle w:val="Tableau"/>
              <w:framePr w:wrap="around"/>
              <w:cnfStyle w:val="000000100000" w:firstRow="0" w:lastRow="0" w:firstColumn="0" w:lastColumn="0" w:oddVBand="0" w:evenVBand="0" w:oddHBand="1" w:evenHBand="0" w:firstRowFirstColumn="0" w:firstRowLastColumn="0" w:lastRowFirstColumn="0" w:lastRowLastColumn="0"/>
            </w:pPr>
            <w:r w:rsidRPr="00AF35F7">
              <w:t>n (%)</w:t>
            </w:r>
          </w:p>
        </w:tc>
        <w:tc>
          <w:tcPr>
            <w:tcW w:w="2457" w:type="dxa"/>
            <w:tcBorders>
              <w:top w:val="single" w:sz="2" w:space="0" w:color="auto"/>
              <w:left w:val="nil"/>
              <w:bottom w:val="single" w:sz="2" w:space="0" w:color="auto"/>
              <w:right w:val="nil"/>
            </w:tcBorders>
            <w:vAlign w:val="center"/>
            <w:hideMark/>
          </w:tcPr>
          <w:p w:rsidR="00774B79" w:rsidRPr="00AF35F7" w:rsidRDefault="00774B79" w:rsidP="00D45D81">
            <w:pPr>
              <w:pStyle w:val="Tableau"/>
              <w:framePr w:wrap="around"/>
              <w:cnfStyle w:val="000000100000" w:firstRow="0" w:lastRow="0" w:firstColumn="0" w:lastColumn="0" w:oddVBand="0" w:evenVBand="0" w:oddHBand="1" w:evenHBand="0" w:firstRowFirstColumn="0" w:firstRowLastColumn="0" w:lastRowFirstColumn="0" w:lastRowLastColumn="0"/>
            </w:pPr>
            <w:r w:rsidRPr="00AF35F7">
              <w:t xml:space="preserve">Number of rabid pets </w:t>
            </w:r>
          </w:p>
          <w:p w:rsidR="00774B79" w:rsidRPr="00AF35F7" w:rsidRDefault="00774B79" w:rsidP="00D45D81">
            <w:pPr>
              <w:pStyle w:val="Tableau"/>
              <w:framePr w:wrap="around"/>
              <w:cnfStyle w:val="000000100000" w:firstRow="0" w:lastRow="0" w:firstColumn="0" w:lastColumn="0" w:oddVBand="0" w:evenVBand="0" w:oddHBand="1" w:evenHBand="0" w:firstRowFirstColumn="0" w:firstRowLastColumn="0" w:lastRowFirstColumn="0" w:lastRowLastColumn="0"/>
            </w:pPr>
            <w:r w:rsidRPr="00AF35F7">
              <w:t xml:space="preserve">with the following WE country of transit between </w:t>
            </w:r>
            <w:r w:rsidRPr="00D45D81">
              <w:t xml:space="preserve">infection </w:t>
            </w:r>
            <w:r w:rsidRPr="00AF35F7">
              <w:t>and diagnosis</w:t>
            </w:r>
          </w:p>
          <w:p w:rsidR="00774B79" w:rsidRPr="00AF35F7" w:rsidRDefault="00774B79" w:rsidP="00D45D81">
            <w:pPr>
              <w:pStyle w:val="Tableau"/>
              <w:framePr w:wrap="around"/>
              <w:cnfStyle w:val="000000100000" w:firstRow="0" w:lastRow="0" w:firstColumn="0" w:lastColumn="0" w:oddVBand="0" w:evenVBand="0" w:oddHBand="1" w:evenHBand="0" w:firstRowFirstColumn="0" w:firstRowLastColumn="0" w:lastRowFirstColumn="0" w:lastRowLastColumn="0"/>
            </w:pPr>
            <w:r w:rsidRPr="00AF35F7">
              <w:t>n</w:t>
            </w:r>
            <w:r w:rsidRPr="00AF35F7">
              <w:rPr>
                <w:vertAlign w:val="subscript"/>
              </w:rPr>
              <w:t>t</w:t>
            </w:r>
          </w:p>
        </w:tc>
        <w:tc>
          <w:tcPr>
            <w:tcW w:w="1684" w:type="dxa"/>
            <w:tcBorders>
              <w:top w:val="single" w:sz="2" w:space="0" w:color="auto"/>
              <w:left w:val="nil"/>
              <w:bottom w:val="single" w:sz="2" w:space="0" w:color="auto"/>
              <w:right w:val="nil"/>
            </w:tcBorders>
            <w:vAlign w:val="center"/>
            <w:hideMark/>
          </w:tcPr>
          <w:p w:rsidR="00774B79" w:rsidRPr="00AF35F7" w:rsidRDefault="00774B79" w:rsidP="00D45D81">
            <w:pPr>
              <w:pStyle w:val="Tableau"/>
              <w:framePr w:wrap="around"/>
              <w:cnfStyle w:val="000000100000" w:firstRow="0" w:lastRow="0" w:firstColumn="0" w:lastColumn="0" w:oddVBand="0" w:evenVBand="0" w:oddHBand="1" w:evenHBand="0" w:firstRowFirstColumn="0" w:firstRowLastColumn="0" w:lastRowFirstColumn="0" w:lastRowLastColumn="0"/>
            </w:pPr>
            <w:r w:rsidRPr="00AF35F7">
              <w:t>Total of pets with transit or diagnosis in the country</w:t>
            </w:r>
          </w:p>
          <w:p w:rsidR="00774B79" w:rsidRPr="00AF35F7" w:rsidRDefault="00774B79" w:rsidP="00D45D81">
            <w:pPr>
              <w:pStyle w:val="Tableau"/>
              <w:framePr w:wrap="around"/>
              <w:cnfStyle w:val="000000100000" w:firstRow="0" w:lastRow="0" w:firstColumn="0" w:lastColumn="0" w:oddVBand="0" w:evenVBand="0" w:oddHBand="1" w:evenHBand="0" w:firstRowFirstColumn="0" w:firstRowLastColumn="0" w:lastRowFirstColumn="0" w:lastRowLastColumn="0"/>
            </w:pPr>
            <w:r w:rsidRPr="00AF35F7">
              <w:t>n</w:t>
            </w:r>
            <w:r w:rsidRPr="00AF35F7">
              <w:rPr>
                <w:vertAlign w:val="subscript"/>
              </w:rPr>
              <w:t>td</w:t>
            </w:r>
            <w:r w:rsidRPr="00AF35F7">
              <w:t xml:space="preserve"> =n+n</w:t>
            </w:r>
            <w:r w:rsidRPr="00AF35F7">
              <w:rPr>
                <w:vertAlign w:val="subscript"/>
              </w:rPr>
              <w:t>t</w:t>
            </w:r>
          </w:p>
        </w:tc>
        <w:tc>
          <w:tcPr>
            <w:tcW w:w="2388" w:type="dxa"/>
            <w:tcBorders>
              <w:top w:val="single" w:sz="2" w:space="0" w:color="auto"/>
              <w:left w:val="nil"/>
              <w:bottom w:val="single" w:sz="2" w:space="0" w:color="auto"/>
              <w:right w:val="nil"/>
            </w:tcBorders>
            <w:vAlign w:val="center"/>
            <w:hideMark/>
          </w:tcPr>
          <w:p w:rsidR="00774B79" w:rsidRPr="00AF35F7" w:rsidRDefault="00774B79" w:rsidP="00D45D81">
            <w:pPr>
              <w:pStyle w:val="Tableau"/>
              <w:framePr w:wrap="around"/>
              <w:cnfStyle w:val="000000100000" w:firstRow="0" w:lastRow="0" w:firstColumn="0" w:lastColumn="0" w:oddVBand="0" w:evenVBand="0" w:oddHBand="1" w:evenHBand="0" w:firstRowFirstColumn="0" w:firstRowLastColumn="0" w:lastRowFirstColumn="0" w:lastRowLastColumn="0"/>
            </w:pPr>
            <w:r w:rsidRPr="00AF35F7">
              <w:t>Mean number of rabid pets linked with travel in 100 years</w:t>
            </w:r>
          </w:p>
          <w:p w:rsidR="00774B79" w:rsidRPr="00AF35F7" w:rsidRDefault="00774B79" w:rsidP="00D45D81">
            <w:pPr>
              <w:pStyle w:val="Tableau"/>
              <w:framePr w:wrap="around"/>
              <w:cnfStyle w:val="000000100000" w:firstRow="0" w:lastRow="0" w:firstColumn="0" w:lastColumn="0" w:oddVBand="0" w:evenVBand="0" w:oddHBand="1" w:evenHBand="0" w:firstRowFirstColumn="0" w:firstRowLastColumn="0" w:lastRowFirstColumn="0" w:lastRowLastColumn="0"/>
            </w:pPr>
            <w:r w:rsidRPr="00AF35F7">
              <w:t>m</w:t>
            </w:r>
            <w:r w:rsidRPr="00AF35F7">
              <w:rPr>
                <w:color w:val="000000"/>
                <w:sz w:val="14"/>
                <w:szCs w:val="14"/>
                <w:vertAlign w:val="superscript"/>
                <w:lang w:eastAsia="fr-FR"/>
              </w:rPr>
              <w:t>‡</w:t>
            </w:r>
          </w:p>
        </w:tc>
      </w:tr>
      <w:tr w:rsidR="00774B79" w:rsidRPr="00AF35F7" w:rsidTr="00774B79">
        <w:trPr>
          <w:trHeight w:val="262"/>
        </w:trPr>
        <w:tc>
          <w:tcPr>
            <w:cnfStyle w:val="001000000000" w:firstRow="0" w:lastRow="0" w:firstColumn="1" w:lastColumn="0" w:oddVBand="0" w:evenVBand="0" w:oddHBand="0" w:evenHBand="0" w:firstRowFirstColumn="0" w:firstRowLastColumn="0" w:lastRowFirstColumn="0" w:lastRowLastColumn="0"/>
            <w:tcW w:w="1263" w:type="dxa"/>
            <w:tcBorders>
              <w:top w:val="single" w:sz="2" w:space="0" w:color="auto"/>
              <w:left w:val="nil"/>
              <w:bottom w:val="nil"/>
              <w:right w:val="nil"/>
            </w:tcBorders>
            <w:vAlign w:val="center"/>
            <w:hideMark/>
          </w:tcPr>
          <w:p w:rsidR="00774B79" w:rsidRPr="00AF35F7" w:rsidRDefault="00774B79" w:rsidP="00D45D81">
            <w:pPr>
              <w:pStyle w:val="Tableau"/>
              <w:framePr w:wrap="around"/>
              <w:rPr>
                <w:b w:val="0"/>
              </w:rPr>
            </w:pPr>
            <w:r w:rsidRPr="00AF35F7">
              <w:t>Belgium</w:t>
            </w:r>
          </w:p>
        </w:tc>
        <w:tc>
          <w:tcPr>
            <w:tcW w:w="2456" w:type="dxa"/>
            <w:tcBorders>
              <w:top w:val="single" w:sz="2" w:space="0" w:color="auto"/>
              <w:left w:val="nil"/>
              <w:bottom w:val="nil"/>
              <w:right w:val="nil"/>
            </w:tcBorders>
            <w:vAlign w:val="center"/>
            <w:hideMark/>
          </w:tcPr>
          <w:p w:rsidR="00774B79" w:rsidRPr="00AF35F7" w:rsidRDefault="00774B79" w:rsidP="00D45D81">
            <w:pPr>
              <w:pStyle w:val="Tableau"/>
              <w:framePr w:wrap="around"/>
              <w:cnfStyle w:val="000000000000" w:firstRow="0" w:lastRow="0" w:firstColumn="0" w:lastColumn="0" w:oddVBand="0" w:evenVBand="0" w:oddHBand="0" w:evenHBand="0" w:firstRowFirstColumn="0" w:firstRowLastColumn="0" w:lastRowFirstColumn="0" w:lastRowLastColumn="0"/>
            </w:pPr>
            <w:r w:rsidRPr="00AF35F7">
              <w:t>1 (5%)</w:t>
            </w:r>
          </w:p>
        </w:tc>
        <w:tc>
          <w:tcPr>
            <w:tcW w:w="2457" w:type="dxa"/>
            <w:tcBorders>
              <w:top w:val="single" w:sz="2" w:space="0" w:color="auto"/>
              <w:left w:val="nil"/>
              <w:bottom w:val="nil"/>
              <w:right w:val="nil"/>
            </w:tcBorders>
            <w:vAlign w:val="center"/>
            <w:hideMark/>
          </w:tcPr>
          <w:p w:rsidR="00774B79" w:rsidRPr="00AF35F7" w:rsidRDefault="00774B79" w:rsidP="00D45D81">
            <w:pPr>
              <w:pStyle w:val="Tableau"/>
              <w:framePr w:wrap="around"/>
              <w:cnfStyle w:val="000000000000" w:firstRow="0" w:lastRow="0" w:firstColumn="0" w:lastColumn="0" w:oddVBand="0" w:evenVBand="0" w:oddHBand="0" w:evenHBand="0" w:firstRowFirstColumn="0" w:firstRowLastColumn="0" w:lastRowFirstColumn="0" w:lastRowLastColumn="0"/>
            </w:pPr>
            <w:r w:rsidRPr="00AF35F7">
              <w:t>1</w:t>
            </w:r>
          </w:p>
        </w:tc>
        <w:tc>
          <w:tcPr>
            <w:tcW w:w="1684" w:type="dxa"/>
            <w:tcBorders>
              <w:top w:val="single" w:sz="2" w:space="0" w:color="auto"/>
              <w:left w:val="nil"/>
              <w:bottom w:val="nil"/>
              <w:right w:val="nil"/>
            </w:tcBorders>
            <w:vAlign w:val="center"/>
            <w:hideMark/>
          </w:tcPr>
          <w:p w:rsidR="00774B79" w:rsidRPr="00AF35F7" w:rsidRDefault="00774B79" w:rsidP="00D45D81">
            <w:pPr>
              <w:pStyle w:val="Tableau"/>
              <w:framePr w:wrap="around"/>
              <w:cnfStyle w:val="000000000000" w:firstRow="0" w:lastRow="0" w:firstColumn="0" w:lastColumn="0" w:oddVBand="0" w:evenVBand="0" w:oddHBand="0" w:evenHBand="0" w:firstRowFirstColumn="0" w:firstRowLastColumn="0" w:lastRowFirstColumn="0" w:lastRowLastColumn="0"/>
            </w:pPr>
            <w:r w:rsidRPr="00AF35F7">
              <w:t>2</w:t>
            </w:r>
          </w:p>
        </w:tc>
        <w:tc>
          <w:tcPr>
            <w:tcW w:w="2388" w:type="dxa"/>
            <w:tcBorders>
              <w:top w:val="single" w:sz="2" w:space="0" w:color="auto"/>
              <w:left w:val="nil"/>
              <w:bottom w:val="nil"/>
              <w:right w:val="nil"/>
            </w:tcBorders>
            <w:vAlign w:val="center"/>
            <w:hideMark/>
          </w:tcPr>
          <w:p w:rsidR="00774B79" w:rsidRPr="00AF35F7" w:rsidRDefault="00774B79" w:rsidP="00D45D81">
            <w:pPr>
              <w:pStyle w:val="Tableau"/>
              <w:framePr w:wrap="around"/>
              <w:cnfStyle w:val="000000000000" w:firstRow="0" w:lastRow="0" w:firstColumn="0" w:lastColumn="0" w:oddVBand="0" w:evenVBand="0" w:oddHBand="0" w:evenHBand="0" w:firstRowFirstColumn="0" w:firstRowLastColumn="0" w:lastRowFirstColumn="0" w:lastRowLastColumn="0"/>
            </w:pPr>
            <w:r w:rsidRPr="00AF35F7">
              <w:t>15</w:t>
            </w:r>
          </w:p>
        </w:tc>
      </w:tr>
      <w:tr w:rsidR="00774B79" w:rsidRPr="00AF35F7" w:rsidTr="00774B79">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263" w:type="dxa"/>
            <w:tcBorders>
              <w:top w:val="nil"/>
              <w:left w:val="nil"/>
              <w:bottom w:val="nil"/>
              <w:right w:val="nil"/>
            </w:tcBorders>
            <w:vAlign w:val="center"/>
            <w:hideMark/>
          </w:tcPr>
          <w:p w:rsidR="00774B79" w:rsidRPr="00AF35F7" w:rsidRDefault="00774B79" w:rsidP="00D45D81">
            <w:pPr>
              <w:pStyle w:val="Tableau"/>
              <w:framePr w:wrap="around"/>
              <w:rPr>
                <w:b w:val="0"/>
              </w:rPr>
            </w:pPr>
            <w:r w:rsidRPr="00AF35F7">
              <w:t>France</w:t>
            </w:r>
          </w:p>
        </w:tc>
        <w:tc>
          <w:tcPr>
            <w:tcW w:w="2456" w:type="dxa"/>
            <w:tcBorders>
              <w:top w:val="nil"/>
              <w:left w:val="nil"/>
              <w:bottom w:val="nil"/>
              <w:right w:val="nil"/>
            </w:tcBorders>
            <w:vAlign w:val="center"/>
            <w:hideMark/>
          </w:tcPr>
          <w:p w:rsidR="00774B79" w:rsidRPr="00AF35F7" w:rsidRDefault="00774B79" w:rsidP="00D45D81">
            <w:pPr>
              <w:pStyle w:val="Tableau"/>
              <w:framePr w:wrap="around"/>
              <w:cnfStyle w:val="000000100000" w:firstRow="0" w:lastRow="0" w:firstColumn="0" w:lastColumn="0" w:oddVBand="0" w:evenVBand="0" w:oddHBand="1" w:evenHBand="0" w:firstRowFirstColumn="0" w:firstRowLastColumn="0" w:lastRowFirstColumn="0" w:lastRowLastColumn="0"/>
            </w:pPr>
            <w:r w:rsidRPr="00AF35F7">
              <w:t>10+2 secondary cases (57%)</w:t>
            </w:r>
          </w:p>
        </w:tc>
        <w:tc>
          <w:tcPr>
            <w:tcW w:w="2457" w:type="dxa"/>
            <w:tcBorders>
              <w:top w:val="nil"/>
              <w:left w:val="nil"/>
              <w:bottom w:val="nil"/>
              <w:right w:val="nil"/>
            </w:tcBorders>
            <w:vAlign w:val="center"/>
            <w:hideMark/>
          </w:tcPr>
          <w:p w:rsidR="00774B79" w:rsidRPr="00AF35F7" w:rsidRDefault="00774B79" w:rsidP="00D45D81">
            <w:pPr>
              <w:pStyle w:val="Tableau"/>
              <w:framePr w:wrap="around"/>
              <w:cnfStyle w:val="000000100000" w:firstRow="0" w:lastRow="0" w:firstColumn="0" w:lastColumn="0" w:oddVBand="0" w:evenVBand="0" w:oddHBand="1" w:evenHBand="0" w:firstRowFirstColumn="0" w:firstRowLastColumn="0" w:lastRowFirstColumn="0" w:lastRowLastColumn="0"/>
            </w:pPr>
            <w:r w:rsidRPr="00AF35F7">
              <w:t>0</w:t>
            </w:r>
          </w:p>
        </w:tc>
        <w:tc>
          <w:tcPr>
            <w:tcW w:w="1684" w:type="dxa"/>
            <w:tcBorders>
              <w:top w:val="nil"/>
              <w:left w:val="nil"/>
              <w:bottom w:val="nil"/>
              <w:right w:val="nil"/>
            </w:tcBorders>
            <w:vAlign w:val="center"/>
            <w:hideMark/>
          </w:tcPr>
          <w:p w:rsidR="00774B79" w:rsidRPr="00AF35F7" w:rsidRDefault="00774B79" w:rsidP="00D45D81">
            <w:pPr>
              <w:pStyle w:val="Tableau"/>
              <w:framePr w:wrap="around"/>
              <w:cnfStyle w:val="000000100000" w:firstRow="0" w:lastRow="0" w:firstColumn="0" w:lastColumn="0" w:oddVBand="0" w:evenVBand="0" w:oddHBand="1" w:evenHBand="0" w:firstRowFirstColumn="0" w:firstRowLastColumn="0" w:lastRowFirstColumn="0" w:lastRowLastColumn="0"/>
            </w:pPr>
            <w:r w:rsidRPr="00AF35F7">
              <w:t>12</w:t>
            </w:r>
          </w:p>
        </w:tc>
        <w:tc>
          <w:tcPr>
            <w:tcW w:w="2388" w:type="dxa"/>
            <w:tcBorders>
              <w:top w:val="nil"/>
              <w:left w:val="nil"/>
              <w:bottom w:val="nil"/>
              <w:right w:val="nil"/>
            </w:tcBorders>
            <w:vAlign w:val="center"/>
            <w:hideMark/>
          </w:tcPr>
          <w:p w:rsidR="00774B79" w:rsidRPr="00AF35F7" w:rsidRDefault="00774B79" w:rsidP="00D45D81">
            <w:pPr>
              <w:pStyle w:val="Tableau"/>
              <w:framePr w:wrap="around"/>
              <w:cnfStyle w:val="000000100000" w:firstRow="0" w:lastRow="0" w:firstColumn="0" w:lastColumn="0" w:oddVBand="0" w:evenVBand="0" w:oddHBand="1" w:evenHBand="0" w:firstRowFirstColumn="0" w:firstRowLastColumn="0" w:lastRowFirstColumn="0" w:lastRowLastColumn="0"/>
            </w:pPr>
            <w:r w:rsidRPr="00AF35F7">
              <w:t>92</w:t>
            </w:r>
          </w:p>
        </w:tc>
      </w:tr>
      <w:tr w:rsidR="00774B79" w:rsidRPr="00AF35F7" w:rsidTr="00774B79">
        <w:trPr>
          <w:trHeight w:val="262"/>
        </w:trPr>
        <w:tc>
          <w:tcPr>
            <w:cnfStyle w:val="001000000000" w:firstRow="0" w:lastRow="0" w:firstColumn="1" w:lastColumn="0" w:oddVBand="0" w:evenVBand="0" w:oddHBand="0" w:evenHBand="0" w:firstRowFirstColumn="0" w:firstRowLastColumn="0" w:lastRowFirstColumn="0" w:lastRowLastColumn="0"/>
            <w:tcW w:w="1263" w:type="dxa"/>
            <w:tcBorders>
              <w:top w:val="nil"/>
              <w:left w:val="nil"/>
              <w:bottom w:val="nil"/>
              <w:right w:val="nil"/>
            </w:tcBorders>
            <w:vAlign w:val="center"/>
            <w:hideMark/>
          </w:tcPr>
          <w:p w:rsidR="00774B79" w:rsidRPr="00AF35F7" w:rsidRDefault="00774B79" w:rsidP="00D45D81">
            <w:pPr>
              <w:pStyle w:val="Tableau"/>
              <w:framePr w:wrap="around"/>
              <w:rPr>
                <w:b w:val="0"/>
              </w:rPr>
            </w:pPr>
            <w:r w:rsidRPr="00AF35F7">
              <w:t>Germany</w:t>
            </w:r>
          </w:p>
        </w:tc>
        <w:tc>
          <w:tcPr>
            <w:tcW w:w="2456" w:type="dxa"/>
            <w:tcBorders>
              <w:top w:val="nil"/>
              <w:left w:val="nil"/>
              <w:bottom w:val="nil"/>
              <w:right w:val="nil"/>
            </w:tcBorders>
            <w:vAlign w:val="center"/>
            <w:hideMark/>
          </w:tcPr>
          <w:p w:rsidR="00774B79" w:rsidRPr="00AF35F7" w:rsidRDefault="00774B79" w:rsidP="00D45D81">
            <w:pPr>
              <w:pStyle w:val="Tableau"/>
              <w:framePr w:wrap="around"/>
              <w:cnfStyle w:val="000000000000" w:firstRow="0" w:lastRow="0" w:firstColumn="0" w:lastColumn="0" w:oddVBand="0" w:evenVBand="0" w:oddHBand="0" w:evenHBand="0" w:firstRowFirstColumn="0" w:firstRowLastColumn="0" w:lastRowFirstColumn="0" w:lastRowLastColumn="0"/>
            </w:pPr>
            <w:r w:rsidRPr="00AF35F7">
              <w:t>4 (19%)</w:t>
            </w:r>
          </w:p>
        </w:tc>
        <w:tc>
          <w:tcPr>
            <w:tcW w:w="2457" w:type="dxa"/>
            <w:tcBorders>
              <w:top w:val="nil"/>
              <w:left w:val="nil"/>
              <w:bottom w:val="nil"/>
              <w:right w:val="nil"/>
            </w:tcBorders>
            <w:vAlign w:val="center"/>
            <w:hideMark/>
          </w:tcPr>
          <w:p w:rsidR="00774B79" w:rsidRPr="00AF35F7" w:rsidRDefault="00774B79" w:rsidP="00D45D81">
            <w:pPr>
              <w:pStyle w:val="Tableau"/>
              <w:framePr w:wrap="around"/>
              <w:cnfStyle w:val="000000000000" w:firstRow="0" w:lastRow="0" w:firstColumn="0" w:lastColumn="0" w:oddVBand="0" w:evenVBand="0" w:oddHBand="0" w:evenHBand="0" w:firstRowFirstColumn="0" w:firstRowLastColumn="0" w:lastRowFirstColumn="0" w:lastRowLastColumn="0"/>
            </w:pPr>
            <w:r w:rsidRPr="00AF35F7">
              <w:t>0</w:t>
            </w:r>
          </w:p>
        </w:tc>
        <w:tc>
          <w:tcPr>
            <w:tcW w:w="1684" w:type="dxa"/>
            <w:tcBorders>
              <w:top w:val="nil"/>
              <w:left w:val="nil"/>
              <w:bottom w:val="nil"/>
              <w:right w:val="nil"/>
            </w:tcBorders>
            <w:vAlign w:val="center"/>
            <w:hideMark/>
          </w:tcPr>
          <w:p w:rsidR="00774B79" w:rsidRPr="00AF35F7" w:rsidRDefault="00774B79" w:rsidP="00D45D81">
            <w:pPr>
              <w:pStyle w:val="Tableau"/>
              <w:framePr w:wrap="around"/>
              <w:cnfStyle w:val="000000000000" w:firstRow="0" w:lastRow="0" w:firstColumn="0" w:lastColumn="0" w:oddVBand="0" w:evenVBand="0" w:oddHBand="0" w:evenHBand="0" w:firstRowFirstColumn="0" w:firstRowLastColumn="0" w:lastRowFirstColumn="0" w:lastRowLastColumn="0"/>
            </w:pPr>
            <w:r w:rsidRPr="00AF35F7">
              <w:t>4</w:t>
            </w:r>
          </w:p>
        </w:tc>
        <w:tc>
          <w:tcPr>
            <w:tcW w:w="2388" w:type="dxa"/>
            <w:tcBorders>
              <w:top w:val="nil"/>
              <w:left w:val="nil"/>
              <w:bottom w:val="nil"/>
              <w:right w:val="nil"/>
            </w:tcBorders>
            <w:vAlign w:val="center"/>
            <w:hideMark/>
          </w:tcPr>
          <w:p w:rsidR="00774B79" w:rsidRPr="00AF35F7" w:rsidRDefault="00774B79" w:rsidP="00D45D81">
            <w:pPr>
              <w:pStyle w:val="Tableau"/>
              <w:framePr w:wrap="around"/>
              <w:cnfStyle w:val="000000000000" w:firstRow="0" w:lastRow="0" w:firstColumn="0" w:lastColumn="0" w:oddVBand="0" w:evenVBand="0" w:oddHBand="0" w:evenHBand="0" w:firstRowFirstColumn="0" w:firstRowLastColumn="0" w:lastRowFirstColumn="0" w:lastRowLastColumn="0"/>
            </w:pPr>
            <w:r w:rsidRPr="00AF35F7">
              <w:t>31</w:t>
            </w:r>
          </w:p>
        </w:tc>
      </w:tr>
      <w:tr w:rsidR="00774B79" w:rsidRPr="00AF35F7" w:rsidTr="00774B79">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263" w:type="dxa"/>
            <w:tcBorders>
              <w:top w:val="nil"/>
              <w:left w:val="nil"/>
              <w:bottom w:val="nil"/>
              <w:right w:val="nil"/>
            </w:tcBorders>
            <w:vAlign w:val="center"/>
            <w:hideMark/>
          </w:tcPr>
          <w:p w:rsidR="00774B79" w:rsidRPr="00AF35F7" w:rsidRDefault="00774B79" w:rsidP="00D45D81">
            <w:pPr>
              <w:pStyle w:val="Tableau"/>
              <w:framePr w:wrap="around"/>
              <w:rPr>
                <w:b w:val="0"/>
              </w:rPr>
            </w:pPr>
            <w:r w:rsidRPr="00AF35F7">
              <w:t>Ireland</w:t>
            </w:r>
          </w:p>
        </w:tc>
        <w:tc>
          <w:tcPr>
            <w:tcW w:w="2456" w:type="dxa"/>
            <w:tcBorders>
              <w:top w:val="nil"/>
              <w:left w:val="nil"/>
              <w:bottom w:val="nil"/>
              <w:right w:val="nil"/>
            </w:tcBorders>
            <w:vAlign w:val="center"/>
            <w:hideMark/>
          </w:tcPr>
          <w:p w:rsidR="00774B79" w:rsidRPr="00AF35F7" w:rsidRDefault="00774B79" w:rsidP="00D45D81">
            <w:pPr>
              <w:pStyle w:val="Tableau"/>
              <w:framePr w:wrap="around"/>
              <w:cnfStyle w:val="000000100000" w:firstRow="0" w:lastRow="0" w:firstColumn="0" w:lastColumn="0" w:oddVBand="0" w:evenVBand="0" w:oddHBand="1" w:evenHBand="0" w:firstRowFirstColumn="0" w:firstRowLastColumn="0" w:lastRowFirstColumn="0" w:lastRowLastColumn="0"/>
            </w:pPr>
            <w:r w:rsidRPr="00AF35F7">
              <w:t>0 (0%)</w:t>
            </w:r>
          </w:p>
        </w:tc>
        <w:tc>
          <w:tcPr>
            <w:tcW w:w="2457" w:type="dxa"/>
            <w:tcBorders>
              <w:top w:val="nil"/>
              <w:left w:val="nil"/>
              <w:bottom w:val="nil"/>
              <w:right w:val="nil"/>
            </w:tcBorders>
            <w:vAlign w:val="center"/>
            <w:hideMark/>
          </w:tcPr>
          <w:p w:rsidR="00774B79" w:rsidRPr="00AF35F7" w:rsidRDefault="00774B79" w:rsidP="00D45D81">
            <w:pPr>
              <w:pStyle w:val="Tableau"/>
              <w:framePr w:wrap="around"/>
              <w:cnfStyle w:val="000000100000" w:firstRow="0" w:lastRow="0" w:firstColumn="0" w:lastColumn="0" w:oddVBand="0" w:evenVBand="0" w:oddHBand="1" w:evenHBand="0" w:firstRowFirstColumn="0" w:firstRowLastColumn="0" w:lastRowFirstColumn="0" w:lastRowLastColumn="0"/>
            </w:pPr>
            <w:r w:rsidRPr="00AF35F7">
              <w:t>0</w:t>
            </w:r>
          </w:p>
        </w:tc>
        <w:tc>
          <w:tcPr>
            <w:tcW w:w="1684" w:type="dxa"/>
            <w:tcBorders>
              <w:top w:val="nil"/>
              <w:left w:val="nil"/>
              <w:bottom w:val="nil"/>
              <w:right w:val="nil"/>
            </w:tcBorders>
            <w:vAlign w:val="center"/>
            <w:hideMark/>
          </w:tcPr>
          <w:p w:rsidR="00774B79" w:rsidRPr="00AF35F7" w:rsidRDefault="00774B79" w:rsidP="00D45D81">
            <w:pPr>
              <w:pStyle w:val="Tableau"/>
              <w:framePr w:wrap="around"/>
              <w:cnfStyle w:val="000000100000" w:firstRow="0" w:lastRow="0" w:firstColumn="0" w:lastColumn="0" w:oddVBand="0" w:evenVBand="0" w:oddHBand="1" w:evenHBand="0" w:firstRowFirstColumn="0" w:firstRowLastColumn="0" w:lastRowFirstColumn="0" w:lastRowLastColumn="0"/>
            </w:pPr>
            <w:r w:rsidRPr="00AF35F7">
              <w:t>0</w:t>
            </w:r>
          </w:p>
        </w:tc>
        <w:tc>
          <w:tcPr>
            <w:tcW w:w="2388" w:type="dxa"/>
            <w:tcBorders>
              <w:top w:val="nil"/>
              <w:left w:val="nil"/>
              <w:bottom w:val="nil"/>
              <w:right w:val="nil"/>
            </w:tcBorders>
            <w:vAlign w:val="center"/>
            <w:hideMark/>
          </w:tcPr>
          <w:p w:rsidR="00774B79" w:rsidRPr="00AF35F7" w:rsidRDefault="00774B79" w:rsidP="00D45D81">
            <w:pPr>
              <w:pStyle w:val="Tableau"/>
              <w:framePr w:wrap="around"/>
              <w:cnfStyle w:val="000000100000" w:firstRow="0" w:lastRow="0" w:firstColumn="0" w:lastColumn="0" w:oddVBand="0" w:evenVBand="0" w:oddHBand="1" w:evenHBand="0" w:firstRowFirstColumn="0" w:firstRowLastColumn="0" w:lastRowFirstColumn="0" w:lastRowLastColumn="0"/>
            </w:pPr>
            <w:r w:rsidRPr="00AF35F7">
              <w:t>-</w:t>
            </w:r>
          </w:p>
        </w:tc>
      </w:tr>
      <w:tr w:rsidR="00774B79" w:rsidRPr="00AF35F7" w:rsidTr="00774B79">
        <w:trPr>
          <w:trHeight w:val="262"/>
        </w:trPr>
        <w:tc>
          <w:tcPr>
            <w:cnfStyle w:val="001000000000" w:firstRow="0" w:lastRow="0" w:firstColumn="1" w:lastColumn="0" w:oddVBand="0" w:evenVBand="0" w:oddHBand="0" w:evenHBand="0" w:firstRowFirstColumn="0" w:firstRowLastColumn="0" w:lastRowFirstColumn="0" w:lastRowLastColumn="0"/>
            <w:tcW w:w="1263" w:type="dxa"/>
            <w:tcBorders>
              <w:top w:val="nil"/>
              <w:left w:val="nil"/>
              <w:bottom w:val="nil"/>
              <w:right w:val="nil"/>
            </w:tcBorders>
            <w:vAlign w:val="center"/>
            <w:hideMark/>
          </w:tcPr>
          <w:p w:rsidR="00774B79" w:rsidRPr="00AF35F7" w:rsidRDefault="00774B79" w:rsidP="00D45D81">
            <w:pPr>
              <w:pStyle w:val="Tableau"/>
              <w:framePr w:wrap="around"/>
              <w:rPr>
                <w:b w:val="0"/>
              </w:rPr>
            </w:pPr>
            <w:r w:rsidRPr="00AF35F7">
              <w:t>Italy</w:t>
            </w:r>
          </w:p>
        </w:tc>
        <w:tc>
          <w:tcPr>
            <w:tcW w:w="2456" w:type="dxa"/>
            <w:tcBorders>
              <w:top w:val="nil"/>
              <w:left w:val="nil"/>
              <w:bottom w:val="nil"/>
              <w:right w:val="nil"/>
            </w:tcBorders>
            <w:vAlign w:val="center"/>
            <w:hideMark/>
          </w:tcPr>
          <w:p w:rsidR="00774B79" w:rsidRPr="00AF35F7" w:rsidRDefault="00774B79" w:rsidP="00D45D81">
            <w:pPr>
              <w:pStyle w:val="Tableau"/>
              <w:framePr w:wrap="around"/>
              <w:cnfStyle w:val="000000000000" w:firstRow="0" w:lastRow="0" w:firstColumn="0" w:lastColumn="0" w:oddVBand="0" w:evenVBand="0" w:oddHBand="0" w:evenHBand="0" w:firstRowFirstColumn="0" w:firstRowLastColumn="0" w:lastRowFirstColumn="0" w:lastRowLastColumn="0"/>
            </w:pPr>
            <w:r w:rsidRPr="00AF35F7">
              <w:t>0 (0%)</w:t>
            </w:r>
          </w:p>
        </w:tc>
        <w:tc>
          <w:tcPr>
            <w:tcW w:w="2457" w:type="dxa"/>
            <w:tcBorders>
              <w:top w:val="nil"/>
              <w:left w:val="nil"/>
              <w:bottom w:val="nil"/>
              <w:right w:val="nil"/>
            </w:tcBorders>
            <w:vAlign w:val="center"/>
            <w:hideMark/>
          </w:tcPr>
          <w:p w:rsidR="00774B79" w:rsidRPr="00AF35F7" w:rsidRDefault="00774B79" w:rsidP="00D45D81">
            <w:pPr>
              <w:pStyle w:val="Tableau"/>
              <w:framePr w:wrap="around"/>
              <w:cnfStyle w:val="000000000000" w:firstRow="0" w:lastRow="0" w:firstColumn="0" w:lastColumn="0" w:oddVBand="0" w:evenVBand="0" w:oddHBand="0" w:evenHBand="0" w:firstRowFirstColumn="0" w:firstRowLastColumn="0" w:lastRowFirstColumn="0" w:lastRowLastColumn="0"/>
            </w:pPr>
            <w:r w:rsidRPr="00AF35F7">
              <w:t>0</w:t>
            </w:r>
          </w:p>
        </w:tc>
        <w:tc>
          <w:tcPr>
            <w:tcW w:w="1684" w:type="dxa"/>
            <w:tcBorders>
              <w:top w:val="nil"/>
              <w:left w:val="nil"/>
              <w:bottom w:val="nil"/>
              <w:right w:val="nil"/>
            </w:tcBorders>
            <w:vAlign w:val="center"/>
            <w:hideMark/>
          </w:tcPr>
          <w:p w:rsidR="00774B79" w:rsidRPr="00AF35F7" w:rsidRDefault="00774B79" w:rsidP="00D45D81">
            <w:pPr>
              <w:pStyle w:val="Tableau"/>
              <w:framePr w:wrap="around"/>
              <w:cnfStyle w:val="000000000000" w:firstRow="0" w:lastRow="0" w:firstColumn="0" w:lastColumn="0" w:oddVBand="0" w:evenVBand="0" w:oddHBand="0" w:evenHBand="0" w:firstRowFirstColumn="0" w:firstRowLastColumn="0" w:lastRowFirstColumn="0" w:lastRowLastColumn="0"/>
            </w:pPr>
            <w:r w:rsidRPr="00AF35F7">
              <w:t>0</w:t>
            </w:r>
          </w:p>
        </w:tc>
        <w:tc>
          <w:tcPr>
            <w:tcW w:w="2388" w:type="dxa"/>
            <w:tcBorders>
              <w:top w:val="nil"/>
              <w:left w:val="nil"/>
              <w:bottom w:val="nil"/>
              <w:right w:val="nil"/>
            </w:tcBorders>
            <w:vAlign w:val="center"/>
            <w:hideMark/>
          </w:tcPr>
          <w:p w:rsidR="00774B79" w:rsidRPr="00AF35F7" w:rsidRDefault="00774B79" w:rsidP="00D45D81">
            <w:pPr>
              <w:pStyle w:val="Tableau"/>
              <w:framePr w:wrap="around"/>
              <w:cnfStyle w:val="000000000000" w:firstRow="0" w:lastRow="0" w:firstColumn="0" w:lastColumn="0" w:oddVBand="0" w:evenVBand="0" w:oddHBand="0" w:evenHBand="0" w:firstRowFirstColumn="0" w:firstRowLastColumn="0" w:lastRowFirstColumn="0" w:lastRowLastColumn="0"/>
            </w:pPr>
            <w:r w:rsidRPr="00AF35F7">
              <w:t>-</w:t>
            </w:r>
          </w:p>
        </w:tc>
      </w:tr>
      <w:tr w:rsidR="00774B79" w:rsidRPr="00AF35F7" w:rsidTr="00774B79">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263" w:type="dxa"/>
            <w:tcBorders>
              <w:top w:val="nil"/>
              <w:left w:val="nil"/>
              <w:bottom w:val="nil"/>
              <w:right w:val="nil"/>
            </w:tcBorders>
            <w:vAlign w:val="center"/>
            <w:hideMark/>
          </w:tcPr>
          <w:p w:rsidR="00774B79" w:rsidRPr="00AF35F7" w:rsidRDefault="00774B79" w:rsidP="00D45D81">
            <w:pPr>
              <w:pStyle w:val="Tableau"/>
              <w:framePr w:wrap="around"/>
              <w:rPr>
                <w:b w:val="0"/>
              </w:rPr>
            </w:pPr>
            <w:r w:rsidRPr="00AF35F7">
              <w:t>Netherland</w:t>
            </w:r>
          </w:p>
        </w:tc>
        <w:tc>
          <w:tcPr>
            <w:tcW w:w="2456" w:type="dxa"/>
            <w:tcBorders>
              <w:top w:val="nil"/>
              <w:left w:val="nil"/>
              <w:bottom w:val="nil"/>
              <w:right w:val="nil"/>
            </w:tcBorders>
            <w:vAlign w:val="center"/>
            <w:hideMark/>
          </w:tcPr>
          <w:p w:rsidR="00774B79" w:rsidRPr="00AF35F7" w:rsidRDefault="00774B79" w:rsidP="00D45D81">
            <w:pPr>
              <w:pStyle w:val="Tableau"/>
              <w:framePr w:wrap="around"/>
              <w:cnfStyle w:val="000000100000" w:firstRow="0" w:lastRow="0" w:firstColumn="0" w:lastColumn="0" w:oddVBand="0" w:evenVBand="0" w:oddHBand="1" w:evenHBand="0" w:firstRowFirstColumn="0" w:firstRowLastColumn="0" w:lastRowFirstColumn="0" w:lastRowLastColumn="0"/>
            </w:pPr>
            <w:r w:rsidRPr="00AF35F7">
              <w:t>1 (5%)</w:t>
            </w:r>
          </w:p>
        </w:tc>
        <w:tc>
          <w:tcPr>
            <w:tcW w:w="2457" w:type="dxa"/>
            <w:tcBorders>
              <w:top w:val="nil"/>
              <w:left w:val="nil"/>
              <w:bottom w:val="nil"/>
              <w:right w:val="nil"/>
            </w:tcBorders>
            <w:vAlign w:val="center"/>
            <w:hideMark/>
          </w:tcPr>
          <w:p w:rsidR="00774B79" w:rsidRPr="00AF35F7" w:rsidRDefault="00774B79" w:rsidP="00D45D81">
            <w:pPr>
              <w:pStyle w:val="Tableau"/>
              <w:framePr w:wrap="around"/>
              <w:cnfStyle w:val="000000100000" w:firstRow="0" w:lastRow="0" w:firstColumn="0" w:lastColumn="0" w:oddVBand="0" w:evenVBand="0" w:oddHBand="1" w:evenHBand="0" w:firstRowFirstColumn="0" w:firstRowLastColumn="0" w:lastRowFirstColumn="0" w:lastRowLastColumn="0"/>
            </w:pPr>
            <w:r w:rsidRPr="00AF35F7">
              <w:t>0</w:t>
            </w:r>
          </w:p>
        </w:tc>
        <w:tc>
          <w:tcPr>
            <w:tcW w:w="1684" w:type="dxa"/>
            <w:tcBorders>
              <w:top w:val="nil"/>
              <w:left w:val="nil"/>
              <w:bottom w:val="nil"/>
              <w:right w:val="nil"/>
            </w:tcBorders>
            <w:vAlign w:val="center"/>
            <w:hideMark/>
          </w:tcPr>
          <w:p w:rsidR="00774B79" w:rsidRPr="00AF35F7" w:rsidRDefault="00774B79" w:rsidP="00D45D81">
            <w:pPr>
              <w:pStyle w:val="Tableau"/>
              <w:framePr w:wrap="around"/>
              <w:cnfStyle w:val="000000100000" w:firstRow="0" w:lastRow="0" w:firstColumn="0" w:lastColumn="0" w:oddVBand="0" w:evenVBand="0" w:oddHBand="1" w:evenHBand="0" w:firstRowFirstColumn="0" w:firstRowLastColumn="0" w:lastRowFirstColumn="0" w:lastRowLastColumn="0"/>
            </w:pPr>
            <w:r w:rsidRPr="00AF35F7">
              <w:t>1</w:t>
            </w:r>
          </w:p>
        </w:tc>
        <w:tc>
          <w:tcPr>
            <w:tcW w:w="2388" w:type="dxa"/>
            <w:tcBorders>
              <w:top w:val="nil"/>
              <w:left w:val="nil"/>
              <w:bottom w:val="nil"/>
              <w:right w:val="nil"/>
            </w:tcBorders>
            <w:vAlign w:val="center"/>
            <w:hideMark/>
          </w:tcPr>
          <w:p w:rsidR="00774B79" w:rsidRPr="00AF35F7" w:rsidRDefault="00774B79" w:rsidP="00D45D81">
            <w:pPr>
              <w:pStyle w:val="Tableau"/>
              <w:framePr w:wrap="around"/>
              <w:cnfStyle w:val="000000100000" w:firstRow="0" w:lastRow="0" w:firstColumn="0" w:lastColumn="0" w:oddVBand="0" w:evenVBand="0" w:oddHBand="1" w:evenHBand="0" w:firstRowFirstColumn="0" w:firstRowLastColumn="0" w:lastRowFirstColumn="0" w:lastRowLastColumn="0"/>
            </w:pPr>
            <w:r w:rsidRPr="00AF35F7">
              <w:t>8</w:t>
            </w:r>
          </w:p>
        </w:tc>
      </w:tr>
      <w:tr w:rsidR="00774B79" w:rsidRPr="00AF35F7" w:rsidTr="00774B79">
        <w:trPr>
          <w:trHeight w:val="262"/>
        </w:trPr>
        <w:tc>
          <w:tcPr>
            <w:cnfStyle w:val="001000000000" w:firstRow="0" w:lastRow="0" w:firstColumn="1" w:lastColumn="0" w:oddVBand="0" w:evenVBand="0" w:oddHBand="0" w:evenHBand="0" w:firstRowFirstColumn="0" w:firstRowLastColumn="0" w:lastRowFirstColumn="0" w:lastRowLastColumn="0"/>
            <w:tcW w:w="1263" w:type="dxa"/>
            <w:tcBorders>
              <w:top w:val="nil"/>
              <w:left w:val="nil"/>
              <w:bottom w:val="nil"/>
              <w:right w:val="nil"/>
            </w:tcBorders>
            <w:vAlign w:val="center"/>
            <w:hideMark/>
          </w:tcPr>
          <w:p w:rsidR="00774B79" w:rsidRPr="00AF35F7" w:rsidRDefault="00774B79" w:rsidP="00D45D81">
            <w:pPr>
              <w:pStyle w:val="Tableau"/>
              <w:framePr w:wrap="around"/>
              <w:rPr>
                <w:b w:val="0"/>
              </w:rPr>
            </w:pPr>
            <w:r w:rsidRPr="00AF35F7">
              <w:t>Portugal</w:t>
            </w:r>
          </w:p>
        </w:tc>
        <w:tc>
          <w:tcPr>
            <w:tcW w:w="2456" w:type="dxa"/>
            <w:tcBorders>
              <w:top w:val="nil"/>
              <w:left w:val="nil"/>
              <w:bottom w:val="nil"/>
              <w:right w:val="nil"/>
            </w:tcBorders>
            <w:vAlign w:val="center"/>
            <w:hideMark/>
          </w:tcPr>
          <w:p w:rsidR="00774B79" w:rsidRPr="00AF35F7" w:rsidRDefault="00774B79" w:rsidP="00D45D81">
            <w:pPr>
              <w:pStyle w:val="Tableau"/>
              <w:framePr w:wrap="around"/>
              <w:cnfStyle w:val="000000000000" w:firstRow="0" w:lastRow="0" w:firstColumn="0" w:lastColumn="0" w:oddVBand="0" w:evenVBand="0" w:oddHBand="0" w:evenHBand="0" w:firstRowFirstColumn="0" w:firstRowLastColumn="0" w:lastRowFirstColumn="0" w:lastRowLastColumn="0"/>
            </w:pPr>
            <w:r w:rsidRPr="00AF35F7">
              <w:t>0 (0%)</w:t>
            </w:r>
          </w:p>
        </w:tc>
        <w:tc>
          <w:tcPr>
            <w:tcW w:w="2457" w:type="dxa"/>
            <w:tcBorders>
              <w:top w:val="nil"/>
              <w:left w:val="nil"/>
              <w:bottom w:val="nil"/>
              <w:right w:val="nil"/>
            </w:tcBorders>
            <w:vAlign w:val="center"/>
            <w:hideMark/>
          </w:tcPr>
          <w:p w:rsidR="00774B79" w:rsidRPr="00AF35F7" w:rsidRDefault="00774B79" w:rsidP="00D45D81">
            <w:pPr>
              <w:pStyle w:val="Tableau"/>
              <w:framePr w:wrap="around"/>
              <w:cnfStyle w:val="000000000000" w:firstRow="0" w:lastRow="0" w:firstColumn="0" w:lastColumn="0" w:oddVBand="0" w:evenVBand="0" w:oddHBand="0" w:evenHBand="0" w:firstRowFirstColumn="0" w:firstRowLastColumn="0" w:lastRowFirstColumn="0" w:lastRowLastColumn="0"/>
            </w:pPr>
            <w:r w:rsidRPr="00AF35F7">
              <w:t>1</w:t>
            </w:r>
            <w:r w:rsidRPr="00AF35F7">
              <w:rPr>
                <w:vertAlign w:val="superscript"/>
              </w:rPr>
              <w:t>*</w:t>
            </w:r>
          </w:p>
        </w:tc>
        <w:tc>
          <w:tcPr>
            <w:tcW w:w="1684" w:type="dxa"/>
            <w:tcBorders>
              <w:top w:val="nil"/>
              <w:left w:val="nil"/>
              <w:bottom w:val="nil"/>
              <w:right w:val="nil"/>
            </w:tcBorders>
            <w:vAlign w:val="center"/>
            <w:hideMark/>
          </w:tcPr>
          <w:p w:rsidR="00774B79" w:rsidRPr="00AF35F7" w:rsidRDefault="00774B79" w:rsidP="00D45D81">
            <w:pPr>
              <w:pStyle w:val="Tableau"/>
              <w:framePr w:wrap="around"/>
              <w:cnfStyle w:val="000000000000" w:firstRow="0" w:lastRow="0" w:firstColumn="0" w:lastColumn="0" w:oddVBand="0" w:evenVBand="0" w:oddHBand="0" w:evenHBand="0" w:firstRowFirstColumn="0" w:firstRowLastColumn="0" w:lastRowFirstColumn="0" w:lastRowLastColumn="0"/>
            </w:pPr>
            <w:r w:rsidRPr="00AF35F7">
              <w:t>1</w:t>
            </w:r>
          </w:p>
        </w:tc>
        <w:tc>
          <w:tcPr>
            <w:tcW w:w="2388" w:type="dxa"/>
            <w:tcBorders>
              <w:top w:val="nil"/>
              <w:left w:val="nil"/>
              <w:bottom w:val="nil"/>
              <w:right w:val="nil"/>
            </w:tcBorders>
            <w:vAlign w:val="center"/>
            <w:hideMark/>
          </w:tcPr>
          <w:p w:rsidR="00774B79" w:rsidRPr="00AF35F7" w:rsidRDefault="00774B79" w:rsidP="00D45D81">
            <w:pPr>
              <w:pStyle w:val="Tableau"/>
              <w:framePr w:wrap="around"/>
              <w:cnfStyle w:val="000000000000" w:firstRow="0" w:lastRow="0" w:firstColumn="0" w:lastColumn="0" w:oddVBand="0" w:evenVBand="0" w:oddHBand="0" w:evenHBand="0" w:firstRowFirstColumn="0" w:firstRowLastColumn="0" w:lastRowFirstColumn="0" w:lastRowLastColumn="0"/>
            </w:pPr>
            <w:r w:rsidRPr="00AF35F7">
              <w:t>8</w:t>
            </w:r>
          </w:p>
        </w:tc>
      </w:tr>
      <w:tr w:rsidR="00774B79" w:rsidRPr="00AF35F7" w:rsidTr="00774B79">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263" w:type="dxa"/>
            <w:tcBorders>
              <w:top w:val="nil"/>
              <w:left w:val="nil"/>
              <w:bottom w:val="nil"/>
              <w:right w:val="nil"/>
            </w:tcBorders>
            <w:vAlign w:val="center"/>
            <w:hideMark/>
          </w:tcPr>
          <w:p w:rsidR="00774B79" w:rsidRPr="00AF35F7" w:rsidRDefault="00774B79" w:rsidP="00D45D81">
            <w:pPr>
              <w:pStyle w:val="Tableau"/>
              <w:framePr w:wrap="around"/>
              <w:rPr>
                <w:b w:val="0"/>
              </w:rPr>
            </w:pPr>
            <w:r w:rsidRPr="00AF35F7">
              <w:t>Spain</w:t>
            </w:r>
          </w:p>
        </w:tc>
        <w:tc>
          <w:tcPr>
            <w:tcW w:w="2456" w:type="dxa"/>
            <w:tcBorders>
              <w:top w:val="nil"/>
              <w:left w:val="nil"/>
              <w:bottom w:val="nil"/>
              <w:right w:val="nil"/>
            </w:tcBorders>
            <w:vAlign w:val="center"/>
            <w:hideMark/>
          </w:tcPr>
          <w:p w:rsidR="00774B79" w:rsidRPr="00AF35F7" w:rsidRDefault="00774B79" w:rsidP="00D45D81">
            <w:pPr>
              <w:pStyle w:val="Tableau"/>
              <w:framePr w:wrap="around"/>
              <w:cnfStyle w:val="000000100000" w:firstRow="0" w:lastRow="0" w:firstColumn="0" w:lastColumn="0" w:oddVBand="0" w:evenVBand="0" w:oddHBand="1" w:evenHBand="0" w:firstRowFirstColumn="0" w:firstRowLastColumn="0" w:lastRowFirstColumn="0" w:lastRowLastColumn="0"/>
            </w:pPr>
            <w:r w:rsidRPr="00AF35F7">
              <w:t>1 (5%)</w:t>
            </w:r>
          </w:p>
        </w:tc>
        <w:tc>
          <w:tcPr>
            <w:tcW w:w="2457" w:type="dxa"/>
            <w:tcBorders>
              <w:top w:val="nil"/>
              <w:left w:val="nil"/>
              <w:bottom w:val="nil"/>
              <w:right w:val="nil"/>
            </w:tcBorders>
            <w:vAlign w:val="center"/>
            <w:hideMark/>
          </w:tcPr>
          <w:p w:rsidR="00774B79" w:rsidRPr="00AF35F7" w:rsidRDefault="00774B79" w:rsidP="00D45D81">
            <w:pPr>
              <w:pStyle w:val="Tableau"/>
              <w:framePr w:wrap="around"/>
              <w:cnfStyle w:val="000000100000" w:firstRow="0" w:lastRow="0" w:firstColumn="0" w:lastColumn="0" w:oddVBand="0" w:evenVBand="0" w:oddHBand="1" w:evenHBand="0" w:firstRowFirstColumn="0" w:firstRowLastColumn="0" w:lastRowFirstColumn="0" w:lastRowLastColumn="0"/>
            </w:pPr>
            <w:r w:rsidRPr="00AF35F7">
              <w:t>6</w:t>
            </w:r>
            <w:r w:rsidRPr="00AF35F7">
              <w:rPr>
                <w:color w:val="000000"/>
                <w:sz w:val="14"/>
                <w:szCs w:val="14"/>
                <w:vertAlign w:val="superscript"/>
                <w:lang w:eastAsia="fr-FR"/>
              </w:rPr>
              <w:t>†</w:t>
            </w:r>
          </w:p>
        </w:tc>
        <w:tc>
          <w:tcPr>
            <w:tcW w:w="1684" w:type="dxa"/>
            <w:tcBorders>
              <w:top w:val="nil"/>
              <w:left w:val="nil"/>
              <w:bottom w:val="nil"/>
              <w:right w:val="nil"/>
            </w:tcBorders>
            <w:vAlign w:val="center"/>
            <w:hideMark/>
          </w:tcPr>
          <w:p w:rsidR="00774B79" w:rsidRPr="00AF35F7" w:rsidRDefault="00774B79" w:rsidP="00D45D81">
            <w:pPr>
              <w:pStyle w:val="Tableau"/>
              <w:framePr w:wrap="around"/>
              <w:cnfStyle w:val="000000100000" w:firstRow="0" w:lastRow="0" w:firstColumn="0" w:lastColumn="0" w:oddVBand="0" w:evenVBand="0" w:oddHBand="1" w:evenHBand="0" w:firstRowFirstColumn="0" w:firstRowLastColumn="0" w:lastRowFirstColumn="0" w:lastRowLastColumn="0"/>
            </w:pPr>
            <w:r w:rsidRPr="00AF35F7">
              <w:t>7</w:t>
            </w:r>
          </w:p>
        </w:tc>
        <w:tc>
          <w:tcPr>
            <w:tcW w:w="2388" w:type="dxa"/>
            <w:tcBorders>
              <w:top w:val="nil"/>
              <w:left w:val="nil"/>
              <w:bottom w:val="nil"/>
              <w:right w:val="nil"/>
            </w:tcBorders>
            <w:vAlign w:val="center"/>
            <w:hideMark/>
          </w:tcPr>
          <w:p w:rsidR="00774B79" w:rsidRPr="00AF35F7" w:rsidRDefault="00774B79" w:rsidP="00D45D81">
            <w:pPr>
              <w:pStyle w:val="Tableau"/>
              <w:framePr w:wrap="around"/>
              <w:cnfStyle w:val="000000100000" w:firstRow="0" w:lastRow="0" w:firstColumn="0" w:lastColumn="0" w:oddVBand="0" w:evenVBand="0" w:oddHBand="1" w:evenHBand="0" w:firstRowFirstColumn="0" w:firstRowLastColumn="0" w:lastRowFirstColumn="0" w:lastRowLastColumn="0"/>
            </w:pPr>
            <w:r w:rsidRPr="00AF35F7">
              <w:t>54</w:t>
            </w:r>
          </w:p>
        </w:tc>
      </w:tr>
      <w:tr w:rsidR="00774B79" w:rsidRPr="00AF35F7" w:rsidTr="00774B79">
        <w:trPr>
          <w:trHeight w:val="262"/>
        </w:trPr>
        <w:tc>
          <w:tcPr>
            <w:cnfStyle w:val="001000000000" w:firstRow="0" w:lastRow="0" w:firstColumn="1" w:lastColumn="0" w:oddVBand="0" w:evenVBand="0" w:oddHBand="0" w:evenHBand="0" w:firstRowFirstColumn="0" w:firstRowLastColumn="0" w:lastRowFirstColumn="0" w:lastRowLastColumn="0"/>
            <w:tcW w:w="1263" w:type="dxa"/>
            <w:tcBorders>
              <w:top w:val="nil"/>
              <w:left w:val="nil"/>
              <w:bottom w:val="nil"/>
              <w:right w:val="nil"/>
            </w:tcBorders>
            <w:vAlign w:val="center"/>
            <w:hideMark/>
          </w:tcPr>
          <w:p w:rsidR="00774B79" w:rsidRPr="00AF35F7" w:rsidRDefault="00774B79" w:rsidP="00D45D81">
            <w:pPr>
              <w:pStyle w:val="Tableau"/>
              <w:framePr w:wrap="around"/>
              <w:rPr>
                <w:b w:val="0"/>
              </w:rPr>
            </w:pPr>
            <w:r w:rsidRPr="00AF35F7">
              <w:t>Switzerland</w:t>
            </w:r>
          </w:p>
        </w:tc>
        <w:tc>
          <w:tcPr>
            <w:tcW w:w="2456" w:type="dxa"/>
            <w:tcBorders>
              <w:top w:val="nil"/>
              <w:left w:val="nil"/>
              <w:bottom w:val="nil"/>
              <w:right w:val="nil"/>
            </w:tcBorders>
            <w:vAlign w:val="center"/>
            <w:hideMark/>
          </w:tcPr>
          <w:p w:rsidR="00774B79" w:rsidRPr="00AF35F7" w:rsidRDefault="00774B79" w:rsidP="00D45D81">
            <w:pPr>
              <w:pStyle w:val="Tableau"/>
              <w:framePr w:wrap="around"/>
              <w:cnfStyle w:val="000000000000" w:firstRow="0" w:lastRow="0" w:firstColumn="0" w:lastColumn="0" w:oddVBand="0" w:evenVBand="0" w:oddHBand="0" w:evenHBand="0" w:firstRowFirstColumn="0" w:firstRowLastColumn="0" w:lastRowFirstColumn="0" w:lastRowLastColumn="0"/>
            </w:pPr>
            <w:r w:rsidRPr="00AF35F7">
              <w:t>1 (5%)</w:t>
            </w:r>
          </w:p>
        </w:tc>
        <w:tc>
          <w:tcPr>
            <w:tcW w:w="2457" w:type="dxa"/>
            <w:tcBorders>
              <w:top w:val="nil"/>
              <w:left w:val="nil"/>
              <w:bottom w:val="nil"/>
              <w:right w:val="nil"/>
            </w:tcBorders>
            <w:vAlign w:val="center"/>
            <w:hideMark/>
          </w:tcPr>
          <w:p w:rsidR="00774B79" w:rsidRPr="00AF35F7" w:rsidRDefault="00774B79" w:rsidP="00D45D81">
            <w:pPr>
              <w:pStyle w:val="Tableau"/>
              <w:framePr w:wrap="around"/>
              <w:cnfStyle w:val="000000000000" w:firstRow="0" w:lastRow="0" w:firstColumn="0" w:lastColumn="0" w:oddVBand="0" w:evenVBand="0" w:oddHBand="0" w:evenHBand="0" w:firstRowFirstColumn="0" w:firstRowLastColumn="0" w:lastRowFirstColumn="0" w:lastRowLastColumn="0"/>
            </w:pPr>
            <w:r w:rsidRPr="00AF35F7">
              <w:t>0</w:t>
            </w:r>
          </w:p>
        </w:tc>
        <w:tc>
          <w:tcPr>
            <w:tcW w:w="1684" w:type="dxa"/>
            <w:tcBorders>
              <w:top w:val="nil"/>
              <w:left w:val="nil"/>
              <w:bottom w:val="nil"/>
              <w:right w:val="nil"/>
            </w:tcBorders>
            <w:vAlign w:val="center"/>
            <w:hideMark/>
          </w:tcPr>
          <w:p w:rsidR="00774B79" w:rsidRPr="00AF35F7" w:rsidRDefault="00774B79" w:rsidP="00D45D81">
            <w:pPr>
              <w:pStyle w:val="Tableau"/>
              <w:framePr w:wrap="around"/>
              <w:cnfStyle w:val="000000000000" w:firstRow="0" w:lastRow="0" w:firstColumn="0" w:lastColumn="0" w:oddVBand="0" w:evenVBand="0" w:oddHBand="0" w:evenHBand="0" w:firstRowFirstColumn="0" w:firstRowLastColumn="0" w:lastRowFirstColumn="0" w:lastRowLastColumn="0"/>
            </w:pPr>
            <w:r w:rsidRPr="00AF35F7">
              <w:t>1</w:t>
            </w:r>
          </w:p>
        </w:tc>
        <w:tc>
          <w:tcPr>
            <w:tcW w:w="2388" w:type="dxa"/>
            <w:tcBorders>
              <w:top w:val="nil"/>
              <w:left w:val="nil"/>
              <w:bottom w:val="nil"/>
              <w:right w:val="nil"/>
            </w:tcBorders>
            <w:vAlign w:val="center"/>
            <w:hideMark/>
          </w:tcPr>
          <w:p w:rsidR="00774B79" w:rsidRPr="00AF35F7" w:rsidRDefault="00774B79" w:rsidP="00D45D81">
            <w:pPr>
              <w:pStyle w:val="Tableau"/>
              <w:framePr w:wrap="around"/>
              <w:cnfStyle w:val="000000000000" w:firstRow="0" w:lastRow="0" w:firstColumn="0" w:lastColumn="0" w:oddVBand="0" w:evenVBand="0" w:oddHBand="0" w:evenHBand="0" w:firstRowFirstColumn="0" w:firstRowLastColumn="0" w:lastRowFirstColumn="0" w:lastRowLastColumn="0"/>
            </w:pPr>
            <w:r w:rsidRPr="00AF35F7">
              <w:t>8</w:t>
            </w:r>
          </w:p>
        </w:tc>
      </w:tr>
      <w:tr w:rsidR="00774B79" w:rsidRPr="00AF35F7" w:rsidTr="00774B79">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263" w:type="dxa"/>
            <w:tcBorders>
              <w:top w:val="nil"/>
              <w:left w:val="nil"/>
              <w:bottom w:val="single" w:sz="2" w:space="0" w:color="auto"/>
              <w:right w:val="nil"/>
            </w:tcBorders>
            <w:vAlign w:val="center"/>
            <w:hideMark/>
          </w:tcPr>
          <w:p w:rsidR="00774B79" w:rsidRPr="00AF35F7" w:rsidRDefault="00774B79" w:rsidP="00D45D81">
            <w:pPr>
              <w:pStyle w:val="Tableau"/>
              <w:framePr w:wrap="around"/>
              <w:rPr>
                <w:b w:val="0"/>
              </w:rPr>
            </w:pPr>
            <w:r w:rsidRPr="00AF35F7">
              <w:t>United Kingdom</w:t>
            </w:r>
          </w:p>
        </w:tc>
        <w:tc>
          <w:tcPr>
            <w:tcW w:w="2456" w:type="dxa"/>
            <w:tcBorders>
              <w:top w:val="nil"/>
              <w:left w:val="nil"/>
              <w:bottom w:val="single" w:sz="2" w:space="0" w:color="auto"/>
              <w:right w:val="nil"/>
            </w:tcBorders>
            <w:vAlign w:val="center"/>
            <w:hideMark/>
          </w:tcPr>
          <w:p w:rsidR="00774B79" w:rsidRPr="00AF35F7" w:rsidRDefault="00774B79" w:rsidP="00D45D81">
            <w:pPr>
              <w:pStyle w:val="Tableau"/>
              <w:framePr w:wrap="around"/>
              <w:cnfStyle w:val="000000100000" w:firstRow="0" w:lastRow="0" w:firstColumn="0" w:lastColumn="0" w:oddVBand="0" w:evenVBand="0" w:oddHBand="1" w:evenHBand="0" w:firstRowFirstColumn="0" w:firstRowLastColumn="0" w:lastRowFirstColumn="0" w:lastRowLastColumn="0"/>
            </w:pPr>
            <w:r w:rsidRPr="00AF35F7">
              <w:t>1 (5%)</w:t>
            </w:r>
          </w:p>
        </w:tc>
        <w:tc>
          <w:tcPr>
            <w:tcW w:w="2457" w:type="dxa"/>
            <w:tcBorders>
              <w:top w:val="nil"/>
              <w:left w:val="nil"/>
              <w:bottom w:val="single" w:sz="2" w:space="0" w:color="auto"/>
              <w:right w:val="nil"/>
            </w:tcBorders>
            <w:vAlign w:val="center"/>
            <w:hideMark/>
          </w:tcPr>
          <w:p w:rsidR="00774B79" w:rsidRPr="00AF35F7" w:rsidRDefault="00774B79" w:rsidP="00D45D81">
            <w:pPr>
              <w:pStyle w:val="Tableau"/>
              <w:framePr w:wrap="around"/>
              <w:cnfStyle w:val="000000100000" w:firstRow="0" w:lastRow="0" w:firstColumn="0" w:lastColumn="0" w:oddVBand="0" w:evenVBand="0" w:oddHBand="1" w:evenHBand="0" w:firstRowFirstColumn="0" w:firstRowLastColumn="0" w:lastRowFirstColumn="0" w:lastRowLastColumn="0"/>
            </w:pPr>
            <w:r w:rsidRPr="00AF35F7">
              <w:t>0</w:t>
            </w:r>
          </w:p>
        </w:tc>
        <w:tc>
          <w:tcPr>
            <w:tcW w:w="1684" w:type="dxa"/>
            <w:tcBorders>
              <w:top w:val="nil"/>
              <w:left w:val="nil"/>
              <w:bottom w:val="single" w:sz="2" w:space="0" w:color="auto"/>
              <w:right w:val="nil"/>
            </w:tcBorders>
            <w:vAlign w:val="center"/>
            <w:hideMark/>
          </w:tcPr>
          <w:p w:rsidR="00774B79" w:rsidRPr="00AF35F7" w:rsidRDefault="00774B79" w:rsidP="00D45D81">
            <w:pPr>
              <w:pStyle w:val="Tableau"/>
              <w:framePr w:wrap="around"/>
              <w:cnfStyle w:val="000000100000" w:firstRow="0" w:lastRow="0" w:firstColumn="0" w:lastColumn="0" w:oddVBand="0" w:evenVBand="0" w:oddHBand="1" w:evenHBand="0" w:firstRowFirstColumn="0" w:firstRowLastColumn="0" w:lastRowFirstColumn="0" w:lastRowLastColumn="0"/>
            </w:pPr>
            <w:r w:rsidRPr="00AF35F7">
              <w:t>1</w:t>
            </w:r>
          </w:p>
        </w:tc>
        <w:tc>
          <w:tcPr>
            <w:tcW w:w="2388" w:type="dxa"/>
            <w:tcBorders>
              <w:top w:val="nil"/>
              <w:left w:val="nil"/>
              <w:bottom w:val="single" w:sz="2" w:space="0" w:color="auto"/>
              <w:right w:val="nil"/>
            </w:tcBorders>
            <w:vAlign w:val="center"/>
            <w:hideMark/>
          </w:tcPr>
          <w:p w:rsidR="00774B79" w:rsidRPr="00AF35F7" w:rsidRDefault="00774B79" w:rsidP="00D45D81">
            <w:pPr>
              <w:pStyle w:val="Tableau"/>
              <w:framePr w:wrap="around"/>
              <w:cnfStyle w:val="000000100000" w:firstRow="0" w:lastRow="0" w:firstColumn="0" w:lastColumn="0" w:oddVBand="0" w:evenVBand="0" w:oddHBand="1" w:evenHBand="0" w:firstRowFirstColumn="0" w:firstRowLastColumn="0" w:lastRowFirstColumn="0" w:lastRowLastColumn="0"/>
            </w:pPr>
            <w:r w:rsidRPr="00AF35F7">
              <w:t>8</w:t>
            </w:r>
          </w:p>
        </w:tc>
      </w:tr>
      <w:tr w:rsidR="00774B79" w:rsidRPr="00D45D81" w:rsidTr="00774B79">
        <w:trPr>
          <w:trHeight w:val="997"/>
        </w:trPr>
        <w:tc>
          <w:tcPr>
            <w:cnfStyle w:val="001000000000" w:firstRow="0" w:lastRow="0" w:firstColumn="1" w:lastColumn="0" w:oddVBand="0" w:evenVBand="0" w:oddHBand="0" w:evenHBand="0" w:firstRowFirstColumn="0" w:firstRowLastColumn="0" w:lastRowFirstColumn="0" w:lastRowLastColumn="0"/>
            <w:tcW w:w="1263" w:type="dxa"/>
            <w:tcBorders>
              <w:top w:val="single" w:sz="2" w:space="0" w:color="auto"/>
              <w:left w:val="nil"/>
              <w:bottom w:val="single" w:sz="2" w:space="0" w:color="auto"/>
              <w:right w:val="nil"/>
            </w:tcBorders>
            <w:vAlign w:val="center"/>
            <w:hideMark/>
          </w:tcPr>
          <w:p w:rsidR="00774B79" w:rsidRPr="00AF35F7" w:rsidRDefault="00774B79" w:rsidP="00D45D81">
            <w:pPr>
              <w:pStyle w:val="Tableau"/>
              <w:framePr w:wrap="around"/>
              <w:rPr>
                <w:b w:val="0"/>
              </w:rPr>
            </w:pPr>
            <w:r w:rsidRPr="00AF35F7">
              <w:t>WE</w:t>
            </w:r>
          </w:p>
        </w:tc>
        <w:tc>
          <w:tcPr>
            <w:tcW w:w="2456" w:type="dxa"/>
            <w:tcBorders>
              <w:top w:val="single" w:sz="2" w:space="0" w:color="auto"/>
              <w:left w:val="nil"/>
              <w:bottom w:val="single" w:sz="2" w:space="0" w:color="auto"/>
              <w:right w:val="nil"/>
            </w:tcBorders>
            <w:vAlign w:val="center"/>
            <w:hideMark/>
          </w:tcPr>
          <w:p w:rsidR="00774B79" w:rsidRPr="00AF35F7" w:rsidRDefault="00774B79" w:rsidP="00D45D81">
            <w:pPr>
              <w:pStyle w:val="Tableau"/>
              <w:framePr w:wrap="around"/>
              <w:cnfStyle w:val="000000000000" w:firstRow="0" w:lastRow="0" w:firstColumn="0" w:lastColumn="0" w:oddVBand="0" w:evenVBand="0" w:oddHBand="0" w:evenHBand="0" w:firstRowFirstColumn="0" w:firstRowLastColumn="0" w:lastRowFirstColumn="0" w:lastRowLastColumn="0"/>
            </w:pPr>
            <w:r w:rsidRPr="00AF35F7">
              <w:t>21 (100%)</w:t>
            </w:r>
          </w:p>
        </w:tc>
        <w:tc>
          <w:tcPr>
            <w:tcW w:w="2457" w:type="dxa"/>
            <w:tcBorders>
              <w:top w:val="single" w:sz="2" w:space="0" w:color="auto"/>
              <w:left w:val="nil"/>
              <w:bottom w:val="single" w:sz="2" w:space="0" w:color="auto"/>
              <w:right w:val="nil"/>
            </w:tcBorders>
            <w:vAlign w:val="center"/>
            <w:hideMark/>
          </w:tcPr>
          <w:p w:rsidR="00774B79" w:rsidRPr="00AF35F7" w:rsidRDefault="00774B79" w:rsidP="00D45D81">
            <w:pPr>
              <w:pStyle w:val="Tableau"/>
              <w:framePr w:wrap="around"/>
              <w:cnfStyle w:val="000000000000" w:firstRow="0" w:lastRow="0" w:firstColumn="0" w:lastColumn="0" w:oddVBand="0" w:evenVBand="0" w:oddHBand="0" w:evenHBand="0" w:firstRowFirstColumn="0" w:firstRowLastColumn="0" w:lastRowFirstColumn="0" w:lastRowLastColumn="0"/>
            </w:pPr>
            <w:r w:rsidRPr="00AF35F7">
              <w:t>7 pets with a transit country</w:t>
            </w:r>
          </w:p>
          <w:p w:rsidR="00774B79" w:rsidRPr="00AF35F7" w:rsidRDefault="00774B79" w:rsidP="00D45D81">
            <w:pPr>
              <w:pStyle w:val="Tableau"/>
              <w:framePr w:wrap="around"/>
              <w:cnfStyle w:val="000000000000" w:firstRow="0" w:lastRow="0" w:firstColumn="0" w:lastColumn="0" w:oddVBand="0" w:evenVBand="0" w:oddHBand="0" w:evenHBand="0" w:firstRowFirstColumn="0" w:firstRowLastColumn="0" w:lastRowFirstColumn="0" w:lastRowLastColumn="0"/>
            </w:pPr>
            <w:r w:rsidRPr="00AF35F7">
              <w:t>(of which 1 has 2 transit countries)</w:t>
            </w:r>
          </w:p>
        </w:tc>
        <w:tc>
          <w:tcPr>
            <w:tcW w:w="1684" w:type="dxa"/>
            <w:tcBorders>
              <w:top w:val="single" w:sz="2" w:space="0" w:color="auto"/>
              <w:left w:val="nil"/>
              <w:bottom w:val="single" w:sz="2" w:space="0" w:color="auto"/>
              <w:right w:val="nil"/>
            </w:tcBorders>
            <w:vAlign w:val="center"/>
            <w:hideMark/>
          </w:tcPr>
          <w:p w:rsidR="00774B79" w:rsidRPr="00AF35F7" w:rsidRDefault="00774B79" w:rsidP="00D45D81">
            <w:pPr>
              <w:pStyle w:val="Tableau"/>
              <w:framePr w:wrap="around"/>
              <w:cnfStyle w:val="000000000000" w:firstRow="0" w:lastRow="0" w:firstColumn="0" w:lastColumn="0" w:oddVBand="0" w:evenVBand="0" w:oddHBand="0" w:evenHBand="0" w:firstRowFirstColumn="0" w:firstRowLastColumn="0" w:lastRowFirstColumn="0" w:lastRowLastColumn="0"/>
            </w:pPr>
            <w:r w:rsidRPr="00AF35F7">
              <w:t>21 pets</w:t>
            </w:r>
          </w:p>
          <w:p w:rsidR="00774B79" w:rsidRPr="00AF35F7" w:rsidRDefault="00774B79" w:rsidP="00D45D81">
            <w:pPr>
              <w:pStyle w:val="Tableau"/>
              <w:framePr w:wrap="around"/>
              <w:cnfStyle w:val="000000000000" w:firstRow="0" w:lastRow="0" w:firstColumn="0" w:lastColumn="0" w:oddVBand="0" w:evenVBand="0" w:oddHBand="0" w:evenHBand="0" w:firstRowFirstColumn="0" w:firstRowLastColumn="0" w:lastRowFirstColumn="0" w:lastRowLastColumn="0"/>
            </w:pPr>
            <w:r w:rsidRPr="00AF35F7">
              <w:t>(of which 8 transits where reported)</w:t>
            </w:r>
          </w:p>
        </w:tc>
        <w:tc>
          <w:tcPr>
            <w:tcW w:w="2388" w:type="dxa"/>
            <w:tcBorders>
              <w:top w:val="single" w:sz="2" w:space="0" w:color="auto"/>
              <w:left w:val="nil"/>
              <w:bottom w:val="single" w:sz="2" w:space="0" w:color="auto"/>
              <w:right w:val="nil"/>
            </w:tcBorders>
            <w:vAlign w:val="center"/>
            <w:hideMark/>
          </w:tcPr>
          <w:p w:rsidR="00774B79" w:rsidRPr="00AF35F7" w:rsidRDefault="00774B79" w:rsidP="00D45D81">
            <w:pPr>
              <w:pStyle w:val="Tableau"/>
              <w:framePr w:wrap="around"/>
              <w:cnfStyle w:val="000000000000" w:firstRow="0" w:lastRow="0" w:firstColumn="0" w:lastColumn="0" w:oddVBand="0" w:evenVBand="0" w:oddHBand="0" w:evenHBand="0" w:firstRowFirstColumn="0" w:firstRowLastColumn="0" w:lastRowFirstColumn="0" w:lastRowLastColumn="0"/>
            </w:pPr>
            <w:r w:rsidRPr="00AF35F7">
              <w:t>162 pets</w:t>
            </w:r>
          </w:p>
          <w:p w:rsidR="00774B79" w:rsidRPr="00AF35F7" w:rsidRDefault="00774B79" w:rsidP="00D45D81">
            <w:pPr>
              <w:pStyle w:val="Tableau"/>
              <w:framePr w:wrap="around"/>
              <w:cnfStyle w:val="000000000000" w:firstRow="0" w:lastRow="0" w:firstColumn="0" w:lastColumn="0" w:oddVBand="0" w:evenVBand="0" w:oddHBand="0" w:evenHBand="0" w:firstRowFirstColumn="0" w:firstRowLastColumn="0" w:lastRowFirstColumn="0" w:lastRowLastColumn="0"/>
            </w:pPr>
            <w:r w:rsidRPr="00AF35F7">
              <w:t>(of which 62 transits would be reported)</w:t>
            </w:r>
          </w:p>
        </w:tc>
      </w:tr>
      <w:tr w:rsidR="00774B79" w:rsidRPr="00D45D81" w:rsidTr="00774B79">
        <w:trPr>
          <w:cnfStyle w:val="000000100000" w:firstRow="0" w:lastRow="0" w:firstColumn="0" w:lastColumn="0" w:oddVBand="0" w:evenVBand="0" w:oddHBand="1" w:evenHBand="0" w:firstRowFirstColumn="0" w:firstRowLastColumn="0" w:lastRowFirstColumn="0" w:lastRowLastColumn="0"/>
          <w:trHeight w:val="1012"/>
        </w:trPr>
        <w:tc>
          <w:tcPr>
            <w:cnfStyle w:val="001000000000" w:firstRow="0" w:lastRow="0" w:firstColumn="1" w:lastColumn="0" w:oddVBand="0" w:evenVBand="0" w:oddHBand="0" w:evenHBand="0" w:firstRowFirstColumn="0" w:firstRowLastColumn="0" w:lastRowFirstColumn="0" w:lastRowLastColumn="0"/>
            <w:tcW w:w="10248" w:type="dxa"/>
            <w:gridSpan w:val="5"/>
            <w:tcBorders>
              <w:top w:val="single" w:sz="2" w:space="0" w:color="auto"/>
              <w:left w:val="nil"/>
              <w:bottom w:val="single" w:sz="12" w:space="0" w:color="auto"/>
              <w:right w:val="nil"/>
            </w:tcBorders>
            <w:vAlign w:val="center"/>
            <w:hideMark/>
          </w:tcPr>
          <w:p w:rsidR="00774B79" w:rsidRPr="00D45D81" w:rsidRDefault="00774B79" w:rsidP="00D45D81">
            <w:pPr>
              <w:pStyle w:val="Tableau"/>
              <w:framePr w:wrap="around"/>
              <w:rPr>
                <w:b w:val="0"/>
              </w:rPr>
            </w:pPr>
            <w:r w:rsidRPr="00D45D81">
              <w:rPr>
                <w:b w:val="0"/>
              </w:rPr>
              <w:t>WE= Western Europe</w:t>
            </w:r>
          </w:p>
          <w:p w:rsidR="00774B79" w:rsidRPr="00D45D81" w:rsidRDefault="00774B79" w:rsidP="00D45D81">
            <w:pPr>
              <w:pStyle w:val="Tableau"/>
              <w:framePr w:wrap="around"/>
              <w:rPr>
                <w:b w:val="0"/>
              </w:rPr>
            </w:pPr>
            <w:r w:rsidRPr="00D45D81">
              <w:rPr>
                <w:b w:val="0"/>
              </w:rPr>
              <w:t>*A dog from Morocco diagnosed rabid in France in 2007 transited through Portugal and Spain. The period of contagiousness started in Spain after transit through Portugal so it is reported in this table but no days with a rabid dog were taken into account in Portugal for this event.</w:t>
            </w:r>
          </w:p>
          <w:p w:rsidR="00774B79" w:rsidRPr="00AF35F7" w:rsidRDefault="00774B79" w:rsidP="00D45D81">
            <w:pPr>
              <w:pStyle w:val="Tableau"/>
              <w:framePr w:wrap="around"/>
            </w:pPr>
            <w:r w:rsidRPr="00D45D81">
              <w:rPr>
                <w:b w:val="0"/>
                <w:color w:val="000000"/>
                <w:lang w:eastAsia="fr-FR"/>
              </w:rPr>
              <w:t>†</w:t>
            </w:r>
            <w:r w:rsidRPr="00D45D81">
              <w:rPr>
                <w:b w:val="0"/>
              </w:rPr>
              <w:t xml:space="preserve">For some dogs from Morocco that arrived in France via Spain, no days of attendance in Spain are reported. Those cases are reported in this table. </w:t>
            </w:r>
            <w:r w:rsidRPr="00D45D81">
              <w:rPr>
                <w:b w:val="0"/>
                <w:color w:val="000000"/>
                <w:lang w:eastAsia="fr-FR"/>
              </w:rPr>
              <w:t>‡m=</w:t>
            </w:r>
            <w:r w:rsidRPr="00D45D81">
              <w:rPr>
                <w:b w:val="0"/>
              </w:rPr>
              <w:t>n</w:t>
            </w:r>
            <w:r w:rsidRPr="00D45D81">
              <w:rPr>
                <w:b w:val="0"/>
                <w:vertAlign w:val="subscript"/>
              </w:rPr>
              <w:t>td</w:t>
            </w:r>
            <w:r w:rsidRPr="00D45D81">
              <w:rPr>
                <w:b w:val="0"/>
              </w:rPr>
              <w:t>x100/13, m is calculated under the assumption that, during the 100-year period, the mean annual number of rabid pets linked with travel is the same as that observed between 2001 and 2013.</w:t>
            </w:r>
            <w:r w:rsidRPr="00AF35F7">
              <w:t xml:space="preserve"> </w:t>
            </w:r>
          </w:p>
        </w:tc>
      </w:tr>
    </w:tbl>
    <w:p w:rsidR="00774B79" w:rsidRPr="00AF35F7" w:rsidRDefault="00774B79" w:rsidP="00D45D81"/>
    <w:p w:rsidR="00774B79" w:rsidRPr="00AF35F7" w:rsidRDefault="00774B79" w:rsidP="00D45D81"/>
    <w:p w:rsidR="00774B79" w:rsidRDefault="00774B79" w:rsidP="00D45D81"/>
    <w:p w:rsidR="00D45D81" w:rsidRDefault="00D45D81" w:rsidP="00D45D81"/>
    <w:p w:rsidR="00D45D81" w:rsidRDefault="00D45D81" w:rsidP="00D45D81"/>
    <w:p w:rsidR="00D45D81" w:rsidRDefault="00D45D81" w:rsidP="00D45D81"/>
    <w:p w:rsidR="00D45D81" w:rsidRDefault="00D45D81" w:rsidP="00D45D81"/>
    <w:p w:rsidR="00D45D81" w:rsidRDefault="00D45D81" w:rsidP="00D45D81"/>
    <w:p w:rsidR="00D45D81" w:rsidRDefault="00D45D81" w:rsidP="00D45D81"/>
    <w:p w:rsidR="00D45D81" w:rsidRDefault="00D45D81" w:rsidP="00D45D81"/>
    <w:p w:rsidR="00D45D81" w:rsidRDefault="00D45D81" w:rsidP="00D45D81"/>
    <w:p w:rsidR="00D45D81" w:rsidRDefault="00D45D81" w:rsidP="00D45D81"/>
    <w:p w:rsidR="00D45D81" w:rsidRDefault="00D45D81" w:rsidP="00D45D81"/>
    <w:p w:rsidR="00D45D81" w:rsidRDefault="00D45D81" w:rsidP="00D45D81"/>
    <w:p w:rsidR="00D45D81" w:rsidRDefault="00D45D81" w:rsidP="00D45D81"/>
    <w:p w:rsidR="00D45D81" w:rsidRDefault="00D45D81" w:rsidP="00D45D81"/>
    <w:p w:rsidR="00D45D81" w:rsidRDefault="00D45D81" w:rsidP="00D45D81"/>
    <w:p w:rsidR="00D45D81" w:rsidRDefault="00D45D81" w:rsidP="00D45D81"/>
    <w:p w:rsidR="00D45D81" w:rsidRDefault="00D45D81" w:rsidP="00D45D81"/>
    <w:p w:rsidR="00D45D81" w:rsidRDefault="00D45D81" w:rsidP="00D45D81"/>
    <w:p w:rsidR="00D45D81" w:rsidRDefault="00D45D81" w:rsidP="00D45D81"/>
    <w:p w:rsidR="00D45D81" w:rsidRDefault="00D45D81" w:rsidP="00D45D81"/>
    <w:p w:rsidR="00D45D81" w:rsidRDefault="00D45D81" w:rsidP="00D45D81"/>
    <w:p w:rsidR="00D45D81" w:rsidRDefault="00D45D81" w:rsidP="00D45D81"/>
    <w:p w:rsidR="00D45D81" w:rsidRPr="00AF35F7" w:rsidRDefault="00D45D81" w:rsidP="00D45D81">
      <w:pPr>
        <w:sectPr w:rsidR="00D45D81" w:rsidRPr="00AF35F7" w:rsidSect="00F71147">
          <w:pgSz w:w="16838" w:h="11906" w:orient="landscape"/>
          <w:pgMar w:top="1560" w:right="1417" w:bottom="1417" w:left="1417" w:header="708" w:footer="708" w:gutter="0"/>
          <w:cols w:space="708"/>
          <w:docGrid w:linePitch="360"/>
        </w:sectPr>
      </w:pPr>
      <w:bookmarkStart w:id="13" w:name="_GoBack"/>
      <w:bookmarkEnd w:id="13"/>
    </w:p>
    <w:p w:rsidR="00774B79" w:rsidRPr="00AF35F7" w:rsidRDefault="00774B79" w:rsidP="00D45D81">
      <w:pPr>
        <w:pStyle w:val="Titre1"/>
      </w:pPr>
      <w:bookmarkStart w:id="14" w:name="_Toc448316443"/>
      <w:r w:rsidRPr="00AF35F7">
        <w:t>4c: Complementary results</w:t>
      </w:r>
      <w:bookmarkEnd w:id="14"/>
      <w:r w:rsidRPr="00AF35F7">
        <w:t xml:space="preserve"> </w:t>
      </w:r>
    </w:p>
    <w:p w:rsidR="00F71147" w:rsidRPr="00AF35F7" w:rsidRDefault="00F71147" w:rsidP="00D45D81"/>
    <w:p w:rsidR="00774B79" w:rsidRPr="00AF35F7" w:rsidRDefault="00774B79" w:rsidP="00D45D81">
      <w:r w:rsidRPr="00AF35F7">
        <w:t xml:space="preserve">Fifteen dogs (all puppies under 6 months) and 1 kitten originated from endemic countries outside WE: 12 (75%) were found or gifted in the endemic country, 3 were bought abroad and 1 was adopted from a shelter (in Switzerland where it had been illegally imported). Five dogs raised in WE (4 adults, 1 puppy) acquired rabies outside WE, including 3 in Morocco. </w:t>
      </w:r>
    </w:p>
    <w:p w:rsidR="00774B79" w:rsidRPr="00AF35F7" w:rsidRDefault="00774B79" w:rsidP="00D45D81"/>
    <w:p w:rsidR="00774B79" w:rsidRPr="00AF35F7" w:rsidRDefault="00774B79" w:rsidP="00D45D81">
      <w:r w:rsidRPr="00AF35F7">
        <w:t>Without contamination dates, it was impossible to calculate the average incubation period, but it was over 33 days as the average period between an animal entering WE and first symptoms was 33 days [IC95: 10-56]. The average contagious period was 16 days, starting 2 days before entering WE, and including 14 days in WE (8 asymptomatic and 6 symptomatic). For 1 dog, symptoms began before entering WE.</w:t>
      </w:r>
    </w:p>
    <w:p w:rsidR="00774B79" w:rsidRPr="00AF35F7" w:rsidRDefault="00774B79" w:rsidP="00D45D81"/>
    <w:p w:rsidR="00774B79" w:rsidRPr="00AF35F7" w:rsidRDefault="00774B79" w:rsidP="00D45D81"/>
    <w:p w:rsidR="00774B79" w:rsidRPr="00AF35F7" w:rsidRDefault="00774B79" w:rsidP="00D45D81">
      <w:pPr>
        <w:sectPr w:rsidR="00774B79" w:rsidRPr="00AF35F7" w:rsidSect="00F71147">
          <w:pgSz w:w="11906" w:h="16838"/>
          <w:pgMar w:top="1417" w:right="1417" w:bottom="1417" w:left="1417" w:header="708" w:footer="708" w:gutter="0"/>
          <w:cols w:space="708"/>
          <w:docGrid w:linePitch="360"/>
        </w:sectPr>
      </w:pPr>
    </w:p>
    <w:p w:rsidR="00E9088B" w:rsidRPr="00480589" w:rsidRDefault="00E9088B" w:rsidP="00D45D81">
      <w:pPr>
        <w:pStyle w:val="Titre1"/>
        <w:rPr>
          <w:rStyle w:val="hps"/>
        </w:rPr>
      </w:pPr>
      <w:bookmarkStart w:id="15" w:name="_Toc448316444"/>
      <w:r w:rsidRPr="00480589">
        <w:t xml:space="preserve">5: </w:t>
      </w:r>
      <w:r w:rsidRPr="00480589">
        <w:rPr>
          <w:rStyle w:val="hps"/>
        </w:rPr>
        <w:t>Evolution of the number of imported rabid pets and their secondary cases</w:t>
      </w:r>
      <w:bookmarkEnd w:id="15"/>
      <w:r w:rsidRPr="00480589">
        <w:rPr>
          <w:rStyle w:val="hps"/>
        </w:rPr>
        <w:t xml:space="preserve"> </w:t>
      </w:r>
    </w:p>
    <w:p w:rsidR="00F71147" w:rsidRPr="00AF35F7" w:rsidRDefault="00F71147" w:rsidP="00D45D81"/>
    <w:p w:rsidR="00E9088B" w:rsidRPr="00AF35F7" w:rsidRDefault="00E9088B" w:rsidP="00D45D81">
      <w:pPr>
        <w:rPr>
          <w:rStyle w:val="hps"/>
        </w:rPr>
      </w:pPr>
      <w:r w:rsidRPr="00AF35F7">
        <w:rPr>
          <w:rStyle w:val="hps"/>
        </w:rPr>
        <w:t>Only 1/19, i.e. 5%, of 2001-2013 imported rabid pets led to secondary cases (</w:t>
      </w:r>
      <w:r w:rsidRPr="00AF35F7">
        <w:rPr>
          <w:rStyle w:val="hps"/>
          <w:lang w:val="en-GB"/>
        </w:rPr>
        <w:t>2 cases in dogs</w:t>
      </w:r>
      <w:r w:rsidRPr="00AF35F7">
        <w:rPr>
          <w:rStyle w:val="hps"/>
        </w:rPr>
        <w:t xml:space="preserve">) compared to 4/17, i.e. 24%, in the 1968-1995 period (with 1 to 7 secondary cases per alert) and to the Spanish situation in 1975, when a rabid Moroccan dog infected 81 pets and 1 human </w:t>
      </w:r>
      <w:r w:rsidRPr="00AF35F7">
        <w:rPr>
          <w:rStyle w:val="hps"/>
        </w:rPr>
        <w:fldChar w:fldCharType="begin"/>
      </w:r>
      <w:r w:rsidRPr="00AF35F7">
        <w:rPr>
          <w:rStyle w:val="hps"/>
        </w:rPr>
        <w:instrText xml:space="preserve"> ADDIN ZOTERO_ITEM CSL_CITATION {"citationID":"NyA6dJa4","properties":{"formattedCitation":"[1,2]","plainCitation":"[1,2]"},"citationItems":[{"id":2366,"uris":["http://zotero.org/users/1765531/items/VKM55UMJ"],"uri":["http://zotero.org/users/1765531/items/VKM55UMJ"],"itemData":{"id":2366,"type":"article-journal","title":"The One Health approach for the management of an imported case of rabies in mainland Spain in 2013","container-title":"Euro Surveillance","page":"pii=21033","volume":"20","issue":"6","journalAbbreviation":"Euro Surveill","author":[{"family":"Pérez de Diego","given":"AC"},{"family":"Vigo","given":"M."},{"family":"Monsalve","given":"J."},{"family":"Escudero","given":"A."}],"issued":{"date-parts":[["2015"]]}}},{"id":2468,"uris":["http://zotero.org/users/1765531/items/9TQ8CFBI"],"uri":["http://zotero.org/users/1765531/items/9TQ8CFBI"],"itemData":{"id":2468,"type":"book","title":"Historical perspective of rabies in Europe and the mediterranean basin: a testament to rabies by Dr. Arthur A. King","publisher":"OIE","publisher-place":"Paris","number-of-pages":"361","source":"Gemeinsamer Bibliotheksverbund ISBN","event-place":"Paris","ISBN":"92-9044-639-0","shortTitle":"Historical perspective of rabies in Europe and the mediterranean basin","language":"eng","author":[{"family":"King","given":"Arthur Alfred"}],"editor":[{"literal":"OIE - World Organisation for Animal Health"}],"issued":{"date-parts":[["2004"]]}}}],"schema":"https://github.com/citation-style-language/schema/raw/master/csl-citation.json"} </w:instrText>
      </w:r>
      <w:r w:rsidRPr="00AF35F7">
        <w:rPr>
          <w:rStyle w:val="hps"/>
        </w:rPr>
        <w:fldChar w:fldCharType="separate"/>
      </w:r>
      <w:r w:rsidRPr="00AF35F7">
        <w:t>[1,2]</w:t>
      </w:r>
      <w:r w:rsidRPr="00AF35F7">
        <w:rPr>
          <w:rStyle w:val="hps"/>
        </w:rPr>
        <w:fldChar w:fldCharType="end"/>
      </w:r>
      <w:r w:rsidRPr="00AF35F7">
        <w:rPr>
          <w:rStyle w:val="hps"/>
        </w:rPr>
        <w:t>.</w:t>
      </w:r>
    </w:p>
    <w:p w:rsidR="00E9088B" w:rsidRPr="00AF35F7" w:rsidRDefault="00E9088B" w:rsidP="00D45D81">
      <w:pPr>
        <w:rPr>
          <w:rStyle w:val="hps"/>
          <w:b/>
        </w:rPr>
      </w:pPr>
    </w:p>
    <w:p w:rsidR="00E9088B" w:rsidRPr="00AF35F7" w:rsidRDefault="00E9088B" w:rsidP="00480589">
      <w:pPr>
        <w:pStyle w:val="rfrences"/>
      </w:pPr>
      <w:r w:rsidRPr="00AF35F7">
        <w:fldChar w:fldCharType="begin"/>
      </w:r>
      <w:r w:rsidRPr="00AF35F7">
        <w:instrText xml:space="preserve"> ADDIN ZOTERO_BIBL {"custom":[]} CSL_BIBLIOGRAPHY </w:instrText>
      </w:r>
      <w:r w:rsidRPr="00AF35F7">
        <w:fldChar w:fldCharType="separate"/>
      </w:r>
      <w:r w:rsidRPr="00AF35F7">
        <w:t>[1]</w:t>
      </w:r>
      <w:r w:rsidRPr="00AF35F7">
        <w:tab/>
        <w:t>Pérez de Diego A, Vigo M, Monsalve J, Escudero A. The One Health approach for the management of an imported case of rabies in mainland Spain in 2013. Euro Surveill 2015;20:pii=21033.</w:t>
      </w:r>
    </w:p>
    <w:p w:rsidR="00E9088B" w:rsidRPr="00AF35F7" w:rsidRDefault="00E9088B" w:rsidP="00480589">
      <w:pPr>
        <w:pStyle w:val="rfrences"/>
      </w:pPr>
      <w:r w:rsidRPr="00AF35F7">
        <w:t>[2]</w:t>
      </w:r>
      <w:r w:rsidRPr="00AF35F7">
        <w:tab/>
        <w:t>King AA. Historical perspective of rabies in Europe and the mediterranean basin: a testament to rabies by Dr. Arthur A. King. Paris: OIE; 2004.</w:t>
      </w:r>
    </w:p>
    <w:p w:rsidR="00E9088B" w:rsidRPr="00AF35F7" w:rsidRDefault="00E9088B" w:rsidP="00480589">
      <w:pPr>
        <w:pStyle w:val="rfrences"/>
      </w:pPr>
      <w:r w:rsidRPr="00AF35F7">
        <w:fldChar w:fldCharType="end"/>
      </w:r>
    </w:p>
    <w:p w:rsidR="00E9088B" w:rsidRPr="00AF35F7" w:rsidRDefault="00E9088B" w:rsidP="00D45D81">
      <w:pPr>
        <w:sectPr w:rsidR="00E9088B" w:rsidRPr="00AF35F7" w:rsidSect="0036339E">
          <w:type w:val="continuous"/>
          <w:pgSz w:w="11906" w:h="16838"/>
          <w:pgMar w:top="1417" w:right="1417" w:bottom="1417" w:left="1417" w:header="708" w:footer="708" w:gutter="0"/>
          <w:cols w:space="708"/>
          <w:docGrid w:linePitch="360"/>
        </w:sectPr>
      </w:pPr>
    </w:p>
    <w:p w:rsidR="00F71147" w:rsidRPr="00AF35F7" w:rsidRDefault="00F71147" w:rsidP="00D45D81">
      <w:pPr>
        <w:pStyle w:val="Titre1"/>
        <w:rPr>
          <w:rStyle w:val="hps"/>
          <w:b/>
          <w:sz w:val="24"/>
          <w:szCs w:val="24"/>
        </w:rPr>
        <w:sectPr w:rsidR="00F71147" w:rsidRPr="00AF35F7" w:rsidSect="0036339E">
          <w:footerReference w:type="default" r:id="rId11"/>
          <w:type w:val="continuous"/>
          <w:pgSz w:w="11906" w:h="16838"/>
          <w:pgMar w:top="1417" w:right="1417" w:bottom="1417" w:left="1417" w:header="708" w:footer="708" w:gutter="0"/>
          <w:cols w:space="708"/>
          <w:docGrid w:linePitch="360"/>
        </w:sectPr>
      </w:pPr>
    </w:p>
    <w:p w:rsidR="00E9088B" w:rsidRPr="00480589" w:rsidRDefault="00E9088B" w:rsidP="00D45D81">
      <w:pPr>
        <w:pStyle w:val="Titre1"/>
        <w:rPr>
          <w:rStyle w:val="hps"/>
        </w:rPr>
      </w:pPr>
      <w:bookmarkStart w:id="16" w:name="_Toc448316445"/>
      <w:r w:rsidRPr="00480589">
        <w:rPr>
          <w:rStyle w:val="hps"/>
        </w:rPr>
        <w:t>6: Study limitations and robustness</w:t>
      </w:r>
      <w:bookmarkEnd w:id="16"/>
    </w:p>
    <w:p w:rsidR="00F71147" w:rsidRPr="00AF35F7" w:rsidRDefault="00F71147" w:rsidP="00D45D81"/>
    <w:p w:rsidR="00E9088B" w:rsidRPr="00AF35F7" w:rsidRDefault="00E9088B" w:rsidP="00D45D81">
      <w:pPr>
        <w:rPr>
          <w:rStyle w:val="hps"/>
        </w:rPr>
      </w:pPr>
      <w:r w:rsidRPr="00AF35F7">
        <w:t xml:space="preserve">We did not consider whether the contagious period occurred during quarantine (as in the 2008 UK case), during veterinary observation or outside those contexts. Risk management is easier during quarantine and veterinarian observation. First, because—unlike the general population—veterinarians and quarantine workers should be vaccinated prior to exposure </w:t>
      </w:r>
      <w:r w:rsidRPr="00AF35F7">
        <w:fldChar w:fldCharType="begin"/>
      </w:r>
      <w:r w:rsidRPr="00AF35F7">
        <w:instrText xml:space="preserve"> ADDIN ZOTERO_ITEM CSL_CITATION {"citationID":"HgmpWoSW","properties":{"formattedCitation":"[1]","plainCitation":"[1]"},"citationItems":[{"id":"yTbNkicL/C4y0G7dH","uris":["http://zotero.org/users/1765531/items/9P5T5VW5"],"uri":["http://zotero.org/users/1765531/items/9P5T5VW5"],"itemData":{"id":"yTbNkicL/C4y0G7dH","type":"article-journal","title":"WHO Expert Consultation on Rabies. Second report","container-title":"World Health Organization technical report series","page":"1-139","issue":"982","source":"NCBI PubMed","abstract":"Although there is debate about the estimated health burden of rabies, the estimates of direct mortality and the DALYs due to rabies are among the highest of the neglected tropical diseases. Poor surveillance, underreporting in many developing countries, frequent misdiagnosis of rabies, and an absence of coordination among all the sectors involved are likely to lead to underestimation of the scale of the disease It is clear, however, that rabies disproportionately affects poor rural communities, and particularly children. Most of the expenditure for postexposure prophylaxis is borne by those who can least afford it. As a result of growing dog and human populations, the burden of human deaths from rabies and the economic costs will continue to escalate in the absence of concerted efforts and investment for control. Since the first WHO Expert Consultation on Rabies in 2004, WHO and its network of collaborating centres on rabies, specialized national institutions, members of the WHO Expert Advisory Panel on Rabies and partners such as the Gates Foundation, the Global Alliance for Rabies Control and the Partnership for Rabies Prevention, have been advocating the feasibility of rabies elimination regionally and globally and promoting research into sustainable cost-effective strategies. Those joint efforts have begun to break the cycle of rabies neglect, and rabies is becoming recognized as a priority for investment. This Consultation concluded that human dog-transmitted rabies is readily amenable to control, regional elimination in the medium- term and even global elimination in the long-term. A resolution on major neglected tropical diseases, including rabies, prepared for submission to the World Health Assembly in May 2013 aims at securing Member States' commitment to the control, elimination or eradication of these diseases. Endorsement of the resolution would open the door for exciting advances in rabies prevention and control.","ISSN":"0512-3054","note":"PMID: 24069724","journalAbbreviation":"World Health Organ Tech Rep Ser","language":"eng","author":[{"family":"World Health Organization","given":""}],"issued":{"year":2013},"PMID":"24069724","page-first":"1","container-title-short":"World Health Organ. Tech. Rep. Ser."}}],"schema":"https://github.com/citation-style-language/schema/raw/master/csl-citation.json"} </w:instrText>
      </w:r>
      <w:r w:rsidRPr="00AF35F7">
        <w:fldChar w:fldCharType="separate"/>
      </w:r>
      <w:r w:rsidRPr="00AF35F7">
        <w:t>[1]</w:t>
      </w:r>
      <w:r w:rsidRPr="00AF35F7">
        <w:fldChar w:fldCharType="end"/>
      </w:r>
      <w:r w:rsidRPr="00AF35F7">
        <w:t xml:space="preserve">, and second, because risky contacts are limited and more easily and quickly handled. Thus the UK rabies risk is probably over-estimated in our study (1 rabid pet imported in 13 years, compared to 1 in 170 following a DEFRA assessment </w:t>
      </w:r>
      <w:r w:rsidRPr="00AF35F7">
        <w:fldChar w:fldCharType="begin"/>
      </w:r>
      <w:r w:rsidRPr="00AF35F7">
        <w:instrText xml:space="preserve"> ADDIN ZOTERO_ITEM CSL_CITATION {"citationID":"QBD7rmKp","properties":{"formattedCitation":"[2]","plainCitation":"[2]"},"citationItems":[{"id":1644,"uris":["http://zotero.org/users/1765531/items/IZ4TWWJT"],"uri":["http://zotero.org/users/1765531/items/IZ4TWWJT"],"itemData":{"id":1644,"type":"webpage","title":"Interpretation of Rabies Risk Assessment: Final Report. Report for Defra (UK)","URL":"http://citeseerx.ist.psu.edu/viewdoc/download?doi=10.1.1.394.8967&amp;rep=rep1&amp;type=pdf","shortTitle":"Interpretation of Rabies Risk Assessment","author":[{"family":"Veritas","given":"Det Norske"}],"issued":{"date-parts":[["2011"]]},"accessed":{"date-parts":[["2014",5,19]]}}}],"schema":"https://github.com/citation-style-language/schema/raw/master/csl-citation.json"} </w:instrText>
      </w:r>
      <w:r w:rsidRPr="00AF35F7">
        <w:fldChar w:fldCharType="separate"/>
      </w:r>
      <w:r w:rsidRPr="00AF35F7">
        <w:t>[2]</w:t>
      </w:r>
      <w:r w:rsidRPr="00AF35F7">
        <w:fldChar w:fldCharType="end"/>
      </w:r>
      <w:r w:rsidRPr="00AF35F7">
        <w:t xml:space="preserve"> (DEFRA assumed 90% compliance with EUPMP and did not consider a rabid pet in quarantine as entering the UK). </w:t>
      </w:r>
      <w:r w:rsidRPr="00AF35F7">
        <w:rPr>
          <w:rStyle w:val="hps"/>
        </w:rPr>
        <w:t>We considered, based on the WHO post-exposure animal observation period, that the asymptomatic contagious period was 10 days rather than 14 (Spain’s observation period) or 15 (UK and France’s period). However, had we considered a 15-day period for the 14/20 dogs which started their contagious period in WE, we would have had 238 instead of 168 asymptomatic contagious dog days in WE. Thus P</w:t>
      </w:r>
      <w:r w:rsidRPr="00AF35F7">
        <w:rPr>
          <w:rStyle w:val="hps"/>
          <w:vertAlign w:val="subscript"/>
        </w:rPr>
        <w:t>A</w:t>
      </w:r>
      <w:r w:rsidRPr="00AF35F7">
        <w:rPr>
          <w:rStyle w:val="hps"/>
        </w:rPr>
        <w:t xml:space="preserve"> would have increased to </w:t>
      </w:r>
      <w:r w:rsidRPr="00AF35F7">
        <w:t>1.96x10</w:t>
      </w:r>
      <w:r w:rsidRPr="00AF35F7">
        <w:rPr>
          <w:vertAlign w:val="superscript"/>
        </w:rPr>
        <w:t>-9</w:t>
      </w:r>
      <w:r w:rsidRPr="00AF35F7">
        <w:t xml:space="preserve"> which is still very low. </w:t>
      </w:r>
      <w:r w:rsidRPr="00AF35F7">
        <w:rPr>
          <w:rStyle w:val="hps"/>
        </w:rPr>
        <w:t xml:space="preserve">Our review could suffer from missing information regarding imported animal cases. However, our results are probably near-exhaustive since rabies notification is mandatory in WE, and the quality of health </w:t>
      </w:r>
      <w:r w:rsidRPr="00AF35F7">
        <w:rPr>
          <w:rStyle w:val="hps"/>
          <w:lang w:val="en-GB"/>
        </w:rPr>
        <w:t xml:space="preserve">watch </w:t>
      </w:r>
      <w:r w:rsidRPr="00AF35F7">
        <w:rPr>
          <w:rStyle w:val="hps"/>
        </w:rPr>
        <w:t>and reporting networks is satisfactory.</w:t>
      </w:r>
    </w:p>
    <w:p w:rsidR="00E9088B" w:rsidRPr="00AF35F7" w:rsidRDefault="00E9088B" w:rsidP="00D45D81">
      <w:pPr>
        <w:rPr>
          <w:rStyle w:val="hps"/>
        </w:rPr>
      </w:pPr>
      <w:r w:rsidRPr="00AF35F7">
        <w:rPr>
          <w:rStyle w:val="hps"/>
        </w:rPr>
        <w:t>From 2001 to 2013, no human fatalities were observed after contact with 1 of the 21 rabid pets. Therefore, the average individual risk of rabies linked with pet travel is &lt;2.10x10</w:t>
      </w:r>
      <w:r w:rsidRPr="00AF35F7">
        <w:rPr>
          <w:rStyle w:val="hps"/>
          <w:vertAlign w:val="superscript"/>
        </w:rPr>
        <w:t>-10</w:t>
      </w:r>
      <w:r w:rsidRPr="00AF35F7">
        <w:rPr>
          <w:rStyle w:val="hps"/>
        </w:rPr>
        <w:t>/year, which is notably less than the 8.2x10</w:t>
      </w:r>
      <w:r w:rsidRPr="00AF35F7">
        <w:rPr>
          <w:rStyle w:val="hps"/>
          <w:vertAlign w:val="superscript"/>
        </w:rPr>
        <w:t>-6</w:t>
      </w:r>
      <w:r w:rsidRPr="00AF35F7">
        <w:rPr>
          <w:rStyle w:val="hps"/>
        </w:rPr>
        <w:t>/year individual risk of rabies in the world and very low even regarding other risks considered very low, such as death from dog bites (7.1x10</w:t>
      </w:r>
      <w:r w:rsidRPr="00AF35F7">
        <w:rPr>
          <w:rStyle w:val="hps"/>
          <w:vertAlign w:val="superscript"/>
        </w:rPr>
        <w:t>-8</w:t>
      </w:r>
      <w:r w:rsidRPr="00AF35F7">
        <w:rPr>
          <w:rStyle w:val="hps"/>
        </w:rPr>
        <w:t>), road accidents (8.3x10</w:t>
      </w:r>
      <w:r w:rsidRPr="00AF35F7">
        <w:rPr>
          <w:rStyle w:val="hps"/>
          <w:vertAlign w:val="superscript"/>
        </w:rPr>
        <w:t>-6</w:t>
      </w:r>
      <w:r w:rsidRPr="00AF35F7">
        <w:rPr>
          <w:rStyle w:val="hps"/>
        </w:rPr>
        <w:t>) or lightning (5.2x10</w:t>
      </w:r>
      <w:r w:rsidRPr="00AF35F7">
        <w:rPr>
          <w:rStyle w:val="hps"/>
          <w:vertAlign w:val="superscript"/>
        </w:rPr>
        <w:t>-8</w:t>
      </w:r>
      <w:r w:rsidRPr="00AF35F7">
        <w:rPr>
          <w:rStyle w:val="hps"/>
        </w:rPr>
        <w:t xml:space="preserve">) </w:t>
      </w:r>
      <w:r w:rsidRPr="00AF35F7">
        <w:rPr>
          <w:rStyle w:val="hps"/>
        </w:rPr>
        <w:fldChar w:fldCharType="begin"/>
      </w:r>
      <w:r w:rsidRPr="00AF35F7">
        <w:rPr>
          <w:rStyle w:val="hps"/>
        </w:rPr>
        <w:instrText xml:space="preserve"> ADDIN ZOTERO_ITEM CSL_CITATION {"citationID":"ySIyYNOf","properties":{"formattedCitation":"[2,3]","plainCitation":"[2,3]"},"citationItems":[{"id":1644,"uris":["http://zotero.org/users/1765531/items/IZ4TWWJT"],"uri":["http://zotero.org/users/1765531/items/IZ4TWWJT"],"itemData":{"id":1644,"type":"webpage","title":"Interpretation of Rabies Risk Assessment: Final Report. Report for Defra (UK)","URL":"http://citeseerx.ist.psu.edu/viewdoc/download?doi=10.1.1.394.8967&amp;rep=rep1&amp;type=pdf","shortTitle":"Interpretation of Rabies Risk Assessment","author":[{"family":"Veritas","given":"Det Norske"}],"issued":{"date-parts":[["2011"]]},"accessed":{"date-parts":[["2014",5,19]]}}},{"id":2499,"uris":["http://zotero.org/users/1765531/items/BNTAIKX8"],"uri":["http://zotero.org/users/1765531/items/BNTAIKX8"],"itemData":{"id":2499,"type":"paper-conference","title":"The myth of 10-6 as a definition of acceptable risk","container-title":"84th Annual meeting and exhibition of the air and waste management association, Vancouver, BC","page":"16–21","source":"Google Scholar","URL":"http://www.safedriver.gr/studies/KINDYNOS/THE%20MYTH%20OF%2010-6%20AS%20A%20DEFINITION%20OF%20ACCEPTABLE%20RISK.pdf","author":[{"family":"Kelly","given":"Kathryn E."},{"family":"Cardon","given":"N. C."}],"issued":{"date-parts":[["1991"]]},"accessed":{"date-parts":[["2015",6,1]]}}}],"schema":"https://github.com/citation-style-language/schema/raw/master/csl-citation.json"} </w:instrText>
      </w:r>
      <w:r w:rsidRPr="00AF35F7">
        <w:rPr>
          <w:rStyle w:val="hps"/>
        </w:rPr>
        <w:fldChar w:fldCharType="separate"/>
      </w:r>
      <w:r w:rsidRPr="00AF35F7">
        <w:t>[2,3]</w:t>
      </w:r>
      <w:r w:rsidRPr="00AF35F7">
        <w:rPr>
          <w:rStyle w:val="hps"/>
        </w:rPr>
        <w:fldChar w:fldCharType="end"/>
      </w:r>
      <w:r w:rsidRPr="00AF35F7">
        <w:rPr>
          <w:rStyle w:val="hps"/>
        </w:rPr>
        <w:t xml:space="preserve">. </w:t>
      </w:r>
    </w:p>
    <w:p w:rsidR="00E9088B" w:rsidRPr="00AF35F7" w:rsidRDefault="00E9088B" w:rsidP="00D45D81">
      <w:pPr>
        <w:rPr>
          <w:rStyle w:val="hps"/>
          <w:b/>
        </w:rPr>
      </w:pPr>
    </w:p>
    <w:p w:rsidR="00E9088B" w:rsidRPr="00AF35F7" w:rsidRDefault="00E9088B" w:rsidP="00D45D81">
      <w:pPr>
        <w:rPr>
          <w:rStyle w:val="hps"/>
          <w:b/>
        </w:rPr>
      </w:pPr>
    </w:p>
    <w:p w:rsidR="00E9088B" w:rsidRPr="00AF35F7" w:rsidRDefault="00E9088B" w:rsidP="00480589">
      <w:pPr>
        <w:pStyle w:val="rfrences"/>
      </w:pPr>
      <w:r w:rsidRPr="00AF35F7">
        <w:fldChar w:fldCharType="begin"/>
      </w:r>
      <w:r w:rsidRPr="00AF35F7">
        <w:instrText xml:space="preserve"> ADDIN ZOTERO_BIBL {"custom":[]} CSL_BIBLIOGRAPHY </w:instrText>
      </w:r>
      <w:r w:rsidRPr="00AF35F7">
        <w:fldChar w:fldCharType="separate"/>
      </w:r>
      <w:r w:rsidRPr="00AF35F7">
        <w:t>[1]</w:t>
      </w:r>
      <w:r w:rsidRPr="00AF35F7">
        <w:tab/>
        <w:t>World Health Organization. WHO Expert Consultation on Rabies. Second report. World Health Organ Tech Rep Ser 2013:1–139.</w:t>
      </w:r>
    </w:p>
    <w:p w:rsidR="00E9088B" w:rsidRPr="00AF35F7" w:rsidRDefault="00E9088B" w:rsidP="00480589">
      <w:pPr>
        <w:pStyle w:val="rfrences"/>
      </w:pPr>
      <w:r w:rsidRPr="00AF35F7">
        <w:t>[2]</w:t>
      </w:r>
      <w:r w:rsidRPr="00AF35F7">
        <w:tab/>
        <w:t>Veritas DN. Interpretation of Rabies Risk Assessment: Final Report. Report for Defra (UK) 2011. http://citeseerx.ist.psu.edu/viewdoc/download?doi=10.1.1.394.8967&amp;rep=rep1&amp;type=pdf (accessed May 19, 2014).</w:t>
      </w:r>
    </w:p>
    <w:p w:rsidR="00E9088B" w:rsidRPr="00AF35F7" w:rsidRDefault="00E9088B" w:rsidP="00480589">
      <w:pPr>
        <w:pStyle w:val="rfrences"/>
      </w:pPr>
      <w:r w:rsidRPr="00AF35F7">
        <w:t>[3]</w:t>
      </w:r>
      <w:r w:rsidRPr="00AF35F7">
        <w:tab/>
        <w:t>Kelly KE, Cardon NC. The myth of 10-6 as a definition of acceptable risk. 84th Annu. Meet. Exhib. Air Waste Manag. Assoc. Vanc. BC, 1991, p. 16–21.</w:t>
      </w:r>
    </w:p>
    <w:p w:rsidR="00E9088B" w:rsidRPr="00AF35F7" w:rsidRDefault="00E9088B" w:rsidP="00480589">
      <w:pPr>
        <w:pStyle w:val="rfrences"/>
      </w:pPr>
      <w:r w:rsidRPr="00AF35F7">
        <w:fldChar w:fldCharType="end"/>
      </w:r>
    </w:p>
    <w:p w:rsidR="00E9088B" w:rsidRPr="00AF35F7" w:rsidRDefault="00E9088B" w:rsidP="00D45D81">
      <w:pPr>
        <w:sectPr w:rsidR="00E9088B" w:rsidRPr="00AF35F7" w:rsidSect="00F71147">
          <w:pgSz w:w="11906" w:h="16838"/>
          <w:pgMar w:top="1417" w:right="1417" w:bottom="1417" w:left="1417" w:header="708" w:footer="708" w:gutter="0"/>
          <w:cols w:space="708"/>
          <w:docGrid w:linePitch="360"/>
        </w:sectPr>
      </w:pPr>
    </w:p>
    <w:p w:rsidR="00F71147" w:rsidRPr="00AF35F7" w:rsidRDefault="00F71147" w:rsidP="00D45D81">
      <w:pPr>
        <w:pStyle w:val="Titre1"/>
        <w:rPr>
          <w:rStyle w:val="hps"/>
          <w:b/>
          <w:sz w:val="24"/>
          <w:szCs w:val="24"/>
        </w:rPr>
        <w:sectPr w:rsidR="00F71147" w:rsidRPr="00AF35F7" w:rsidSect="0036339E">
          <w:type w:val="continuous"/>
          <w:pgSz w:w="11906" w:h="16838"/>
          <w:pgMar w:top="1417" w:right="1417" w:bottom="1417" w:left="1417" w:header="708" w:footer="708" w:gutter="0"/>
          <w:cols w:space="708"/>
          <w:docGrid w:linePitch="360"/>
        </w:sectPr>
      </w:pPr>
    </w:p>
    <w:p w:rsidR="00E9088B" w:rsidRDefault="00E9088B" w:rsidP="00D45D81">
      <w:pPr>
        <w:pStyle w:val="Titre1"/>
        <w:rPr>
          <w:rStyle w:val="hps"/>
        </w:rPr>
      </w:pPr>
      <w:bookmarkStart w:id="17" w:name="_Toc448316446"/>
      <w:r w:rsidRPr="00480589">
        <w:rPr>
          <w:rStyle w:val="hps"/>
        </w:rPr>
        <w:t>7: Political implications</w:t>
      </w:r>
      <w:bookmarkEnd w:id="17"/>
    </w:p>
    <w:p w:rsidR="00480589" w:rsidRPr="00480589" w:rsidRDefault="00480589" w:rsidP="00D45D81"/>
    <w:p w:rsidR="00E9088B" w:rsidRPr="00AF35F7" w:rsidRDefault="00E9088B" w:rsidP="00D45D81">
      <w:pPr>
        <w:rPr>
          <w:rStyle w:val="hps"/>
        </w:rPr>
      </w:pPr>
      <w:r w:rsidRPr="00AF35F7">
        <w:rPr>
          <w:rStyle w:val="hps"/>
        </w:rPr>
        <w:t>Finally, EU and WE countries should:</w:t>
      </w:r>
    </w:p>
    <w:p w:rsidR="00E9088B" w:rsidRPr="00AF35F7" w:rsidRDefault="00E9088B" w:rsidP="00D45D81">
      <w:pPr>
        <w:rPr>
          <w:rStyle w:val="hps"/>
        </w:rPr>
      </w:pPr>
      <w:r w:rsidRPr="00AF35F7">
        <w:rPr>
          <w:rStyle w:val="hps"/>
        </w:rPr>
        <w:t xml:space="preserve">- Improve information to travelers to or from </w:t>
      </w:r>
      <w:r w:rsidRPr="00AF35F7">
        <w:t xml:space="preserve">rabies-enzootic </w:t>
      </w:r>
      <w:r w:rsidRPr="00AF35F7">
        <w:rPr>
          <w:rStyle w:val="hps"/>
        </w:rPr>
        <w:t xml:space="preserve">countries (especially North Africa) about the risk of rabies if exposed abroad or traveling with pets. For example, information about rabies risks could be made available on transport from </w:t>
      </w:r>
      <w:r w:rsidRPr="00AF35F7">
        <w:t xml:space="preserve">rabies-enzootic </w:t>
      </w:r>
      <w:r w:rsidRPr="00AF35F7">
        <w:rPr>
          <w:rStyle w:val="hps"/>
        </w:rPr>
        <w:t>countries to WE (on tickets, in the line for customs or boarding or on posters in ferries and airports).</w:t>
      </w:r>
    </w:p>
    <w:p w:rsidR="00E9088B" w:rsidRPr="00AF35F7" w:rsidRDefault="00E9088B" w:rsidP="00D45D81">
      <w:pPr>
        <w:rPr>
          <w:rStyle w:val="hps"/>
        </w:rPr>
      </w:pPr>
      <w:r w:rsidRPr="00AF35F7">
        <w:rPr>
          <w:rStyle w:val="hps"/>
        </w:rPr>
        <w:t>- Enhance information to professionals (especially veterinary and customs services) involved in the application of EUMP as initiated recently with training courses organized by the European Commission (http://www.foodinfo-europe.com/training-programs/mdc-presentation).</w:t>
      </w:r>
    </w:p>
    <w:p w:rsidR="00E9088B" w:rsidRPr="00AF35F7" w:rsidRDefault="00E9088B" w:rsidP="00D45D81">
      <w:pPr>
        <w:rPr>
          <w:rStyle w:val="hps"/>
        </w:rPr>
      </w:pPr>
      <w:r w:rsidRPr="00AF35F7">
        <w:rPr>
          <w:rStyle w:val="hps"/>
        </w:rPr>
        <w:t>- Check in each country, but especially in areas with non-rabies-free borders (such as Ceuta and Melilla) and ports, airports and land border crossings with heavy traffic to/from enzootic countries, that sufficient human resources and equipment are available for reliable border controls of all pets.</w:t>
      </w:r>
    </w:p>
    <w:p w:rsidR="00F17B38" w:rsidRPr="00AF35F7" w:rsidRDefault="00E9088B" w:rsidP="00D45D81">
      <w:pPr>
        <w:rPr>
          <w:lang w:val="en-GB"/>
        </w:rPr>
      </w:pPr>
      <w:r w:rsidRPr="00AF35F7">
        <w:rPr>
          <w:rStyle w:val="hps"/>
        </w:rPr>
        <w:t xml:space="preserve">- Help the main countries involved in rabies importation to improve and successfully control indigenous canine rabies, possibly through partnerships. The EU could, for example, promote mass dog vaccination campaigns in those countries as it has already promoted mass oral vaccination campaigns for wildlife in neighboring Eastern and Southern European countries with fox rabies. </w:t>
      </w:r>
      <w:r w:rsidRPr="00AF35F7">
        <w:t>Those countries’ residents and European travelers would no longer be exposed to rabies, WE patients would be saved from unnecessary and possibly harmful PEP and the WE public health system woul</w:t>
      </w:r>
      <w:r w:rsidR="00FB6539" w:rsidRPr="00AF35F7">
        <w:t>d avoid costly alert management.</w:t>
      </w:r>
      <w:r w:rsidR="00FB6539" w:rsidRPr="00AF35F7">
        <w:rPr>
          <w:lang w:val="en-GB"/>
        </w:rPr>
        <w:t xml:space="preserve"> </w:t>
      </w:r>
    </w:p>
    <w:sectPr w:rsidR="00F17B38" w:rsidRPr="00AF35F7" w:rsidSect="00F7114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56680" w:rsidRDefault="00D56680" w:rsidP="00D45D81">
      <w:r>
        <w:separator/>
      </w:r>
    </w:p>
  </w:endnote>
  <w:endnote w:type="continuationSeparator" w:id="0">
    <w:p w:rsidR="00D56680" w:rsidRDefault="00D56680" w:rsidP="00D45D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01501364"/>
      <w:docPartObj>
        <w:docPartGallery w:val="Page Numbers (Bottom of Page)"/>
        <w:docPartUnique/>
      </w:docPartObj>
    </w:sdtPr>
    <w:sdtEndPr/>
    <w:sdtContent>
      <w:p w:rsidR="00FB6539" w:rsidRDefault="00FB6539" w:rsidP="00D45D81">
        <w:pPr>
          <w:pStyle w:val="Pieddepage"/>
        </w:pPr>
        <w:r>
          <w:fldChar w:fldCharType="begin"/>
        </w:r>
        <w:r>
          <w:instrText>PAGE   \* MERGEFORMAT</w:instrText>
        </w:r>
        <w:r>
          <w:fldChar w:fldCharType="separate"/>
        </w:r>
        <w:r w:rsidR="00F17C4E">
          <w:rPr>
            <w:noProof/>
          </w:rPr>
          <w:t>6</w:t>
        </w:r>
        <w:r>
          <w:fldChar w:fldCharType="end"/>
        </w:r>
      </w:p>
    </w:sdtContent>
  </w:sdt>
  <w:p w:rsidR="00FB6539" w:rsidRDefault="00FB6539" w:rsidP="00D45D81">
    <w:pPr>
      <w:pStyle w:val="Pieddepage"/>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22248566"/>
      <w:docPartObj>
        <w:docPartGallery w:val="Page Numbers (Bottom of Page)"/>
        <w:docPartUnique/>
      </w:docPartObj>
    </w:sdtPr>
    <w:sdtEndPr/>
    <w:sdtContent>
      <w:p w:rsidR="00FB6539" w:rsidRDefault="00FB6539" w:rsidP="00D45D81">
        <w:pPr>
          <w:pStyle w:val="Pieddepage"/>
        </w:pPr>
        <w:r>
          <w:fldChar w:fldCharType="begin"/>
        </w:r>
        <w:r>
          <w:instrText>PAGE   \* MERGEFORMAT</w:instrText>
        </w:r>
        <w:r>
          <w:fldChar w:fldCharType="separate"/>
        </w:r>
        <w:r w:rsidR="00F17C4E">
          <w:rPr>
            <w:noProof/>
          </w:rPr>
          <w:t>8</w:t>
        </w:r>
        <w:r>
          <w:fldChar w:fldCharType="end"/>
        </w:r>
      </w:p>
    </w:sdtContent>
  </w:sdt>
  <w:p w:rsidR="00FB6539" w:rsidRDefault="00FB6539" w:rsidP="00D45D81">
    <w:pPr>
      <w:pStyle w:val="Pieddepage"/>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60427699"/>
      <w:docPartObj>
        <w:docPartGallery w:val="Page Numbers (Bottom of Page)"/>
        <w:docPartUnique/>
      </w:docPartObj>
    </w:sdtPr>
    <w:sdtEndPr/>
    <w:sdtContent>
      <w:p w:rsidR="00FB6539" w:rsidRDefault="00FB6539" w:rsidP="00D45D81">
        <w:pPr>
          <w:pStyle w:val="Pieddepage"/>
        </w:pPr>
        <w:r>
          <w:fldChar w:fldCharType="begin"/>
        </w:r>
        <w:r>
          <w:instrText>PAGE   \* MERGEFORMAT</w:instrText>
        </w:r>
        <w:r>
          <w:fldChar w:fldCharType="separate"/>
        </w:r>
        <w:r w:rsidR="00F17C4E">
          <w:rPr>
            <w:noProof/>
          </w:rPr>
          <w:t>17</w:t>
        </w:r>
        <w:r>
          <w:fldChar w:fldCharType="end"/>
        </w:r>
      </w:p>
    </w:sdtContent>
  </w:sdt>
  <w:p w:rsidR="00FB6539" w:rsidRDefault="00FB6539" w:rsidP="00D45D81">
    <w:pPr>
      <w:pStyle w:val="Pieddepage"/>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71730401"/>
      <w:docPartObj>
        <w:docPartGallery w:val="Page Numbers (Bottom of Page)"/>
        <w:docPartUnique/>
      </w:docPartObj>
    </w:sdtPr>
    <w:sdtEndPr/>
    <w:sdtContent>
      <w:p w:rsidR="00FB6539" w:rsidRDefault="00FB6539" w:rsidP="00D45D81">
        <w:pPr>
          <w:pStyle w:val="Pieddepage"/>
        </w:pPr>
        <w:r>
          <w:fldChar w:fldCharType="begin"/>
        </w:r>
        <w:r>
          <w:instrText>PAGE   \* MERGEFORMAT</w:instrText>
        </w:r>
        <w:r>
          <w:fldChar w:fldCharType="separate"/>
        </w:r>
        <w:r w:rsidR="00F17C4E">
          <w:rPr>
            <w:noProof/>
          </w:rPr>
          <w:t>19</w:t>
        </w:r>
        <w:r>
          <w:fldChar w:fldCharType="end"/>
        </w:r>
      </w:p>
    </w:sdtContent>
  </w:sdt>
  <w:p w:rsidR="00FB6539" w:rsidRDefault="00FB6539" w:rsidP="00D45D81">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56680" w:rsidRDefault="00D56680" w:rsidP="00D45D81">
      <w:r>
        <w:separator/>
      </w:r>
    </w:p>
  </w:footnote>
  <w:footnote w:type="continuationSeparator" w:id="0">
    <w:p w:rsidR="00D56680" w:rsidRDefault="00D56680" w:rsidP="00D45D8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web"/>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7B38"/>
    <w:rsid w:val="00034E86"/>
    <w:rsid w:val="000D1B33"/>
    <w:rsid w:val="00125835"/>
    <w:rsid w:val="00146030"/>
    <w:rsid w:val="0031078F"/>
    <w:rsid w:val="0036339E"/>
    <w:rsid w:val="003A0C6E"/>
    <w:rsid w:val="00480589"/>
    <w:rsid w:val="004D56C5"/>
    <w:rsid w:val="00503859"/>
    <w:rsid w:val="00565516"/>
    <w:rsid w:val="0058407F"/>
    <w:rsid w:val="005D0863"/>
    <w:rsid w:val="0069510E"/>
    <w:rsid w:val="006A51E9"/>
    <w:rsid w:val="006D3B3C"/>
    <w:rsid w:val="006F0465"/>
    <w:rsid w:val="0074296C"/>
    <w:rsid w:val="00774B79"/>
    <w:rsid w:val="00A765BC"/>
    <w:rsid w:val="00AF35F7"/>
    <w:rsid w:val="00B73956"/>
    <w:rsid w:val="00BC4499"/>
    <w:rsid w:val="00BD1840"/>
    <w:rsid w:val="00C31194"/>
    <w:rsid w:val="00D45D81"/>
    <w:rsid w:val="00D56680"/>
    <w:rsid w:val="00E9088B"/>
    <w:rsid w:val="00EC4292"/>
    <w:rsid w:val="00ED0F0C"/>
    <w:rsid w:val="00F17B38"/>
    <w:rsid w:val="00F17C4E"/>
    <w:rsid w:val="00F71147"/>
    <w:rsid w:val="00FB6539"/>
    <w:rsid w:val="00FC5847"/>
    <w:rsid w:val="00FC75B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BEF0E1"/>
  <w15:chartTrackingRefBased/>
  <w15:docId w15:val="{0AA65175-B984-4892-AF8A-533F9AA717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fr-FR" w:eastAsia="en-US" w:bidi="ar-SA"/>
      </w:rPr>
    </w:rPrDefault>
    <w:pPrDefault>
      <w:pPr>
        <w:spacing w:after="120" w:line="264"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5D81"/>
    <w:pPr>
      <w:spacing w:after="0" w:line="276" w:lineRule="auto"/>
      <w:jc w:val="both"/>
    </w:pPr>
    <w:rPr>
      <w:rFonts w:ascii="Times New Roman" w:hAnsi="Times New Roman" w:cs="Times New Roman"/>
      <w:sz w:val="24"/>
      <w:szCs w:val="24"/>
      <w:lang w:val="en-US"/>
    </w:rPr>
  </w:style>
  <w:style w:type="paragraph" w:styleId="Titre1">
    <w:name w:val="heading 1"/>
    <w:basedOn w:val="Normal"/>
    <w:next w:val="Normal"/>
    <w:link w:val="Titre1Car"/>
    <w:uiPriority w:val="9"/>
    <w:qFormat/>
    <w:rsid w:val="00565516"/>
    <w:pPr>
      <w:keepNext/>
      <w:keepLines/>
      <w:spacing w:before="320" w:line="240" w:lineRule="auto"/>
      <w:outlineLvl w:val="0"/>
    </w:pPr>
    <w:rPr>
      <w:rFonts w:eastAsiaTheme="majorEastAsia"/>
      <w:color w:val="2E74B5" w:themeColor="accent1" w:themeShade="BF"/>
      <w:sz w:val="32"/>
      <w:szCs w:val="32"/>
    </w:rPr>
  </w:style>
  <w:style w:type="paragraph" w:styleId="Titre2">
    <w:name w:val="heading 2"/>
    <w:basedOn w:val="Normal"/>
    <w:next w:val="Normal"/>
    <w:link w:val="Titre2Car"/>
    <w:uiPriority w:val="9"/>
    <w:unhideWhenUsed/>
    <w:qFormat/>
    <w:rsid w:val="00565516"/>
    <w:pPr>
      <w:keepNext/>
      <w:keepLines/>
      <w:spacing w:before="80" w:line="240" w:lineRule="auto"/>
      <w:outlineLvl w:val="1"/>
    </w:pPr>
    <w:rPr>
      <w:rFonts w:eastAsiaTheme="majorEastAsia" w:cstheme="majorBidi"/>
      <w:b/>
      <w:color w:val="404040" w:themeColor="text1" w:themeTint="BF"/>
      <w:sz w:val="28"/>
      <w:szCs w:val="28"/>
    </w:rPr>
  </w:style>
  <w:style w:type="paragraph" w:styleId="Titre3">
    <w:name w:val="heading 3"/>
    <w:basedOn w:val="Normal"/>
    <w:next w:val="Normal"/>
    <w:link w:val="Titre3Car"/>
    <w:uiPriority w:val="9"/>
    <w:semiHidden/>
    <w:unhideWhenUsed/>
    <w:qFormat/>
    <w:rsid w:val="00AF35F7"/>
    <w:pPr>
      <w:keepNext/>
      <w:keepLines/>
      <w:spacing w:before="40" w:line="240" w:lineRule="auto"/>
      <w:outlineLvl w:val="2"/>
    </w:pPr>
    <w:rPr>
      <w:rFonts w:asciiTheme="majorHAnsi" w:eastAsiaTheme="majorEastAsia" w:hAnsiTheme="majorHAnsi" w:cstheme="majorBidi"/>
      <w:color w:val="44546A" w:themeColor="text2"/>
    </w:rPr>
  </w:style>
  <w:style w:type="paragraph" w:styleId="Titre4">
    <w:name w:val="heading 4"/>
    <w:basedOn w:val="Normal"/>
    <w:next w:val="Normal"/>
    <w:link w:val="Titre4Car"/>
    <w:uiPriority w:val="9"/>
    <w:semiHidden/>
    <w:unhideWhenUsed/>
    <w:qFormat/>
    <w:rsid w:val="00AF35F7"/>
    <w:pPr>
      <w:keepNext/>
      <w:keepLines/>
      <w:spacing w:before="40"/>
      <w:outlineLvl w:val="3"/>
    </w:pPr>
    <w:rPr>
      <w:rFonts w:asciiTheme="majorHAnsi" w:eastAsiaTheme="majorEastAsia" w:hAnsiTheme="majorHAnsi" w:cstheme="majorBidi"/>
      <w:sz w:val="22"/>
      <w:szCs w:val="22"/>
    </w:rPr>
  </w:style>
  <w:style w:type="paragraph" w:styleId="Titre5">
    <w:name w:val="heading 5"/>
    <w:basedOn w:val="Normal"/>
    <w:next w:val="Normal"/>
    <w:link w:val="Titre5Car"/>
    <w:uiPriority w:val="9"/>
    <w:semiHidden/>
    <w:unhideWhenUsed/>
    <w:qFormat/>
    <w:rsid w:val="00AF35F7"/>
    <w:pPr>
      <w:keepNext/>
      <w:keepLines/>
      <w:spacing w:before="40"/>
      <w:outlineLvl w:val="4"/>
    </w:pPr>
    <w:rPr>
      <w:rFonts w:asciiTheme="majorHAnsi" w:eastAsiaTheme="majorEastAsia" w:hAnsiTheme="majorHAnsi" w:cstheme="majorBidi"/>
      <w:color w:val="44546A" w:themeColor="text2"/>
      <w:sz w:val="22"/>
      <w:szCs w:val="22"/>
    </w:rPr>
  </w:style>
  <w:style w:type="paragraph" w:styleId="Titre6">
    <w:name w:val="heading 6"/>
    <w:basedOn w:val="Normal"/>
    <w:next w:val="Normal"/>
    <w:link w:val="Titre6Car"/>
    <w:uiPriority w:val="9"/>
    <w:semiHidden/>
    <w:unhideWhenUsed/>
    <w:qFormat/>
    <w:rsid w:val="00AF35F7"/>
    <w:pPr>
      <w:keepNext/>
      <w:keepLines/>
      <w:spacing w:before="40"/>
      <w:outlineLvl w:val="5"/>
    </w:pPr>
    <w:rPr>
      <w:rFonts w:asciiTheme="majorHAnsi" w:eastAsiaTheme="majorEastAsia" w:hAnsiTheme="majorHAnsi" w:cstheme="majorBidi"/>
      <w:i/>
      <w:iCs/>
      <w:color w:val="44546A" w:themeColor="text2"/>
      <w:sz w:val="21"/>
      <w:szCs w:val="21"/>
    </w:rPr>
  </w:style>
  <w:style w:type="paragraph" w:styleId="Titre7">
    <w:name w:val="heading 7"/>
    <w:basedOn w:val="Normal"/>
    <w:next w:val="Normal"/>
    <w:link w:val="Titre7Car"/>
    <w:uiPriority w:val="9"/>
    <w:semiHidden/>
    <w:unhideWhenUsed/>
    <w:qFormat/>
    <w:rsid w:val="00AF35F7"/>
    <w:pPr>
      <w:keepNext/>
      <w:keepLines/>
      <w:spacing w:before="40"/>
      <w:outlineLvl w:val="6"/>
    </w:pPr>
    <w:rPr>
      <w:rFonts w:asciiTheme="majorHAnsi" w:eastAsiaTheme="majorEastAsia" w:hAnsiTheme="majorHAnsi" w:cstheme="majorBidi"/>
      <w:i/>
      <w:iCs/>
      <w:color w:val="1F4E79" w:themeColor="accent1" w:themeShade="80"/>
      <w:sz w:val="21"/>
      <w:szCs w:val="21"/>
    </w:rPr>
  </w:style>
  <w:style w:type="paragraph" w:styleId="Titre8">
    <w:name w:val="heading 8"/>
    <w:basedOn w:val="Normal"/>
    <w:next w:val="Normal"/>
    <w:link w:val="Titre8Car"/>
    <w:uiPriority w:val="9"/>
    <w:semiHidden/>
    <w:unhideWhenUsed/>
    <w:qFormat/>
    <w:rsid w:val="00AF35F7"/>
    <w:pPr>
      <w:keepNext/>
      <w:keepLines/>
      <w:spacing w:before="40"/>
      <w:outlineLvl w:val="7"/>
    </w:pPr>
    <w:rPr>
      <w:rFonts w:asciiTheme="majorHAnsi" w:eastAsiaTheme="majorEastAsia" w:hAnsiTheme="majorHAnsi" w:cstheme="majorBidi"/>
      <w:b/>
      <w:bCs/>
      <w:color w:val="44546A" w:themeColor="text2"/>
    </w:rPr>
  </w:style>
  <w:style w:type="paragraph" w:styleId="Titre9">
    <w:name w:val="heading 9"/>
    <w:basedOn w:val="Normal"/>
    <w:next w:val="Normal"/>
    <w:link w:val="Titre9Car"/>
    <w:uiPriority w:val="9"/>
    <w:semiHidden/>
    <w:unhideWhenUsed/>
    <w:qFormat/>
    <w:rsid w:val="00AF35F7"/>
    <w:pPr>
      <w:keepNext/>
      <w:keepLines/>
      <w:spacing w:before="40"/>
      <w:outlineLvl w:val="8"/>
    </w:pPr>
    <w:rPr>
      <w:rFonts w:asciiTheme="majorHAnsi" w:eastAsiaTheme="majorEastAsia" w:hAnsiTheme="majorHAnsi" w:cstheme="majorBidi"/>
      <w:b/>
      <w:bCs/>
      <w:i/>
      <w:iCs/>
      <w:color w:val="44546A" w:themeColor="text2"/>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Bibliographie">
    <w:name w:val="Bibliography"/>
    <w:basedOn w:val="Normal"/>
    <w:next w:val="Normal"/>
    <w:uiPriority w:val="37"/>
    <w:unhideWhenUsed/>
    <w:rsid w:val="00F17B38"/>
  </w:style>
  <w:style w:type="character" w:styleId="Marquedecommentaire">
    <w:name w:val="annotation reference"/>
    <w:basedOn w:val="Policepardfaut"/>
    <w:uiPriority w:val="99"/>
    <w:semiHidden/>
    <w:unhideWhenUsed/>
    <w:rsid w:val="00F17B38"/>
    <w:rPr>
      <w:rFonts w:cs="Times New Roman"/>
      <w:sz w:val="16"/>
    </w:rPr>
  </w:style>
  <w:style w:type="character" w:styleId="Appeldenotedefin">
    <w:name w:val="endnote reference"/>
    <w:basedOn w:val="Policepardfaut"/>
    <w:uiPriority w:val="99"/>
    <w:semiHidden/>
    <w:unhideWhenUsed/>
    <w:rsid w:val="00774B79"/>
    <w:rPr>
      <w:rFonts w:cs="Times New Roman"/>
      <w:vertAlign w:val="superscript"/>
    </w:rPr>
  </w:style>
  <w:style w:type="character" w:customStyle="1" w:styleId="hps">
    <w:name w:val="hps"/>
    <w:basedOn w:val="Policepardfaut"/>
    <w:rsid w:val="00774B79"/>
    <w:rPr>
      <w:rFonts w:cs="Times New Roman"/>
    </w:rPr>
  </w:style>
  <w:style w:type="paragraph" w:styleId="Pieddepage">
    <w:name w:val="footer"/>
    <w:basedOn w:val="Normal"/>
    <w:link w:val="PieddepageCar"/>
    <w:uiPriority w:val="99"/>
    <w:unhideWhenUsed/>
    <w:rsid w:val="00774B79"/>
    <w:pPr>
      <w:tabs>
        <w:tab w:val="center" w:pos="4536"/>
        <w:tab w:val="right" w:pos="9072"/>
      </w:tabs>
      <w:spacing w:line="240" w:lineRule="auto"/>
    </w:pPr>
    <w:rPr>
      <w:rFonts w:ascii="Calibri" w:eastAsia="Times New Roman" w:hAnsi="Calibri"/>
    </w:rPr>
  </w:style>
  <w:style w:type="character" w:customStyle="1" w:styleId="PieddepageCar">
    <w:name w:val="Pied de page Car"/>
    <w:basedOn w:val="Policepardfaut"/>
    <w:link w:val="Pieddepage"/>
    <w:uiPriority w:val="99"/>
    <w:rsid w:val="00774B79"/>
    <w:rPr>
      <w:rFonts w:ascii="Calibri" w:eastAsia="Times New Roman" w:hAnsi="Calibri" w:cs="Times New Roman"/>
    </w:rPr>
  </w:style>
  <w:style w:type="character" w:styleId="Numrodeligne">
    <w:name w:val="line number"/>
    <w:basedOn w:val="Policepardfaut"/>
    <w:uiPriority w:val="99"/>
    <w:semiHidden/>
    <w:unhideWhenUsed/>
    <w:rsid w:val="00774B79"/>
  </w:style>
  <w:style w:type="character" w:styleId="Lienhypertexte">
    <w:name w:val="Hyperlink"/>
    <w:basedOn w:val="Policepardfaut"/>
    <w:uiPriority w:val="99"/>
    <w:unhideWhenUsed/>
    <w:rsid w:val="00774B79"/>
    <w:rPr>
      <w:rFonts w:cs="Times New Roman"/>
      <w:color w:val="0000FF"/>
      <w:u w:val="single"/>
    </w:rPr>
  </w:style>
  <w:style w:type="paragraph" w:customStyle="1" w:styleId="ecxmsonormal">
    <w:name w:val="ecxmsonormal"/>
    <w:basedOn w:val="Normal"/>
    <w:rsid w:val="00774B79"/>
    <w:pPr>
      <w:spacing w:before="100" w:beforeAutospacing="1" w:after="100" w:afterAutospacing="1" w:line="240" w:lineRule="auto"/>
    </w:pPr>
    <w:rPr>
      <w:rFonts w:eastAsia="Times New Roman"/>
      <w:lang w:eastAsia="fr-FR"/>
    </w:rPr>
  </w:style>
  <w:style w:type="table" w:customStyle="1" w:styleId="Tableausimple21">
    <w:name w:val="Tableau simple 21"/>
    <w:basedOn w:val="TableauNormal"/>
    <w:uiPriority w:val="42"/>
    <w:rsid w:val="00774B79"/>
    <w:pPr>
      <w:spacing w:after="0" w:line="240" w:lineRule="auto"/>
    </w:pPr>
    <w:rPr>
      <w:rFonts w:eastAsia="Times New Roman"/>
    </w:rPr>
    <w:tblPr>
      <w:tblStyleRowBandSize w:val="1"/>
      <w:tblStyleColBandSize w:val="1"/>
      <w:tblBorders>
        <w:top w:val="single" w:sz="4" w:space="0" w:color="7F7F7F" w:themeColor="text1" w:themeTint="80"/>
        <w:bottom w:val="single" w:sz="4" w:space="0" w:color="7F7F7F" w:themeColor="text1" w:themeTint="80"/>
      </w:tblBorders>
    </w:tblPr>
    <w:tblStylePr w:type="firstRow">
      <w:rPr>
        <w:rFonts w:cstheme="minorBidi"/>
        <w:b/>
        <w:bCs/>
      </w:rPr>
      <w:tblPr/>
      <w:tcPr>
        <w:tcBorders>
          <w:bottom w:val="single" w:sz="4" w:space="0" w:color="7F7F7F" w:themeColor="text1" w:themeTint="80"/>
        </w:tcBorders>
      </w:tcPr>
    </w:tblStylePr>
    <w:tblStylePr w:type="lastRow">
      <w:rPr>
        <w:rFonts w:cstheme="minorBidi"/>
        <w:b/>
        <w:bCs/>
      </w:rPr>
      <w:tblPr/>
      <w:tcPr>
        <w:tcBorders>
          <w:top w:val="single" w:sz="4" w:space="0" w:color="7F7F7F" w:themeColor="text1" w:themeTint="80"/>
        </w:tcBorders>
      </w:tcPr>
    </w:tblStylePr>
    <w:tblStylePr w:type="firstCol">
      <w:rPr>
        <w:rFonts w:cstheme="minorBidi"/>
        <w:b/>
        <w:bCs/>
      </w:rPr>
    </w:tblStylePr>
    <w:tblStylePr w:type="lastCol">
      <w:rPr>
        <w:rFonts w:cstheme="minorBidi"/>
        <w:b/>
        <w:bCs/>
      </w:rPr>
    </w:tblStylePr>
    <w:tblStylePr w:type="band1Vert">
      <w:rPr>
        <w:rFonts w:cstheme="minorBidi"/>
      </w:rPr>
      <w:tblPr/>
      <w:tcPr>
        <w:tcBorders>
          <w:left w:val="single" w:sz="4" w:space="0" w:color="7F7F7F" w:themeColor="text1" w:themeTint="80"/>
          <w:right w:val="single" w:sz="4" w:space="0" w:color="7F7F7F" w:themeColor="text1" w:themeTint="80"/>
        </w:tcBorders>
      </w:tcPr>
    </w:tblStylePr>
    <w:tblStylePr w:type="band2Vert">
      <w:rPr>
        <w:rFonts w:cstheme="minorBidi"/>
      </w:rPr>
      <w:tblPr/>
      <w:tcPr>
        <w:tcBorders>
          <w:left w:val="single" w:sz="4" w:space="0" w:color="7F7F7F" w:themeColor="text1" w:themeTint="80"/>
          <w:right w:val="single" w:sz="4" w:space="0" w:color="7F7F7F" w:themeColor="text1" w:themeTint="80"/>
        </w:tcBorders>
      </w:tcPr>
    </w:tblStylePr>
    <w:tblStylePr w:type="band1Horz">
      <w:rPr>
        <w:rFonts w:cstheme="minorBidi"/>
      </w:rPr>
      <w:tblPr/>
      <w:tcPr>
        <w:tcBorders>
          <w:top w:val="single" w:sz="4" w:space="0" w:color="7F7F7F" w:themeColor="text1" w:themeTint="80"/>
          <w:bottom w:val="single" w:sz="4" w:space="0" w:color="7F7F7F" w:themeColor="text1" w:themeTint="80"/>
        </w:tcBorders>
      </w:tcPr>
    </w:tblStylePr>
  </w:style>
  <w:style w:type="character" w:customStyle="1" w:styleId="Titre1Car">
    <w:name w:val="Titre 1 Car"/>
    <w:basedOn w:val="Policepardfaut"/>
    <w:link w:val="Titre1"/>
    <w:uiPriority w:val="9"/>
    <w:rsid w:val="00565516"/>
    <w:rPr>
      <w:rFonts w:ascii="Times New Roman" w:eastAsiaTheme="majorEastAsia" w:hAnsi="Times New Roman" w:cs="Times New Roman"/>
      <w:color w:val="2E74B5" w:themeColor="accent1" w:themeShade="BF"/>
      <w:sz w:val="32"/>
      <w:szCs w:val="32"/>
      <w:lang w:val="en-US"/>
    </w:rPr>
  </w:style>
  <w:style w:type="paragraph" w:styleId="En-ttedetabledesmatires">
    <w:name w:val="TOC Heading"/>
    <w:basedOn w:val="Titre1"/>
    <w:next w:val="Normal"/>
    <w:uiPriority w:val="39"/>
    <w:unhideWhenUsed/>
    <w:qFormat/>
    <w:rsid w:val="00AF35F7"/>
    <w:pPr>
      <w:outlineLvl w:val="9"/>
    </w:pPr>
  </w:style>
  <w:style w:type="paragraph" w:styleId="TM2">
    <w:name w:val="toc 2"/>
    <w:basedOn w:val="Normal"/>
    <w:next w:val="Normal"/>
    <w:autoRedefine/>
    <w:uiPriority w:val="39"/>
    <w:unhideWhenUsed/>
    <w:rsid w:val="005D0863"/>
    <w:pPr>
      <w:tabs>
        <w:tab w:val="right" w:leader="dot" w:pos="9356"/>
      </w:tabs>
      <w:ind w:left="426" w:hanging="142"/>
    </w:pPr>
    <w:rPr>
      <w:lang w:eastAsia="fr-FR"/>
    </w:rPr>
  </w:style>
  <w:style w:type="paragraph" w:styleId="TM1">
    <w:name w:val="toc 1"/>
    <w:basedOn w:val="Normal"/>
    <w:next w:val="Normal"/>
    <w:autoRedefine/>
    <w:uiPriority w:val="39"/>
    <w:unhideWhenUsed/>
    <w:rsid w:val="0031078F"/>
    <w:pPr>
      <w:tabs>
        <w:tab w:val="right" w:leader="dot" w:pos="9356"/>
      </w:tabs>
      <w:spacing w:after="100"/>
      <w:ind w:left="-426"/>
    </w:pPr>
    <w:rPr>
      <w:lang w:eastAsia="fr-FR"/>
    </w:rPr>
  </w:style>
  <w:style w:type="paragraph" w:styleId="TM3">
    <w:name w:val="toc 3"/>
    <w:basedOn w:val="Normal"/>
    <w:next w:val="Normal"/>
    <w:autoRedefine/>
    <w:uiPriority w:val="39"/>
    <w:unhideWhenUsed/>
    <w:rsid w:val="00503859"/>
    <w:pPr>
      <w:spacing w:after="100"/>
      <w:ind w:left="440"/>
    </w:pPr>
    <w:rPr>
      <w:lang w:eastAsia="fr-FR"/>
    </w:rPr>
  </w:style>
  <w:style w:type="character" w:customStyle="1" w:styleId="Titre2Car">
    <w:name w:val="Titre 2 Car"/>
    <w:basedOn w:val="Policepardfaut"/>
    <w:link w:val="Titre2"/>
    <w:uiPriority w:val="9"/>
    <w:rsid w:val="00565516"/>
    <w:rPr>
      <w:rFonts w:eastAsiaTheme="majorEastAsia" w:cstheme="majorBidi"/>
      <w:b/>
      <w:color w:val="404040" w:themeColor="text1" w:themeTint="BF"/>
      <w:sz w:val="28"/>
      <w:szCs w:val="28"/>
      <w:lang w:val="en-US"/>
    </w:rPr>
  </w:style>
  <w:style w:type="paragraph" w:styleId="Titre">
    <w:name w:val="Title"/>
    <w:basedOn w:val="Normal"/>
    <w:next w:val="Normal"/>
    <w:link w:val="TitreCar"/>
    <w:uiPriority w:val="10"/>
    <w:qFormat/>
    <w:rsid w:val="00AF35F7"/>
    <w:pPr>
      <w:spacing w:line="240" w:lineRule="auto"/>
      <w:contextualSpacing/>
    </w:pPr>
    <w:rPr>
      <w:rFonts w:asciiTheme="majorHAnsi" w:eastAsiaTheme="majorEastAsia" w:hAnsiTheme="majorHAnsi" w:cstheme="majorBidi"/>
      <w:color w:val="5B9BD5" w:themeColor="accent1"/>
      <w:spacing w:val="-10"/>
      <w:sz w:val="56"/>
      <w:szCs w:val="56"/>
    </w:rPr>
  </w:style>
  <w:style w:type="character" w:customStyle="1" w:styleId="TitreCar">
    <w:name w:val="Titre Car"/>
    <w:basedOn w:val="Policepardfaut"/>
    <w:link w:val="Titre"/>
    <w:uiPriority w:val="10"/>
    <w:rsid w:val="00AF35F7"/>
    <w:rPr>
      <w:rFonts w:asciiTheme="majorHAnsi" w:eastAsiaTheme="majorEastAsia" w:hAnsiTheme="majorHAnsi" w:cstheme="majorBidi"/>
      <w:color w:val="5B9BD5" w:themeColor="accent1"/>
      <w:spacing w:val="-10"/>
      <w:sz w:val="56"/>
      <w:szCs w:val="56"/>
    </w:rPr>
  </w:style>
  <w:style w:type="character" w:styleId="Lienhypertextesuivivisit">
    <w:name w:val="FollowedHyperlink"/>
    <w:basedOn w:val="Policepardfaut"/>
    <w:uiPriority w:val="99"/>
    <w:semiHidden/>
    <w:unhideWhenUsed/>
    <w:rsid w:val="00F71147"/>
    <w:rPr>
      <w:color w:val="954F72" w:themeColor="followedHyperlink"/>
      <w:u w:val="single"/>
    </w:rPr>
  </w:style>
  <w:style w:type="paragraph" w:styleId="NormalWeb">
    <w:name w:val="Normal (Web)"/>
    <w:basedOn w:val="Normal"/>
    <w:uiPriority w:val="99"/>
    <w:semiHidden/>
    <w:unhideWhenUsed/>
    <w:rsid w:val="0074296C"/>
    <w:pPr>
      <w:spacing w:before="100" w:beforeAutospacing="1" w:after="100" w:afterAutospacing="1" w:line="240" w:lineRule="auto"/>
    </w:pPr>
    <w:rPr>
      <w:rFonts w:eastAsia="Times New Roman"/>
      <w:lang w:eastAsia="fr-FR"/>
    </w:rPr>
  </w:style>
  <w:style w:type="character" w:customStyle="1" w:styleId="Titre3Car">
    <w:name w:val="Titre 3 Car"/>
    <w:basedOn w:val="Policepardfaut"/>
    <w:link w:val="Titre3"/>
    <w:uiPriority w:val="9"/>
    <w:semiHidden/>
    <w:rsid w:val="00AF35F7"/>
    <w:rPr>
      <w:rFonts w:asciiTheme="majorHAnsi" w:eastAsiaTheme="majorEastAsia" w:hAnsiTheme="majorHAnsi" w:cstheme="majorBidi"/>
      <w:color w:val="44546A" w:themeColor="text2"/>
      <w:sz w:val="24"/>
      <w:szCs w:val="24"/>
    </w:rPr>
  </w:style>
  <w:style w:type="character" w:customStyle="1" w:styleId="Titre4Car">
    <w:name w:val="Titre 4 Car"/>
    <w:basedOn w:val="Policepardfaut"/>
    <w:link w:val="Titre4"/>
    <w:uiPriority w:val="9"/>
    <w:semiHidden/>
    <w:rsid w:val="00AF35F7"/>
    <w:rPr>
      <w:rFonts w:asciiTheme="majorHAnsi" w:eastAsiaTheme="majorEastAsia" w:hAnsiTheme="majorHAnsi" w:cstheme="majorBidi"/>
      <w:sz w:val="22"/>
      <w:szCs w:val="22"/>
    </w:rPr>
  </w:style>
  <w:style w:type="character" w:customStyle="1" w:styleId="Titre5Car">
    <w:name w:val="Titre 5 Car"/>
    <w:basedOn w:val="Policepardfaut"/>
    <w:link w:val="Titre5"/>
    <w:uiPriority w:val="9"/>
    <w:semiHidden/>
    <w:rsid w:val="00AF35F7"/>
    <w:rPr>
      <w:rFonts w:asciiTheme="majorHAnsi" w:eastAsiaTheme="majorEastAsia" w:hAnsiTheme="majorHAnsi" w:cstheme="majorBidi"/>
      <w:color w:val="44546A" w:themeColor="text2"/>
      <w:sz w:val="22"/>
      <w:szCs w:val="22"/>
    </w:rPr>
  </w:style>
  <w:style w:type="character" w:customStyle="1" w:styleId="Titre6Car">
    <w:name w:val="Titre 6 Car"/>
    <w:basedOn w:val="Policepardfaut"/>
    <w:link w:val="Titre6"/>
    <w:uiPriority w:val="9"/>
    <w:semiHidden/>
    <w:rsid w:val="00AF35F7"/>
    <w:rPr>
      <w:rFonts w:asciiTheme="majorHAnsi" w:eastAsiaTheme="majorEastAsia" w:hAnsiTheme="majorHAnsi" w:cstheme="majorBidi"/>
      <w:i/>
      <w:iCs/>
      <w:color w:val="44546A" w:themeColor="text2"/>
      <w:sz w:val="21"/>
      <w:szCs w:val="21"/>
    </w:rPr>
  </w:style>
  <w:style w:type="character" w:customStyle="1" w:styleId="Titre7Car">
    <w:name w:val="Titre 7 Car"/>
    <w:basedOn w:val="Policepardfaut"/>
    <w:link w:val="Titre7"/>
    <w:uiPriority w:val="9"/>
    <w:semiHidden/>
    <w:rsid w:val="00AF35F7"/>
    <w:rPr>
      <w:rFonts w:asciiTheme="majorHAnsi" w:eastAsiaTheme="majorEastAsia" w:hAnsiTheme="majorHAnsi" w:cstheme="majorBidi"/>
      <w:i/>
      <w:iCs/>
      <w:color w:val="1F4E79" w:themeColor="accent1" w:themeShade="80"/>
      <w:sz w:val="21"/>
      <w:szCs w:val="21"/>
    </w:rPr>
  </w:style>
  <w:style w:type="character" w:customStyle="1" w:styleId="Titre8Car">
    <w:name w:val="Titre 8 Car"/>
    <w:basedOn w:val="Policepardfaut"/>
    <w:link w:val="Titre8"/>
    <w:uiPriority w:val="9"/>
    <w:semiHidden/>
    <w:rsid w:val="00AF35F7"/>
    <w:rPr>
      <w:rFonts w:asciiTheme="majorHAnsi" w:eastAsiaTheme="majorEastAsia" w:hAnsiTheme="majorHAnsi" w:cstheme="majorBidi"/>
      <w:b/>
      <w:bCs/>
      <w:color w:val="44546A" w:themeColor="text2"/>
    </w:rPr>
  </w:style>
  <w:style w:type="character" w:customStyle="1" w:styleId="Titre9Car">
    <w:name w:val="Titre 9 Car"/>
    <w:basedOn w:val="Policepardfaut"/>
    <w:link w:val="Titre9"/>
    <w:uiPriority w:val="9"/>
    <w:semiHidden/>
    <w:rsid w:val="00AF35F7"/>
    <w:rPr>
      <w:rFonts w:asciiTheme="majorHAnsi" w:eastAsiaTheme="majorEastAsia" w:hAnsiTheme="majorHAnsi" w:cstheme="majorBidi"/>
      <w:b/>
      <w:bCs/>
      <w:i/>
      <w:iCs/>
      <w:color w:val="44546A" w:themeColor="text2"/>
    </w:rPr>
  </w:style>
  <w:style w:type="paragraph" w:styleId="Lgende">
    <w:name w:val="caption"/>
    <w:basedOn w:val="Normal"/>
    <w:next w:val="Normal"/>
    <w:uiPriority w:val="35"/>
    <w:semiHidden/>
    <w:unhideWhenUsed/>
    <w:qFormat/>
    <w:rsid w:val="00AF35F7"/>
    <w:pPr>
      <w:spacing w:line="240" w:lineRule="auto"/>
    </w:pPr>
    <w:rPr>
      <w:b/>
      <w:bCs/>
      <w:smallCaps/>
      <w:color w:val="595959" w:themeColor="text1" w:themeTint="A6"/>
      <w:spacing w:val="6"/>
    </w:rPr>
  </w:style>
  <w:style w:type="paragraph" w:styleId="Sous-titre">
    <w:name w:val="Subtitle"/>
    <w:basedOn w:val="Normal"/>
    <w:next w:val="Normal"/>
    <w:link w:val="Sous-titreCar"/>
    <w:uiPriority w:val="11"/>
    <w:qFormat/>
    <w:rsid w:val="00AF35F7"/>
    <w:pPr>
      <w:numPr>
        <w:ilvl w:val="1"/>
      </w:numPr>
      <w:spacing w:line="240" w:lineRule="auto"/>
    </w:pPr>
    <w:rPr>
      <w:rFonts w:asciiTheme="majorHAnsi" w:eastAsiaTheme="majorEastAsia" w:hAnsiTheme="majorHAnsi" w:cstheme="majorBidi"/>
    </w:rPr>
  </w:style>
  <w:style w:type="character" w:customStyle="1" w:styleId="Sous-titreCar">
    <w:name w:val="Sous-titre Car"/>
    <w:basedOn w:val="Policepardfaut"/>
    <w:link w:val="Sous-titre"/>
    <w:uiPriority w:val="11"/>
    <w:rsid w:val="00AF35F7"/>
    <w:rPr>
      <w:rFonts w:asciiTheme="majorHAnsi" w:eastAsiaTheme="majorEastAsia" w:hAnsiTheme="majorHAnsi" w:cstheme="majorBidi"/>
      <w:sz w:val="24"/>
      <w:szCs w:val="24"/>
    </w:rPr>
  </w:style>
  <w:style w:type="character" w:styleId="lev">
    <w:name w:val="Strong"/>
    <w:basedOn w:val="Policepardfaut"/>
    <w:uiPriority w:val="22"/>
    <w:qFormat/>
    <w:rsid w:val="00AF35F7"/>
    <w:rPr>
      <w:b/>
      <w:bCs/>
    </w:rPr>
  </w:style>
  <w:style w:type="character" w:styleId="Accentuation">
    <w:name w:val="Emphasis"/>
    <w:basedOn w:val="Policepardfaut"/>
    <w:uiPriority w:val="20"/>
    <w:qFormat/>
    <w:rsid w:val="00AF35F7"/>
    <w:rPr>
      <w:i/>
      <w:iCs/>
    </w:rPr>
  </w:style>
  <w:style w:type="paragraph" w:styleId="Sansinterligne">
    <w:name w:val="No Spacing"/>
    <w:link w:val="SansinterligneCar"/>
    <w:uiPriority w:val="1"/>
    <w:qFormat/>
    <w:rsid w:val="00AF35F7"/>
    <w:pPr>
      <w:spacing w:after="0" w:line="240" w:lineRule="auto"/>
    </w:pPr>
  </w:style>
  <w:style w:type="paragraph" w:styleId="Citation">
    <w:name w:val="Quote"/>
    <w:basedOn w:val="Normal"/>
    <w:next w:val="Normal"/>
    <w:link w:val="CitationCar"/>
    <w:uiPriority w:val="29"/>
    <w:qFormat/>
    <w:rsid w:val="00AF35F7"/>
    <w:pPr>
      <w:spacing w:before="160"/>
      <w:ind w:left="720" w:right="720"/>
    </w:pPr>
    <w:rPr>
      <w:i/>
      <w:iCs/>
      <w:color w:val="404040" w:themeColor="text1" w:themeTint="BF"/>
    </w:rPr>
  </w:style>
  <w:style w:type="character" w:customStyle="1" w:styleId="CitationCar">
    <w:name w:val="Citation Car"/>
    <w:basedOn w:val="Policepardfaut"/>
    <w:link w:val="Citation"/>
    <w:uiPriority w:val="29"/>
    <w:rsid w:val="00AF35F7"/>
    <w:rPr>
      <w:i/>
      <w:iCs/>
      <w:color w:val="404040" w:themeColor="text1" w:themeTint="BF"/>
    </w:rPr>
  </w:style>
  <w:style w:type="paragraph" w:styleId="Citationintense">
    <w:name w:val="Intense Quote"/>
    <w:basedOn w:val="Normal"/>
    <w:next w:val="Normal"/>
    <w:link w:val="CitationintenseCar"/>
    <w:uiPriority w:val="30"/>
    <w:qFormat/>
    <w:rsid w:val="00AF35F7"/>
    <w:pPr>
      <w:pBdr>
        <w:left w:val="single" w:sz="18" w:space="12" w:color="5B9BD5" w:themeColor="accent1"/>
      </w:pBdr>
      <w:spacing w:before="100" w:beforeAutospacing="1" w:line="300" w:lineRule="auto"/>
      <w:ind w:left="1224" w:right="1224"/>
    </w:pPr>
    <w:rPr>
      <w:rFonts w:asciiTheme="majorHAnsi" w:eastAsiaTheme="majorEastAsia" w:hAnsiTheme="majorHAnsi" w:cstheme="majorBidi"/>
      <w:color w:val="5B9BD5" w:themeColor="accent1"/>
      <w:sz w:val="28"/>
      <w:szCs w:val="28"/>
    </w:rPr>
  </w:style>
  <w:style w:type="character" w:customStyle="1" w:styleId="CitationintenseCar">
    <w:name w:val="Citation intense Car"/>
    <w:basedOn w:val="Policepardfaut"/>
    <w:link w:val="Citationintense"/>
    <w:uiPriority w:val="30"/>
    <w:rsid w:val="00AF35F7"/>
    <w:rPr>
      <w:rFonts w:asciiTheme="majorHAnsi" w:eastAsiaTheme="majorEastAsia" w:hAnsiTheme="majorHAnsi" w:cstheme="majorBidi"/>
      <w:color w:val="5B9BD5" w:themeColor="accent1"/>
      <w:sz w:val="28"/>
      <w:szCs w:val="28"/>
    </w:rPr>
  </w:style>
  <w:style w:type="character" w:styleId="Emphaseple">
    <w:name w:val="Subtle Emphasis"/>
    <w:basedOn w:val="Policepardfaut"/>
    <w:uiPriority w:val="19"/>
    <w:qFormat/>
    <w:rsid w:val="00AF35F7"/>
    <w:rPr>
      <w:i/>
      <w:iCs/>
      <w:color w:val="404040" w:themeColor="text1" w:themeTint="BF"/>
    </w:rPr>
  </w:style>
  <w:style w:type="character" w:styleId="Emphaseintense">
    <w:name w:val="Intense Emphasis"/>
    <w:basedOn w:val="Policepardfaut"/>
    <w:uiPriority w:val="21"/>
    <w:qFormat/>
    <w:rsid w:val="00AF35F7"/>
    <w:rPr>
      <w:b/>
      <w:bCs/>
      <w:i/>
      <w:iCs/>
    </w:rPr>
  </w:style>
  <w:style w:type="character" w:styleId="Rfrenceple">
    <w:name w:val="Subtle Reference"/>
    <w:basedOn w:val="Policepardfaut"/>
    <w:uiPriority w:val="31"/>
    <w:qFormat/>
    <w:rsid w:val="00AF35F7"/>
    <w:rPr>
      <w:smallCaps/>
      <w:color w:val="404040" w:themeColor="text1" w:themeTint="BF"/>
      <w:u w:val="single" w:color="7F7F7F" w:themeColor="text1" w:themeTint="80"/>
    </w:rPr>
  </w:style>
  <w:style w:type="character" w:styleId="Rfrenceintense">
    <w:name w:val="Intense Reference"/>
    <w:basedOn w:val="Policepardfaut"/>
    <w:uiPriority w:val="32"/>
    <w:qFormat/>
    <w:rsid w:val="00AF35F7"/>
    <w:rPr>
      <w:b/>
      <w:bCs/>
      <w:smallCaps/>
      <w:spacing w:val="5"/>
      <w:u w:val="single"/>
    </w:rPr>
  </w:style>
  <w:style w:type="character" w:styleId="Titredulivre">
    <w:name w:val="Book Title"/>
    <w:basedOn w:val="Policepardfaut"/>
    <w:uiPriority w:val="33"/>
    <w:qFormat/>
    <w:rsid w:val="00AF35F7"/>
    <w:rPr>
      <w:b/>
      <w:bCs/>
      <w:smallCaps/>
    </w:rPr>
  </w:style>
  <w:style w:type="paragraph" w:styleId="En-tte">
    <w:name w:val="header"/>
    <w:basedOn w:val="Normal"/>
    <w:link w:val="En-tteCar"/>
    <w:uiPriority w:val="99"/>
    <w:unhideWhenUsed/>
    <w:rsid w:val="00FB6539"/>
    <w:pPr>
      <w:tabs>
        <w:tab w:val="center" w:pos="4536"/>
        <w:tab w:val="right" w:pos="9072"/>
      </w:tabs>
      <w:spacing w:line="240" w:lineRule="auto"/>
    </w:pPr>
  </w:style>
  <w:style w:type="character" w:customStyle="1" w:styleId="En-tteCar">
    <w:name w:val="En-tête Car"/>
    <w:basedOn w:val="Policepardfaut"/>
    <w:link w:val="En-tte"/>
    <w:uiPriority w:val="99"/>
    <w:rsid w:val="00FB6539"/>
  </w:style>
  <w:style w:type="paragraph" w:customStyle="1" w:styleId="rfrences">
    <w:name w:val="références"/>
    <w:next w:val="Normal"/>
    <w:link w:val="rfrencesCar"/>
    <w:qFormat/>
    <w:rsid w:val="00480589"/>
    <w:pPr>
      <w:tabs>
        <w:tab w:val="left" w:pos="284"/>
      </w:tabs>
      <w:spacing w:after="0"/>
    </w:pPr>
    <w:rPr>
      <w:rFonts w:eastAsiaTheme="minorHAnsi"/>
      <w:lang w:val="en-US"/>
    </w:rPr>
  </w:style>
  <w:style w:type="character" w:customStyle="1" w:styleId="SansinterligneCar">
    <w:name w:val="Sans interligne Car"/>
    <w:basedOn w:val="Policepardfaut"/>
    <w:link w:val="Sansinterligne"/>
    <w:uiPriority w:val="1"/>
    <w:rsid w:val="00B73956"/>
  </w:style>
  <w:style w:type="character" w:customStyle="1" w:styleId="rfrencesCar">
    <w:name w:val="références Car"/>
    <w:basedOn w:val="SansinterligneCar"/>
    <w:link w:val="rfrences"/>
    <w:rsid w:val="00480589"/>
    <w:rPr>
      <w:rFonts w:eastAsiaTheme="minorHAnsi"/>
      <w:lang w:val="en-US"/>
    </w:rPr>
  </w:style>
  <w:style w:type="paragraph" w:customStyle="1" w:styleId="Tableau">
    <w:name w:val="Tableau"/>
    <w:basedOn w:val="Normal"/>
    <w:link w:val="TableauCar"/>
    <w:qFormat/>
    <w:rsid w:val="00D45D81"/>
    <w:pPr>
      <w:framePr w:hSpace="141" w:wrap="around" w:vAnchor="page" w:hAnchor="page" w:x="1" w:y="1"/>
      <w:jc w:val="left"/>
    </w:pPr>
    <w:rPr>
      <w:rFonts w:asciiTheme="minorHAnsi" w:hAnsiTheme="minorHAnsi"/>
      <w:sz w:val="18"/>
      <w:szCs w:val="18"/>
      <w:lang w:eastAsia="en-GB"/>
    </w:rPr>
  </w:style>
  <w:style w:type="character" w:customStyle="1" w:styleId="TableauCar">
    <w:name w:val="Tableau Car"/>
    <w:basedOn w:val="Policepardfaut"/>
    <w:link w:val="Tableau"/>
    <w:rsid w:val="00D45D81"/>
    <w:rPr>
      <w:rFonts w:cs="Times New Roman"/>
      <w:sz w:val="18"/>
      <w:szCs w:val="18"/>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42106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4.xml"/><Relationship Id="rId5" Type="http://schemas.openxmlformats.org/officeDocument/2006/relationships/footnotes" Target="footnotes.xml"/><Relationship Id="rId10"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hyperlink" Target="http://www.oie.int/wahis_2/public/wahid.php/Diseaseinformation/WI"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9CC380-565D-4617-96E1-D1DE467F78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7</TotalTime>
  <Pages>1</Pages>
  <Words>22853</Words>
  <Characters>125692</Characters>
  <Application>Microsoft Office Word</Application>
  <DocSecurity>0</DocSecurity>
  <Lines>1047</Lines>
  <Paragraphs>29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48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dc:creator>
  <cp:keywords/>
  <dc:description/>
  <cp:lastModifiedBy>flo</cp:lastModifiedBy>
  <cp:revision>11</cp:revision>
  <dcterms:created xsi:type="dcterms:W3CDTF">2016-03-31T13:27:00Z</dcterms:created>
  <dcterms:modified xsi:type="dcterms:W3CDTF">2016-04-13T12:32:00Z</dcterms:modified>
</cp:coreProperties>
</file>